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5A09CA" w14:textId="77777777" w:rsidR="00806A27" w:rsidRPr="002909F2" w:rsidRDefault="00806A27" w:rsidP="002E5447">
      <w:pPr>
        <w:rPr>
          <w:rFonts w:ascii="Times New Roman" w:hAnsi="Times New Roman" w:cs="Times New Roman"/>
        </w:rPr>
      </w:pPr>
    </w:p>
    <w:p w14:paraId="4D7C94EE" w14:textId="77777777" w:rsidR="00806A27" w:rsidRPr="002909F2" w:rsidRDefault="00806A27" w:rsidP="002E5447">
      <w:pPr>
        <w:rPr>
          <w:rFonts w:ascii="Times New Roman" w:hAnsi="Times New Roman" w:cs="Times New Roman"/>
        </w:rPr>
      </w:pPr>
    </w:p>
    <w:p w14:paraId="325AD524" w14:textId="1FF7C341" w:rsidR="00AE3899" w:rsidRPr="002909F2" w:rsidRDefault="000257D0" w:rsidP="002E5447">
      <w:pPr>
        <w:jc w:val="both"/>
        <w:rPr>
          <w:rFonts w:ascii="Times New Roman" w:hAnsi="Times New Roman" w:cs="Times New Roman"/>
          <w:b/>
        </w:rPr>
      </w:pPr>
      <w:r w:rsidRPr="002909F2">
        <w:rPr>
          <w:rFonts w:ascii="Times New Roman" w:hAnsi="Times New Roman" w:cs="Times New Roman"/>
          <w:b/>
        </w:rPr>
        <w:t>The Sharing Economy</w:t>
      </w:r>
    </w:p>
    <w:p w14:paraId="09554826" w14:textId="5267C79E" w:rsidR="006F2653" w:rsidRPr="002909F2" w:rsidRDefault="006F2653" w:rsidP="002E5447">
      <w:pPr>
        <w:jc w:val="both"/>
        <w:rPr>
          <w:rFonts w:ascii="Times New Roman" w:hAnsi="Times New Roman" w:cs="Times New Roman"/>
        </w:rPr>
      </w:pPr>
      <w:r w:rsidRPr="002909F2">
        <w:rPr>
          <w:rFonts w:ascii="Times New Roman" w:hAnsi="Times New Roman" w:cs="Times New Roman"/>
        </w:rPr>
        <w:t xml:space="preserve">Juliet </w:t>
      </w:r>
      <w:r w:rsidR="002909F2" w:rsidRPr="002909F2">
        <w:rPr>
          <w:rFonts w:ascii="Times New Roman" w:hAnsi="Times New Roman" w:cs="Times New Roman"/>
        </w:rPr>
        <w:t xml:space="preserve">B. </w:t>
      </w:r>
      <w:r w:rsidRPr="002909F2">
        <w:rPr>
          <w:rFonts w:ascii="Times New Roman" w:hAnsi="Times New Roman" w:cs="Times New Roman"/>
        </w:rPr>
        <w:t>Schor and Mehmet Cansoy</w:t>
      </w:r>
    </w:p>
    <w:p w14:paraId="27BD8364" w14:textId="77777777" w:rsidR="006F2653" w:rsidRPr="002909F2" w:rsidRDefault="006F2653" w:rsidP="002E5447">
      <w:pPr>
        <w:jc w:val="both"/>
        <w:rPr>
          <w:rFonts w:ascii="Times New Roman" w:hAnsi="Times New Roman" w:cs="Times New Roman"/>
        </w:rPr>
      </w:pPr>
    </w:p>
    <w:p w14:paraId="5D60DC1A" w14:textId="01337FD5" w:rsidR="003B00CE" w:rsidRPr="002909F2" w:rsidRDefault="003B00CE" w:rsidP="002E5447">
      <w:pPr>
        <w:jc w:val="both"/>
        <w:rPr>
          <w:rFonts w:ascii="Times New Roman" w:hAnsi="Times New Roman" w:cs="Times New Roman"/>
        </w:rPr>
      </w:pPr>
      <w:r w:rsidRPr="002909F2">
        <w:rPr>
          <w:rFonts w:ascii="Times New Roman" w:hAnsi="Times New Roman" w:cs="Times New Roman"/>
        </w:rPr>
        <w:t>What came to be called the sharing economy emerged on the U.S. scene in 2008. Originally termed “collaborative consumption”</w:t>
      </w:r>
      <w:r w:rsidR="00886E5A" w:rsidRPr="002909F2">
        <w:rPr>
          <w:rFonts w:ascii="Times New Roman" w:hAnsi="Times New Roman" w:cs="Times New Roman"/>
        </w:rPr>
        <w:t xml:space="preserve"> </w:t>
      </w:r>
      <w:r w:rsidR="00886E5A"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AkTNXLIL","properties":{"formattedCitation":"(Botsman and Rogers 2010)","plainCitation":"(Botsman and Rogers 2010)"},"citationItems":[{"id":"ITEM-1","uris":["http://www.mendeley.com/documents/?uuid=f21a11ab-109f-4f34-92a8-71eb9b73cd41"],"uri":["http://www.mendeley.com/documents/?uuid=f21a11ab-109f-4f34-92a8-71eb9b73cd41"],"itemData":{"abstract":"\"An idea-fueled book that explores the rise of new economic models based on shared resources and collective consumption--and the first articulation of a major socioeconomic phenomenon\"--","author":[{"dropping-particle":"","family":"Botsman","given":"Rachel","non-dropping-particle":"","parse-names":false,"suffix":""},{"dropping-particle":"","family":"Rogers","given":"Roo","non-dropping-particle":"","parse-names":false,"suffix":""}],"edition":"1st ed..","id":"ITEM-1","issued":{"date-parts":[["2010"]]},"note":"Includes bibliographical references and index.","publisher":"Harper Business","publisher-place":"New York, NY","title":"What's mine is yours : the rise of collaborative consumption","type":"book"}}],"schema":"https://github.com/citation-style-language/schema/raw/master/csl-citation.json"} </w:instrText>
      </w:r>
      <w:r w:rsidR="00886E5A" w:rsidRPr="002909F2">
        <w:rPr>
          <w:rFonts w:ascii="Times New Roman" w:hAnsi="Times New Roman" w:cs="Times New Roman"/>
        </w:rPr>
        <w:fldChar w:fldCharType="separate"/>
      </w:r>
      <w:r w:rsidR="003A473E" w:rsidRPr="002909F2">
        <w:rPr>
          <w:rFonts w:ascii="Times New Roman" w:hAnsi="Times New Roman" w:cs="Times New Roman"/>
        </w:rPr>
        <w:t>(Botsman and Rogers 2010)</w:t>
      </w:r>
      <w:r w:rsidR="00886E5A" w:rsidRPr="002909F2">
        <w:rPr>
          <w:rFonts w:ascii="Times New Roman" w:hAnsi="Times New Roman" w:cs="Times New Roman"/>
        </w:rPr>
        <w:fldChar w:fldCharType="end"/>
      </w:r>
      <w:r w:rsidRPr="002909F2">
        <w:rPr>
          <w:rFonts w:ascii="Times New Roman" w:hAnsi="Times New Roman" w:cs="Times New Roman"/>
        </w:rPr>
        <w:t xml:space="preserve"> it was born out of </w:t>
      </w:r>
      <w:r w:rsidR="00337B91" w:rsidRPr="002909F2">
        <w:rPr>
          <w:rFonts w:ascii="Times New Roman" w:hAnsi="Times New Roman" w:cs="Times New Roman"/>
        </w:rPr>
        <w:t xml:space="preserve">technological possibility and </w:t>
      </w:r>
      <w:r w:rsidRPr="002909F2">
        <w:rPr>
          <w:rFonts w:ascii="Times New Roman" w:hAnsi="Times New Roman" w:cs="Times New Roman"/>
        </w:rPr>
        <w:t xml:space="preserve">economic necessity. </w:t>
      </w:r>
      <w:r w:rsidR="00F032FE" w:rsidRPr="002909F2">
        <w:rPr>
          <w:rFonts w:ascii="Times New Roman" w:hAnsi="Times New Roman" w:cs="Times New Roman"/>
        </w:rPr>
        <w:t>T</w:t>
      </w:r>
      <w:r w:rsidRPr="002909F2">
        <w:rPr>
          <w:rFonts w:ascii="Times New Roman" w:hAnsi="Times New Roman" w:cs="Times New Roman"/>
        </w:rPr>
        <w:t>echnological possibility came via platforms and apps</w:t>
      </w:r>
      <w:r w:rsidR="006C6FC8" w:rsidRPr="002909F2">
        <w:rPr>
          <w:rStyle w:val="EndnoteReference"/>
          <w:rFonts w:ascii="Times New Roman" w:hAnsi="Times New Roman" w:cs="Times New Roman"/>
        </w:rPr>
        <w:endnoteReference w:id="1"/>
      </w:r>
      <w:r w:rsidR="00663962" w:rsidRPr="002909F2">
        <w:rPr>
          <w:rFonts w:ascii="Times New Roman" w:hAnsi="Times New Roman" w:cs="Times New Roman"/>
        </w:rPr>
        <w:t xml:space="preserve"> </w:t>
      </w:r>
      <w:r w:rsidRPr="002909F2">
        <w:rPr>
          <w:rFonts w:ascii="Times New Roman" w:hAnsi="Times New Roman" w:cs="Times New Roman"/>
        </w:rPr>
        <w:t xml:space="preserve">that could provide real time information, use algorithms for complex scheduling, facilitate easy payment methods, and importantly, crowd-source ratings and reputational data from large numbers of users. </w:t>
      </w:r>
      <w:r w:rsidR="00337B91" w:rsidRPr="002909F2">
        <w:rPr>
          <w:rFonts w:ascii="Times New Roman" w:hAnsi="Times New Roman" w:cs="Times New Roman"/>
        </w:rPr>
        <w:t xml:space="preserve">Economic necessity was </w:t>
      </w:r>
      <w:r w:rsidR="003E7FC3" w:rsidRPr="002909F2">
        <w:rPr>
          <w:rFonts w:ascii="Times New Roman" w:hAnsi="Times New Roman" w:cs="Times New Roman"/>
        </w:rPr>
        <w:t>caused</w:t>
      </w:r>
      <w:r w:rsidR="00337B91" w:rsidRPr="002909F2">
        <w:rPr>
          <w:rFonts w:ascii="Times New Roman" w:hAnsi="Times New Roman" w:cs="Times New Roman"/>
        </w:rPr>
        <w:t xml:space="preserve"> by a crippling </w:t>
      </w:r>
      <w:r w:rsidR="004E3B8A" w:rsidRPr="002909F2">
        <w:rPr>
          <w:rFonts w:ascii="Times New Roman" w:hAnsi="Times New Roman" w:cs="Times New Roman"/>
        </w:rPr>
        <w:t>recession, which</w:t>
      </w:r>
      <w:r w:rsidR="00337B91" w:rsidRPr="002909F2">
        <w:rPr>
          <w:rFonts w:ascii="Times New Roman" w:hAnsi="Times New Roman" w:cs="Times New Roman"/>
        </w:rPr>
        <w:t xml:space="preserve"> hit young people especially hard.</w:t>
      </w:r>
    </w:p>
    <w:p w14:paraId="67E8AFB4" w14:textId="77777777" w:rsidR="003B00CE" w:rsidRPr="002909F2" w:rsidRDefault="003B00CE" w:rsidP="002E5447">
      <w:pPr>
        <w:jc w:val="both"/>
        <w:rPr>
          <w:rFonts w:ascii="Times New Roman" w:hAnsi="Times New Roman" w:cs="Times New Roman"/>
        </w:rPr>
      </w:pPr>
    </w:p>
    <w:p w14:paraId="6D248A23" w14:textId="63AC54C5" w:rsidR="007D5F86" w:rsidRPr="002909F2" w:rsidRDefault="003B00CE" w:rsidP="002E5447">
      <w:pPr>
        <w:jc w:val="both"/>
        <w:rPr>
          <w:rFonts w:ascii="Times New Roman" w:hAnsi="Times New Roman" w:cs="Times New Roman"/>
        </w:rPr>
      </w:pPr>
      <w:r w:rsidRPr="002909F2">
        <w:rPr>
          <w:rFonts w:ascii="Times New Roman" w:hAnsi="Times New Roman" w:cs="Times New Roman"/>
        </w:rPr>
        <w:t xml:space="preserve">Collaborative consumption </w:t>
      </w:r>
      <w:r w:rsidR="00215B00" w:rsidRPr="002909F2">
        <w:rPr>
          <w:rFonts w:ascii="Times New Roman" w:hAnsi="Times New Roman" w:cs="Times New Roman"/>
        </w:rPr>
        <w:t>i</w:t>
      </w:r>
      <w:r w:rsidRPr="002909F2">
        <w:rPr>
          <w:rFonts w:ascii="Times New Roman" w:hAnsi="Times New Roman" w:cs="Times New Roman"/>
        </w:rPr>
        <w:t>s based on the idea that there is considerable excess capacity in the asse</w:t>
      </w:r>
      <w:r w:rsidR="00E368CA" w:rsidRPr="002909F2">
        <w:rPr>
          <w:rFonts w:ascii="Times New Roman" w:hAnsi="Times New Roman" w:cs="Times New Roman"/>
        </w:rPr>
        <w:t>ts held by ordinary households</w:t>
      </w:r>
      <w:r w:rsidR="00215B00" w:rsidRPr="002909F2">
        <w:rPr>
          <w:rFonts w:ascii="Times New Roman" w:hAnsi="Times New Roman" w:cs="Times New Roman"/>
        </w:rPr>
        <w:t>—r</w:t>
      </w:r>
      <w:r w:rsidR="00E368CA" w:rsidRPr="002909F2">
        <w:rPr>
          <w:rFonts w:ascii="Times New Roman" w:hAnsi="Times New Roman" w:cs="Times New Roman"/>
        </w:rPr>
        <w:t xml:space="preserve">ooms, cars, and durable goods </w:t>
      </w:r>
      <w:r w:rsidR="00215B00" w:rsidRPr="002909F2">
        <w:rPr>
          <w:rFonts w:ascii="Times New Roman" w:hAnsi="Times New Roman" w:cs="Times New Roman"/>
        </w:rPr>
        <w:t>such as</w:t>
      </w:r>
      <w:r w:rsidR="00E368CA" w:rsidRPr="002909F2">
        <w:rPr>
          <w:rFonts w:ascii="Times New Roman" w:hAnsi="Times New Roman" w:cs="Times New Roman"/>
        </w:rPr>
        <w:t xml:space="preserve"> tools or photography equipment. </w:t>
      </w:r>
      <w:r w:rsidRPr="002909F2">
        <w:rPr>
          <w:rFonts w:ascii="Times New Roman" w:hAnsi="Times New Roman" w:cs="Times New Roman"/>
        </w:rPr>
        <w:t xml:space="preserve">The idea was to create a new market that allows people to rent or freely share those assets to others. While these kinds of transactions </w:t>
      </w:r>
      <w:r w:rsidR="005349E7" w:rsidRPr="002909F2">
        <w:rPr>
          <w:rFonts w:ascii="Times New Roman" w:hAnsi="Times New Roman" w:cs="Times New Roman"/>
        </w:rPr>
        <w:t>were not new, they had been</w:t>
      </w:r>
      <w:r w:rsidRPr="002909F2">
        <w:rPr>
          <w:rFonts w:ascii="Times New Roman" w:hAnsi="Times New Roman" w:cs="Times New Roman"/>
        </w:rPr>
        <w:t xml:space="preserve"> mostly confined to known others or members of ongoing social networks, and were mostly informal. They were also not highly monetized. The hope of platform</w:t>
      </w:r>
      <w:r w:rsidR="007D5F86" w:rsidRPr="002909F2">
        <w:rPr>
          <w:rFonts w:ascii="Times New Roman" w:hAnsi="Times New Roman" w:cs="Times New Roman"/>
        </w:rPr>
        <w:t xml:space="preserve"> founder</w:t>
      </w:r>
      <w:r w:rsidRPr="002909F2">
        <w:rPr>
          <w:rFonts w:ascii="Times New Roman" w:hAnsi="Times New Roman" w:cs="Times New Roman"/>
        </w:rPr>
        <w:t xml:space="preserve">s and consultants was that they could transform this informal, thin market into a large and growing one that was based not on existing social ties, but </w:t>
      </w:r>
      <w:r w:rsidR="007D5F86" w:rsidRPr="002909F2">
        <w:rPr>
          <w:rFonts w:ascii="Times New Roman" w:hAnsi="Times New Roman" w:cs="Times New Roman"/>
        </w:rPr>
        <w:t xml:space="preserve">on </w:t>
      </w:r>
      <w:r w:rsidRPr="002909F2">
        <w:rPr>
          <w:rFonts w:ascii="Times New Roman" w:hAnsi="Times New Roman" w:cs="Times New Roman"/>
        </w:rPr>
        <w:t xml:space="preserve">transactions among strangers. To do so, they touted not only the financial benefits of the monetized versions of collaborative consumption, but a range of supposed social benefits. Sharing rooms on Airbnb was going to reduce the construction of new hotels, thereby </w:t>
      </w:r>
      <w:r w:rsidR="00F455EB" w:rsidRPr="002909F2">
        <w:rPr>
          <w:rFonts w:ascii="Times New Roman" w:hAnsi="Times New Roman" w:cs="Times New Roman"/>
        </w:rPr>
        <w:t>reducing</w:t>
      </w:r>
      <w:r w:rsidRPr="002909F2">
        <w:rPr>
          <w:rFonts w:ascii="Times New Roman" w:hAnsi="Times New Roman" w:cs="Times New Roman"/>
        </w:rPr>
        <w:t xml:space="preserve"> environmental</w:t>
      </w:r>
      <w:r w:rsidR="00F455EB" w:rsidRPr="002909F2">
        <w:rPr>
          <w:rFonts w:ascii="Times New Roman" w:hAnsi="Times New Roman" w:cs="Times New Roman"/>
        </w:rPr>
        <w:t xml:space="preserve"> impacts</w:t>
      </w:r>
      <w:r w:rsidRPr="002909F2">
        <w:rPr>
          <w:rFonts w:ascii="Times New Roman" w:hAnsi="Times New Roman" w:cs="Times New Roman"/>
        </w:rPr>
        <w:t>. Ridesharing allowed people to make new friends, thereby countering widespread social disconnection.</w:t>
      </w:r>
    </w:p>
    <w:p w14:paraId="6081D5EC" w14:textId="2DD44439" w:rsidR="0020602C" w:rsidRPr="002909F2" w:rsidRDefault="007D5F86" w:rsidP="002E5447">
      <w:pPr>
        <w:jc w:val="both"/>
        <w:rPr>
          <w:rFonts w:ascii="Times New Roman" w:hAnsi="Times New Roman" w:cs="Times New Roman"/>
        </w:rPr>
      </w:pPr>
      <w:r w:rsidRPr="002909F2">
        <w:rPr>
          <w:rFonts w:ascii="Times New Roman" w:hAnsi="Times New Roman" w:cs="Times New Roman"/>
        </w:rPr>
        <w:t xml:space="preserve"> </w:t>
      </w:r>
    </w:p>
    <w:p w14:paraId="11BB8F38" w14:textId="50CD9DC1" w:rsidR="003B00CE" w:rsidRPr="002909F2" w:rsidRDefault="0020602C" w:rsidP="002E5447">
      <w:pPr>
        <w:jc w:val="both"/>
        <w:rPr>
          <w:rFonts w:ascii="Times New Roman" w:hAnsi="Times New Roman" w:cs="Times New Roman"/>
        </w:rPr>
      </w:pPr>
      <w:r w:rsidRPr="002909F2">
        <w:rPr>
          <w:rFonts w:ascii="Times New Roman" w:hAnsi="Times New Roman" w:cs="Times New Roman"/>
        </w:rPr>
        <w:t xml:space="preserve">The prevalence of these common good claims </w:t>
      </w:r>
      <w:r w:rsidR="002F301A" w:rsidRPr="002909F2">
        <w:rPr>
          <w:rFonts w:ascii="Times New Roman" w:hAnsi="Times New Roman" w:cs="Times New Roman"/>
        </w:rPr>
        <w:t xml:space="preserve">helped </w:t>
      </w:r>
      <w:r w:rsidRPr="002909F2">
        <w:rPr>
          <w:rFonts w:ascii="Times New Roman" w:hAnsi="Times New Roman" w:cs="Times New Roman"/>
        </w:rPr>
        <w:t xml:space="preserve">fuel a </w:t>
      </w:r>
      <w:r w:rsidR="00295C0F" w:rsidRPr="002909F2">
        <w:rPr>
          <w:rFonts w:ascii="Times New Roman" w:hAnsi="Times New Roman" w:cs="Times New Roman"/>
        </w:rPr>
        <w:t xml:space="preserve">robust </w:t>
      </w:r>
      <w:r w:rsidR="00D7121F" w:rsidRPr="002909F2">
        <w:rPr>
          <w:rFonts w:ascii="Times New Roman" w:hAnsi="Times New Roman" w:cs="Times New Roman"/>
        </w:rPr>
        <w:t xml:space="preserve">public </w:t>
      </w:r>
      <w:r w:rsidR="00295C0F" w:rsidRPr="002909F2">
        <w:rPr>
          <w:rFonts w:ascii="Times New Roman" w:hAnsi="Times New Roman" w:cs="Times New Roman"/>
        </w:rPr>
        <w:t xml:space="preserve">debate about the sector. </w:t>
      </w:r>
      <w:r w:rsidRPr="002909F2">
        <w:rPr>
          <w:rFonts w:ascii="Times New Roman" w:hAnsi="Times New Roman" w:cs="Times New Roman"/>
        </w:rPr>
        <w:t>Critics ridiculed the idea that renting rooms or driving for money had anything to do with sharing</w:t>
      </w:r>
      <w:r w:rsidR="0048294D" w:rsidRPr="002909F2">
        <w:rPr>
          <w:rFonts w:ascii="Times New Roman" w:hAnsi="Times New Roman" w:cs="Times New Roman"/>
        </w:rPr>
        <w:t xml:space="preserve"> </w:t>
      </w:r>
      <w:r w:rsidR="00886E5A" w:rsidRPr="002909F2">
        <w:rPr>
          <w:rFonts w:ascii="Times New Roman" w:hAnsi="Times New Roman" w:cs="Times New Roman"/>
        </w:rPr>
        <w:fldChar w:fldCharType="begin" w:fldLock="1"/>
      </w:r>
      <w:r w:rsidR="00DA0F35" w:rsidRPr="002909F2">
        <w:rPr>
          <w:rFonts w:ascii="Times New Roman" w:hAnsi="Times New Roman" w:cs="Times New Roman"/>
        </w:rPr>
        <w:instrText xml:space="preserve"> ADDIN ZOTERO_ITEM CSL_CITATION {"citationID":"KwQznrv4","properties":{"formattedCitation":"(Hill 2015; Reich 2015)","plainCitation":"(Hill 2015; Reich 2015)"},"citationItems":[{"id":"ITEM-1","uris":["http://www.mendeley.com/documents/?uuid=d37baed1-54cc-4073-aefb-33807755f593"],"uri":["http://www.mendeley.com/documents/?uuid=d37baed1-54cc-4073-aefb-33807755f593"],"itemData":{"ISBN":"978-1-250-07158-3","abstract":"\"What's going to happen to my job?\"That's what an increasing number of anxious Americans are asking themselves. The US workforce, which has been one of the most productive and wealthiest in the world, is undergoing an alarming transformation. Increasing numbers of workers find themselves on shaky ground, turned into freelancers, temps and contractors. Even many full-time and professional jobs are experiencing this precarious shift. Within a decade, a near-majority of the 145 million employed Americans will be impacted. Add to that the steamroller of automation, robots and artificial intelligence already replacing millions of workers and projected to \"obsolesce\" millions more, and the jobs picture starts looking grim. Now a weird yet historic mash-up of Silicon Valley technology and Wall Street greed is thrusting upon us the latest economic fraud:  the so-called \"sharing economy,\" with companies like Uber, Airbnb and TaskRabbit allegedly \"liberating workers\" to become \"independent\" and \"their own CEOs,\" hiring themselves out for ever-smaller jobs and wages while the companies profit. But this \"share the crumbs\" economy is just the tip of a looming iceberg that the middle class is drifting toward. Raw Deal: How the \"Uber Economy\" and Runaway Capitalism Are Screwing American Workers,by veteran journalist Steven Hill, is an exposé that challenges conventional thinking, and the hype celebrating this new economy, by showing why the vision of the \"techno sapien\" leaders and their Ayn Rand libertarianism is a dead end. In Raw Deal, Steven Hill proposes pragmatic policy solutions to transform the US economy and its safety net and social contract, launching a new kind of deal to restore power back into the hands of American workers.","author":[{"dropping-particle":"","family":"Hill","given":"Steven","non-dropping-particle":"","parse-names":false,"suffix":""}],"id":"ITEM-1","issued":{"date-parts":[["2015","10"]]},"language":"English","number-of-pages":"336","publisher":"St. Martin's Press","publisher-place":"New York, NY","title":"Raw Deal: How the \"Uber Economy\" and Runaway Capitalism Are Screwing American Workers","type":"book"}},{"id":778,"uris":["http://zotero.org/groups/243644/items/578UWCIQ"],"uri":["http://zotero.org/groups/243644/items/578UWCIQ"],"itemData":{"id":778,"type":"article-newspaper","title":"The Share-the-Scraps Economy","container-title":"Robert Reich","URL":"http://robertreich.org/post/109894095095","author":[{"family":"Reich","given":"Robert B."}],"issued":{"date-parts":[["2015",2,2]]},"accessed":{"date-parts":[["2016",3,13]]}}}],"schema":"https://github.com/citation-style-language/schema/raw/master/csl-citation.json"} </w:instrText>
      </w:r>
      <w:r w:rsidR="00886E5A" w:rsidRPr="002909F2">
        <w:rPr>
          <w:rFonts w:ascii="Times New Roman" w:hAnsi="Times New Roman" w:cs="Times New Roman"/>
        </w:rPr>
        <w:fldChar w:fldCharType="separate"/>
      </w:r>
      <w:r w:rsidR="00DA0F35" w:rsidRPr="002909F2">
        <w:rPr>
          <w:rFonts w:ascii="Times New Roman" w:hAnsi="Times New Roman" w:cs="Times New Roman"/>
        </w:rPr>
        <w:t>(Hill 2015; Reich 2015)</w:t>
      </w:r>
      <w:r w:rsidR="00886E5A" w:rsidRPr="002909F2">
        <w:rPr>
          <w:rFonts w:ascii="Times New Roman" w:hAnsi="Times New Roman" w:cs="Times New Roman"/>
        </w:rPr>
        <w:fldChar w:fldCharType="end"/>
      </w:r>
      <w:r w:rsidR="0048294D" w:rsidRPr="002909F2">
        <w:rPr>
          <w:rFonts w:ascii="Times New Roman" w:hAnsi="Times New Roman" w:cs="Times New Roman"/>
        </w:rPr>
        <w:t>.</w:t>
      </w:r>
      <w:r w:rsidRPr="002909F2">
        <w:rPr>
          <w:rFonts w:ascii="Times New Roman" w:hAnsi="Times New Roman" w:cs="Times New Roman"/>
        </w:rPr>
        <w:t xml:space="preserve"> </w:t>
      </w:r>
      <w:r w:rsidR="0048294D" w:rsidRPr="002909F2">
        <w:rPr>
          <w:rFonts w:ascii="Times New Roman" w:hAnsi="Times New Roman" w:cs="Times New Roman"/>
        </w:rPr>
        <w:t>L</w:t>
      </w:r>
      <w:r w:rsidRPr="002909F2">
        <w:rPr>
          <w:rFonts w:ascii="Times New Roman" w:hAnsi="Times New Roman" w:cs="Times New Roman"/>
        </w:rPr>
        <w:t xml:space="preserve">abor </w:t>
      </w:r>
      <w:r w:rsidR="0048294D" w:rsidRPr="002909F2">
        <w:rPr>
          <w:rFonts w:ascii="Times New Roman" w:hAnsi="Times New Roman" w:cs="Times New Roman"/>
        </w:rPr>
        <w:t>advocate</w:t>
      </w:r>
      <w:r w:rsidRPr="002909F2">
        <w:rPr>
          <w:rFonts w:ascii="Times New Roman" w:hAnsi="Times New Roman" w:cs="Times New Roman"/>
        </w:rPr>
        <w:t>s derided platforms for exploiting the people doing the work</w:t>
      </w:r>
      <w:r w:rsidR="00886E5A" w:rsidRPr="002909F2">
        <w:rPr>
          <w:rFonts w:ascii="Times New Roman" w:hAnsi="Times New Roman" w:cs="Times New Roman"/>
        </w:rPr>
        <w:t xml:space="preserve"> </w:t>
      </w:r>
      <w:r w:rsidR="00886E5A" w:rsidRPr="002909F2">
        <w:rPr>
          <w:rFonts w:ascii="Times New Roman" w:hAnsi="Times New Roman" w:cs="Times New Roman"/>
        </w:rPr>
        <w:fldChar w:fldCharType="begin" w:fldLock="1"/>
      </w:r>
      <w:r w:rsidR="00792BC4" w:rsidRPr="002909F2">
        <w:rPr>
          <w:rFonts w:ascii="Times New Roman" w:hAnsi="Times New Roman" w:cs="Times New Roman"/>
        </w:rPr>
        <w:instrText xml:space="preserve"> ADDIN ZOTERO_ITEM CSL_CITATION {"citationID":"Qn8K4S2y","properties":{"formattedCitation":"(Scholz 2016)","plainCitation":"(Scholz 2016)","dontUpdate":true},"citationItems":[{"id":"ITEM-1","uris":["http://www.mendeley.com/documents/?uuid=b0bfa891-60ea-4a96-bef1-d58db08f3118"],"uri":["http://www.mendeley.com/documents/?uuid=b0bfa891-60ea-4a96-bef1-d58db08f3118"],"itemData":{"abstract":"&amp;#034;This book is about the rise of digital labor. Companies like Uber and Amazon Mechanical Turk promise autonomy, choice, and flexibility. One of network culture&amp;#039;s toughest critics, Trebor Scholz chronicles the work of workers in the &amp;#034;sharing economy,&amp;#034; and the free labor on sites like Facebook, to take these myths apart. In this rich, accessible, and provocative book, Scholz exposes the uncaring reality of contingent digital work, which is thriving at the expense of employment and worker rights. The book is meant to inspire readers to join the growing number of worker-owned &amp;#034;platform cooperatives,&amp;#034; rethink unions, and build a better future of work. A call to action, loud and clear, [this book] shows that it is time to stop wage theft and &amp;#034;crowd fleecing,&amp;#034; rethink wealth distribution, and address the urgent question of how digital labor should be regulated and how workers from Berlin, Barcelona, Seattle, and Sa</w:instrText>
      </w:r>
      <w:r w:rsidR="00792BC4" w:rsidRPr="002909F2">
        <w:rPr>
          <w:rFonts w:ascii="Malgun Gothic" w:eastAsia="Malgun Gothic" w:hAnsi="Malgun Gothic" w:cs="Malgun Gothic"/>
        </w:rPr>
        <w:instrText>��</w:instrText>
      </w:r>
      <w:r w:rsidR="00792BC4" w:rsidRPr="002909F2">
        <w:rPr>
          <w:rFonts w:ascii="Times New Roman" w:hAnsi="Times New Roman" w:cs="Times New Roman"/>
        </w:rPr>
        <w:instrText xml:space="preserve">o Paulo can act in solidarity to defend their rights.&amp;#034;--Amazon.com.","author":[{"dropping-particle":"","family":"Scholz","given":"Trebor","non-dropping-particle":"","parse-names":false,"suffix":""}],"id":"ITEM-1","issued":{"date-parts":[["2017"]]},"note":"Includes bibliographical references (pages [194]-225) and index.","publisher":"Polity Press","publisher-place":"Malden, MA","title":"Uberworked and underpaid : how workers are disrupting the digital economy","type":"book"}}],"schema":"https://github.com/citation-style-language/schema/raw/master/csl-citation.json"} </w:instrText>
      </w:r>
      <w:r w:rsidR="00886E5A" w:rsidRPr="002909F2">
        <w:rPr>
          <w:rFonts w:ascii="Times New Roman" w:hAnsi="Times New Roman" w:cs="Times New Roman"/>
        </w:rPr>
        <w:fldChar w:fldCharType="separate"/>
      </w:r>
      <w:r w:rsidR="00504F3D" w:rsidRPr="002909F2">
        <w:rPr>
          <w:rFonts w:ascii="Times New Roman" w:hAnsi="Times New Roman" w:cs="Times New Roman"/>
          <w:noProof/>
        </w:rPr>
        <w:t>(Scholz 2017)</w:t>
      </w:r>
      <w:r w:rsidR="00886E5A" w:rsidRPr="002909F2">
        <w:rPr>
          <w:rFonts w:ascii="Times New Roman" w:hAnsi="Times New Roman" w:cs="Times New Roman"/>
        </w:rPr>
        <w:fldChar w:fldCharType="end"/>
      </w:r>
      <w:r w:rsidRPr="002909F2">
        <w:rPr>
          <w:rFonts w:ascii="Times New Roman" w:hAnsi="Times New Roman" w:cs="Times New Roman"/>
        </w:rPr>
        <w:t xml:space="preserve">. Housing </w:t>
      </w:r>
      <w:r w:rsidR="001D5636" w:rsidRPr="002909F2">
        <w:rPr>
          <w:rFonts w:ascii="Times New Roman" w:hAnsi="Times New Roman" w:cs="Times New Roman"/>
        </w:rPr>
        <w:t xml:space="preserve">activists </w:t>
      </w:r>
      <w:r w:rsidRPr="002909F2">
        <w:rPr>
          <w:rFonts w:ascii="Times New Roman" w:hAnsi="Times New Roman" w:cs="Times New Roman"/>
        </w:rPr>
        <w:t xml:space="preserve">responded to reductions in the supply of rental housing </w:t>
      </w:r>
      <w:r w:rsidR="001D5636" w:rsidRPr="002909F2">
        <w:rPr>
          <w:rFonts w:ascii="Times New Roman" w:hAnsi="Times New Roman" w:cs="Times New Roman"/>
        </w:rPr>
        <w:t xml:space="preserve">and the </w:t>
      </w:r>
      <w:r w:rsidRPr="002909F2">
        <w:rPr>
          <w:rFonts w:ascii="Times New Roman" w:hAnsi="Times New Roman" w:cs="Times New Roman"/>
        </w:rPr>
        <w:t xml:space="preserve">transformation of neighborhoods into Airbnb </w:t>
      </w:r>
      <w:r w:rsidR="00052046" w:rsidRPr="002909F2">
        <w:rPr>
          <w:rFonts w:ascii="Times New Roman" w:hAnsi="Times New Roman" w:cs="Times New Roman"/>
        </w:rPr>
        <w:t>enclaves</w:t>
      </w:r>
      <w:r w:rsidR="00886E5A" w:rsidRPr="002909F2">
        <w:rPr>
          <w:rFonts w:ascii="Times New Roman" w:hAnsi="Times New Roman" w:cs="Times New Roman"/>
        </w:rPr>
        <w:t xml:space="preserve"> </w:t>
      </w:r>
      <w:r w:rsidR="00886E5A"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DL3h1kKH","properties":{"formattedCitation":"(Slee 2015)","plainCitation":"(Slee 2015)"},"citationItems":[{"id":"ITEM-1","uris":["http://www.mendeley.com/documents/?uuid=2c367403-c1cf-4045-bb4f-2c4f64853226"],"uri":["http://www.mendeley.com/documents/?uuid=2c367403-c1cf-4045-bb4f-2c4f64853226"],"itemData":{"ISBN":"978-1-68219-022-7","author":[{"dropping-particle":"","family":"Slee","given":"Tom","non-dropping-particle":"","parse-names":false,"suffix":""}],"id":"ITEM-1","issued":{"date-parts":[["2015"]]},"language":"Swedish","publisher":"OR Books","publisher-place":"New York","title":"What's yours is mine: Against the sharing economy","type":"book"}}],"schema":"https://github.com/citation-style-language/schema/raw/master/csl-citation.json"} </w:instrText>
      </w:r>
      <w:r w:rsidR="00886E5A" w:rsidRPr="002909F2">
        <w:rPr>
          <w:rFonts w:ascii="Times New Roman" w:hAnsi="Times New Roman" w:cs="Times New Roman"/>
        </w:rPr>
        <w:fldChar w:fldCharType="separate"/>
      </w:r>
      <w:r w:rsidR="003A473E" w:rsidRPr="002909F2">
        <w:rPr>
          <w:rFonts w:ascii="Times New Roman" w:hAnsi="Times New Roman" w:cs="Times New Roman"/>
        </w:rPr>
        <w:t>(Slee 2015)</w:t>
      </w:r>
      <w:r w:rsidR="00886E5A" w:rsidRPr="002909F2">
        <w:rPr>
          <w:rFonts w:ascii="Times New Roman" w:hAnsi="Times New Roman" w:cs="Times New Roman"/>
        </w:rPr>
        <w:fldChar w:fldCharType="end"/>
      </w:r>
      <w:r w:rsidRPr="002909F2">
        <w:rPr>
          <w:rFonts w:ascii="Times New Roman" w:hAnsi="Times New Roman" w:cs="Times New Roman"/>
        </w:rPr>
        <w:t xml:space="preserve">. Consumer </w:t>
      </w:r>
      <w:r w:rsidR="001D5636" w:rsidRPr="002909F2">
        <w:rPr>
          <w:rFonts w:ascii="Times New Roman" w:hAnsi="Times New Roman" w:cs="Times New Roman"/>
        </w:rPr>
        <w:t xml:space="preserve">advocates worried about safety, discrimination and accessibility. The business and popular press </w:t>
      </w:r>
      <w:r w:rsidR="00295C0F" w:rsidRPr="002909F2">
        <w:rPr>
          <w:rFonts w:ascii="Times New Roman" w:hAnsi="Times New Roman" w:cs="Times New Roman"/>
        </w:rPr>
        <w:t>published numerous</w:t>
      </w:r>
      <w:r w:rsidR="001D5636" w:rsidRPr="002909F2">
        <w:rPr>
          <w:rFonts w:ascii="Times New Roman" w:hAnsi="Times New Roman" w:cs="Times New Roman"/>
        </w:rPr>
        <w:t xml:space="preserve"> stories about the sector, from ebullient predictions that it would eventually “disrupt” everything, to lurid tales of exchanges gone wrong. Proponents </w:t>
      </w:r>
      <w:r w:rsidR="00BC508B" w:rsidRPr="002909F2">
        <w:rPr>
          <w:rFonts w:ascii="Times New Roman" w:hAnsi="Times New Roman" w:cs="Times New Roman"/>
        </w:rPr>
        <w:t>and critics predicted</w:t>
      </w:r>
      <w:r w:rsidR="001D5636" w:rsidRPr="002909F2">
        <w:rPr>
          <w:rFonts w:ascii="Times New Roman" w:hAnsi="Times New Roman" w:cs="Times New Roman"/>
        </w:rPr>
        <w:t xml:space="preserve"> </w:t>
      </w:r>
      <w:r w:rsidR="00BC508B" w:rsidRPr="002909F2">
        <w:rPr>
          <w:rFonts w:ascii="Times New Roman" w:hAnsi="Times New Roman" w:cs="Times New Roman"/>
        </w:rPr>
        <w:t>pervasive</w:t>
      </w:r>
      <w:r w:rsidR="001D5636" w:rsidRPr="002909F2">
        <w:rPr>
          <w:rFonts w:ascii="Times New Roman" w:hAnsi="Times New Roman" w:cs="Times New Roman"/>
        </w:rPr>
        <w:t xml:space="preserve"> “Uberification</w:t>
      </w:r>
      <w:r w:rsidR="00BC508B" w:rsidRPr="002909F2">
        <w:rPr>
          <w:rFonts w:ascii="Times New Roman" w:hAnsi="Times New Roman" w:cs="Times New Roman"/>
        </w:rPr>
        <w:t>.</w:t>
      </w:r>
      <w:r w:rsidR="001D5636" w:rsidRPr="002909F2">
        <w:rPr>
          <w:rFonts w:ascii="Times New Roman" w:hAnsi="Times New Roman" w:cs="Times New Roman"/>
        </w:rPr>
        <w:t xml:space="preserve">” </w:t>
      </w:r>
      <w:r w:rsidR="00617EF6" w:rsidRPr="002909F2">
        <w:rPr>
          <w:rFonts w:ascii="Times New Roman" w:hAnsi="Times New Roman" w:cs="Times New Roman"/>
        </w:rPr>
        <w:t>Controversy continues, largely in the regulatory realm, as cities and states have begun to address lodging and transport</w:t>
      </w:r>
      <w:r w:rsidR="00BC508B" w:rsidRPr="002909F2">
        <w:rPr>
          <w:rFonts w:ascii="Times New Roman" w:hAnsi="Times New Roman" w:cs="Times New Roman"/>
        </w:rPr>
        <w:t xml:space="preserve"> issues</w:t>
      </w:r>
      <w:r w:rsidR="00617EF6" w:rsidRPr="002909F2">
        <w:rPr>
          <w:rFonts w:ascii="Times New Roman" w:hAnsi="Times New Roman" w:cs="Times New Roman"/>
        </w:rPr>
        <w:t>.</w:t>
      </w:r>
      <w:r w:rsidR="00B41CE9" w:rsidRPr="002909F2">
        <w:rPr>
          <w:rFonts w:ascii="Times New Roman" w:hAnsi="Times New Roman" w:cs="Times New Roman"/>
        </w:rPr>
        <w:t xml:space="preserve"> Labor groups and community activists have squared off against the companies and their supportive users, resulting </w:t>
      </w:r>
      <w:r w:rsidR="00E119CC" w:rsidRPr="002909F2">
        <w:rPr>
          <w:rFonts w:ascii="Times New Roman" w:hAnsi="Times New Roman" w:cs="Times New Roman"/>
        </w:rPr>
        <w:t xml:space="preserve">in ongoing </w:t>
      </w:r>
      <w:r w:rsidR="00B41CE9" w:rsidRPr="002909F2">
        <w:rPr>
          <w:rFonts w:ascii="Times New Roman" w:hAnsi="Times New Roman" w:cs="Times New Roman"/>
        </w:rPr>
        <w:t xml:space="preserve">contentious politics. </w:t>
      </w:r>
      <w:r w:rsidR="00E119CC" w:rsidRPr="002909F2">
        <w:rPr>
          <w:rFonts w:ascii="Times New Roman" w:hAnsi="Times New Roman" w:cs="Times New Roman"/>
        </w:rPr>
        <w:t>However, t</w:t>
      </w:r>
      <w:r w:rsidR="00771F09" w:rsidRPr="002909F2">
        <w:rPr>
          <w:rFonts w:ascii="Times New Roman" w:hAnsi="Times New Roman" w:cs="Times New Roman"/>
        </w:rPr>
        <w:t>hroughout th</w:t>
      </w:r>
      <w:r w:rsidR="00E119CC" w:rsidRPr="002909F2">
        <w:rPr>
          <w:rFonts w:ascii="Times New Roman" w:hAnsi="Times New Roman" w:cs="Times New Roman"/>
        </w:rPr>
        <w:t>e</w:t>
      </w:r>
      <w:r w:rsidR="00771F09" w:rsidRPr="002909F2">
        <w:rPr>
          <w:rFonts w:ascii="Times New Roman" w:hAnsi="Times New Roman" w:cs="Times New Roman"/>
        </w:rPr>
        <w:t xml:space="preserve"> controversy, the role of </w:t>
      </w:r>
      <w:r w:rsidR="00133C11" w:rsidRPr="002909F2">
        <w:rPr>
          <w:rFonts w:ascii="Times New Roman" w:hAnsi="Times New Roman" w:cs="Times New Roman"/>
        </w:rPr>
        <w:t xml:space="preserve">consumers in the </w:t>
      </w:r>
      <w:r w:rsidR="00771F09" w:rsidRPr="002909F2">
        <w:rPr>
          <w:rFonts w:ascii="Times New Roman" w:hAnsi="Times New Roman" w:cs="Times New Roman"/>
        </w:rPr>
        <w:t xml:space="preserve">sharing economy has been far less fraught. </w:t>
      </w:r>
      <w:r w:rsidR="00052046" w:rsidRPr="002909F2">
        <w:rPr>
          <w:rFonts w:ascii="Times New Roman" w:hAnsi="Times New Roman" w:cs="Times New Roman"/>
        </w:rPr>
        <w:t>They have m</w:t>
      </w:r>
      <w:r w:rsidR="00771F09" w:rsidRPr="002909F2">
        <w:rPr>
          <w:rFonts w:ascii="Times New Roman" w:hAnsi="Times New Roman" w:cs="Times New Roman"/>
        </w:rPr>
        <w:t xml:space="preserve">ainly responded with enthusiasm and appreciation for these new services. </w:t>
      </w:r>
    </w:p>
    <w:p w14:paraId="7527C73E" w14:textId="77777777" w:rsidR="00E74491" w:rsidRPr="002909F2" w:rsidRDefault="00E74491" w:rsidP="002E5447">
      <w:pPr>
        <w:jc w:val="both"/>
        <w:rPr>
          <w:rFonts w:ascii="Times New Roman" w:hAnsi="Times New Roman" w:cs="Times New Roman"/>
        </w:rPr>
      </w:pPr>
    </w:p>
    <w:p w14:paraId="25B718AA" w14:textId="5F4D684E" w:rsidR="00AE3899" w:rsidRPr="002909F2" w:rsidRDefault="00161FE8" w:rsidP="002E5447">
      <w:pPr>
        <w:jc w:val="both"/>
        <w:rPr>
          <w:rFonts w:ascii="Times New Roman" w:hAnsi="Times New Roman" w:cs="Times New Roman"/>
        </w:rPr>
      </w:pPr>
      <w:r w:rsidRPr="002909F2">
        <w:rPr>
          <w:rFonts w:ascii="Times New Roman" w:hAnsi="Times New Roman" w:cs="Times New Roman"/>
        </w:rPr>
        <w:t>While collaborative consumpti</w:t>
      </w:r>
      <w:r w:rsidR="00133C11" w:rsidRPr="002909F2">
        <w:rPr>
          <w:rFonts w:ascii="Times New Roman" w:hAnsi="Times New Roman" w:cs="Times New Roman"/>
        </w:rPr>
        <w:t>on</w:t>
      </w:r>
      <w:r w:rsidR="00052046" w:rsidRPr="002909F2">
        <w:rPr>
          <w:rFonts w:ascii="Times New Roman" w:hAnsi="Times New Roman" w:cs="Times New Roman"/>
        </w:rPr>
        <w:t xml:space="preserve"> (durable goods sharing)</w:t>
      </w:r>
      <w:r w:rsidR="00133C11" w:rsidRPr="002909F2">
        <w:rPr>
          <w:rFonts w:ascii="Times New Roman" w:hAnsi="Times New Roman" w:cs="Times New Roman"/>
        </w:rPr>
        <w:t xml:space="preserve"> </w:t>
      </w:r>
      <w:r w:rsidR="00651F24" w:rsidRPr="002909F2">
        <w:rPr>
          <w:rFonts w:ascii="Times New Roman" w:hAnsi="Times New Roman" w:cs="Times New Roman"/>
        </w:rPr>
        <w:t>is the discursive</w:t>
      </w:r>
      <w:r w:rsidR="00052046" w:rsidRPr="002909F2">
        <w:rPr>
          <w:rFonts w:ascii="Times New Roman" w:hAnsi="Times New Roman" w:cs="Times New Roman"/>
        </w:rPr>
        <w:t xml:space="preserve"> core of the sector</w:t>
      </w:r>
      <w:r w:rsidRPr="002909F2">
        <w:rPr>
          <w:rFonts w:ascii="Times New Roman" w:hAnsi="Times New Roman" w:cs="Times New Roman"/>
        </w:rPr>
        <w:t xml:space="preserve">, the term </w:t>
      </w:r>
      <w:r w:rsidR="00651F24" w:rsidRPr="002909F2">
        <w:rPr>
          <w:rFonts w:ascii="Times New Roman" w:hAnsi="Times New Roman" w:cs="Times New Roman"/>
        </w:rPr>
        <w:t>“</w:t>
      </w:r>
      <w:r w:rsidRPr="002909F2">
        <w:rPr>
          <w:rFonts w:ascii="Times New Roman" w:hAnsi="Times New Roman" w:cs="Times New Roman"/>
        </w:rPr>
        <w:t>sharing economy</w:t>
      </w:r>
      <w:r w:rsidR="00651F24" w:rsidRPr="002909F2">
        <w:rPr>
          <w:rFonts w:ascii="Times New Roman" w:hAnsi="Times New Roman" w:cs="Times New Roman"/>
        </w:rPr>
        <w:t>”</w:t>
      </w:r>
      <w:r w:rsidRPr="002909F2">
        <w:rPr>
          <w:rFonts w:ascii="Times New Roman" w:hAnsi="Times New Roman" w:cs="Times New Roman"/>
        </w:rPr>
        <w:t xml:space="preserve"> came to denote a larger set of</w:t>
      </w:r>
      <w:r w:rsidR="00651F24" w:rsidRPr="002909F2">
        <w:rPr>
          <w:rFonts w:ascii="Times New Roman" w:hAnsi="Times New Roman" w:cs="Times New Roman"/>
        </w:rPr>
        <w:t xml:space="preserve"> activities</w:t>
      </w:r>
      <w:r w:rsidRPr="002909F2">
        <w:rPr>
          <w:rFonts w:ascii="Times New Roman" w:hAnsi="Times New Roman" w:cs="Times New Roman"/>
        </w:rPr>
        <w:t xml:space="preserve">, including goods exchange, labor services, </w:t>
      </w:r>
      <w:r w:rsidR="009707C7" w:rsidRPr="002909F2">
        <w:rPr>
          <w:rFonts w:ascii="Times New Roman" w:hAnsi="Times New Roman" w:cs="Times New Roman"/>
        </w:rPr>
        <w:t xml:space="preserve">and efforts to build social connection. </w:t>
      </w:r>
      <w:r w:rsidR="005349E7" w:rsidRPr="002909F2">
        <w:rPr>
          <w:rFonts w:ascii="Times New Roman" w:hAnsi="Times New Roman" w:cs="Times New Roman"/>
        </w:rPr>
        <w:t>A</w:t>
      </w:r>
      <w:r w:rsidR="009707C7" w:rsidRPr="002909F2">
        <w:rPr>
          <w:rFonts w:ascii="Times New Roman" w:hAnsi="Times New Roman" w:cs="Times New Roman"/>
        </w:rPr>
        <w:t>lthough</w:t>
      </w:r>
      <w:r w:rsidR="0070208F" w:rsidRPr="002909F2">
        <w:rPr>
          <w:rFonts w:ascii="Times New Roman" w:hAnsi="Times New Roman" w:cs="Times New Roman"/>
        </w:rPr>
        <w:t xml:space="preserve"> the for-profit</w:t>
      </w:r>
      <w:r w:rsidR="00D1012D" w:rsidRPr="002909F2">
        <w:rPr>
          <w:rFonts w:ascii="Times New Roman" w:hAnsi="Times New Roman" w:cs="Times New Roman"/>
        </w:rPr>
        <w:t xml:space="preserve"> platform</w:t>
      </w:r>
      <w:r w:rsidR="0070208F" w:rsidRPr="002909F2">
        <w:rPr>
          <w:rFonts w:ascii="Times New Roman" w:hAnsi="Times New Roman" w:cs="Times New Roman"/>
        </w:rPr>
        <w:t>s have gotten the bulk of public attention, the Great Recession also spurr</w:t>
      </w:r>
      <w:r w:rsidR="000257D0" w:rsidRPr="002909F2">
        <w:rPr>
          <w:rFonts w:ascii="Times New Roman" w:hAnsi="Times New Roman" w:cs="Times New Roman"/>
        </w:rPr>
        <w:t>ed the creation of many not-for-</w:t>
      </w:r>
      <w:r w:rsidR="0070208F" w:rsidRPr="002909F2">
        <w:rPr>
          <w:rFonts w:ascii="Times New Roman" w:hAnsi="Times New Roman" w:cs="Times New Roman"/>
        </w:rPr>
        <w:t xml:space="preserve">profit, community-based economic initiatives </w:t>
      </w:r>
      <w:r w:rsidR="00651F24" w:rsidRPr="002909F2">
        <w:rPr>
          <w:rFonts w:ascii="Times New Roman" w:hAnsi="Times New Roman" w:cs="Times New Roman"/>
        </w:rPr>
        <w:t xml:space="preserve">that </w:t>
      </w:r>
      <w:r w:rsidR="0070208F" w:rsidRPr="002909F2">
        <w:rPr>
          <w:rFonts w:ascii="Times New Roman" w:hAnsi="Times New Roman" w:cs="Times New Roman"/>
        </w:rPr>
        <w:t>embra</w:t>
      </w:r>
      <w:r w:rsidR="0020602C" w:rsidRPr="002909F2">
        <w:rPr>
          <w:rFonts w:ascii="Times New Roman" w:hAnsi="Times New Roman" w:cs="Times New Roman"/>
        </w:rPr>
        <w:t xml:space="preserve">ced the term “sharing economy.” </w:t>
      </w:r>
      <w:r w:rsidR="0070208F" w:rsidRPr="002909F2">
        <w:rPr>
          <w:rFonts w:ascii="Times New Roman" w:hAnsi="Times New Roman" w:cs="Times New Roman"/>
        </w:rPr>
        <w:t>These include neighborhood goods</w:t>
      </w:r>
      <w:r w:rsidR="00075F53" w:rsidRPr="002909F2">
        <w:rPr>
          <w:rFonts w:ascii="Times New Roman" w:hAnsi="Times New Roman" w:cs="Times New Roman"/>
        </w:rPr>
        <w:t xml:space="preserve"> sharing platforms</w:t>
      </w:r>
      <w:r w:rsidR="000257D0" w:rsidRPr="002909F2">
        <w:rPr>
          <w:rFonts w:ascii="Times New Roman" w:hAnsi="Times New Roman" w:cs="Times New Roman"/>
        </w:rPr>
        <w:t>,</w:t>
      </w:r>
      <w:r w:rsidR="0070208F" w:rsidRPr="002909F2">
        <w:rPr>
          <w:rFonts w:ascii="Times New Roman" w:hAnsi="Times New Roman" w:cs="Times New Roman"/>
        </w:rPr>
        <w:t xml:space="preserve"> gift</w:t>
      </w:r>
      <w:r w:rsidR="000257D0" w:rsidRPr="002909F2">
        <w:rPr>
          <w:rFonts w:ascii="Times New Roman" w:hAnsi="Times New Roman" w:cs="Times New Roman"/>
        </w:rPr>
        <w:t xml:space="preserve">ing sites, </w:t>
      </w:r>
      <w:r w:rsidR="0070208F" w:rsidRPr="002909F2">
        <w:rPr>
          <w:rFonts w:ascii="Times New Roman" w:hAnsi="Times New Roman" w:cs="Times New Roman"/>
        </w:rPr>
        <w:t xml:space="preserve">makerspaces, food swaps, time banks, repair </w:t>
      </w:r>
      <w:r w:rsidR="0070208F" w:rsidRPr="002909F2">
        <w:rPr>
          <w:rFonts w:ascii="Times New Roman" w:hAnsi="Times New Roman" w:cs="Times New Roman"/>
        </w:rPr>
        <w:lastRenderedPageBreak/>
        <w:t xml:space="preserve">collectives, freestores, </w:t>
      </w:r>
      <w:r w:rsidR="000257D0" w:rsidRPr="002909F2">
        <w:rPr>
          <w:rFonts w:ascii="Times New Roman" w:hAnsi="Times New Roman" w:cs="Times New Roman"/>
        </w:rPr>
        <w:t>foodwaste apps, and many other innovations using technology for the common good. Of course, many of these initiatives pre-dated the recession, but the term “sharing economy” came into use in its aftermath.</w:t>
      </w:r>
    </w:p>
    <w:p w14:paraId="59E0F753" w14:textId="77777777" w:rsidR="00D1012D" w:rsidRPr="002909F2" w:rsidRDefault="00D1012D" w:rsidP="002E5447">
      <w:pPr>
        <w:jc w:val="both"/>
        <w:rPr>
          <w:rFonts w:ascii="Times New Roman" w:hAnsi="Times New Roman" w:cs="Times New Roman"/>
        </w:rPr>
      </w:pPr>
    </w:p>
    <w:p w14:paraId="7E2C5508" w14:textId="1590D6E9" w:rsidR="00FD2101" w:rsidRPr="002909F2" w:rsidRDefault="00617EF6" w:rsidP="002E5447">
      <w:pPr>
        <w:jc w:val="both"/>
        <w:rPr>
          <w:rFonts w:ascii="Times New Roman" w:hAnsi="Times New Roman" w:cs="Times New Roman"/>
        </w:rPr>
      </w:pPr>
      <w:r w:rsidRPr="002909F2">
        <w:rPr>
          <w:rFonts w:ascii="Times New Roman" w:hAnsi="Times New Roman" w:cs="Times New Roman"/>
        </w:rPr>
        <w:t>Relatively quickly, the sharing economy became a global phenomenon. In part this was because the two biggest platforms—Airbnb and Uber</w:t>
      </w:r>
      <w:r w:rsidR="00133C11" w:rsidRPr="002909F2">
        <w:rPr>
          <w:rFonts w:ascii="Times New Roman" w:hAnsi="Times New Roman" w:cs="Times New Roman"/>
        </w:rPr>
        <w:t>—ex</w:t>
      </w:r>
      <w:r w:rsidRPr="002909F2">
        <w:rPr>
          <w:rFonts w:ascii="Times New Roman" w:hAnsi="Times New Roman" w:cs="Times New Roman"/>
        </w:rPr>
        <w:t xml:space="preserve">panded internationally, Airbnb </w:t>
      </w:r>
      <w:r w:rsidR="00075F53" w:rsidRPr="002909F2">
        <w:rPr>
          <w:rFonts w:ascii="Times New Roman" w:hAnsi="Times New Roman" w:cs="Times New Roman"/>
        </w:rPr>
        <w:t xml:space="preserve">by </w:t>
      </w:r>
      <w:r w:rsidR="0062263A" w:rsidRPr="002909F2">
        <w:rPr>
          <w:rFonts w:ascii="Times New Roman" w:hAnsi="Times New Roman" w:cs="Times New Roman"/>
        </w:rPr>
        <w:t xml:space="preserve">2009 and Uber in 2011. Competitors sprung up around the world, especially in the transportation sector. But globalization was not merely a </w:t>
      </w:r>
      <w:r w:rsidR="00075F53" w:rsidRPr="002909F2">
        <w:rPr>
          <w:rFonts w:ascii="Times New Roman" w:hAnsi="Times New Roman" w:cs="Times New Roman"/>
        </w:rPr>
        <w:t xml:space="preserve">big company phenomenon. </w:t>
      </w:r>
      <w:r w:rsidR="0062263A" w:rsidRPr="002909F2">
        <w:rPr>
          <w:rFonts w:ascii="Times New Roman" w:hAnsi="Times New Roman" w:cs="Times New Roman"/>
        </w:rPr>
        <w:t>T</w:t>
      </w:r>
      <w:r w:rsidRPr="002909F2">
        <w:rPr>
          <w:rFonts w:ascii="Times New Roman" w:hAnsi="Times New Roman" w:cs="Times New Roman"/>
        </w:rPr>
        <w:t>he concept of sharing also sparked the imagination of city officials and planners, local entrepreneurs, and community a</w:t>
      </w:r>
      <w:r w:rsidR="00075F53" w:rsidRPr="002909F2">
        <w:rPr>
          <w:rFonts w:ascii="Times New Roman" w:hAnsi="Times New Roman" w:cs="Times New Roman"/>
        </w:rPr>
        <w:t>ctivists</w:t>
      </w:r>
      <w:r w:rsidR="0062263A" w:rsidRPr="002909F2">
        <w:rPr>
          <w:rFonts w:ascii="Times New Roman" w:hAnsi="Times New Roman" w:cs="Times New Roman"/>
        </w:rPr>
        <w:t>. Seoul branded itself a “sharing city.” Amsterdam embraced sharing as well. The result has been that both global platforms and both local variations are flourishing.</w:t>
      </w:r>
      <w:r w:rsidR="00C21711" w:rsidRPr="002909F2">
        <w:rPr>
          <w:rFonts w:ascii="Times New Roman" w:hAnsi="Times New Roman" w:cs="Times New Roman"/>
        </w:rPr>
        <w:t xml:space="preserve"> In this chapter we foc</w:t>
      </w:r>
      <w:r w:rsidR="00FD2101" w:rsidRPr="002909F2">
        <w:rPr>
          <w:rFonts w:ascii="Times New Roman" w:hAnsi="Times New Roman" w:cs="Times New Roman"/>
        </w:rPr>
        <w:t xml:space="preserve">us on the U.S., as that is the location for our </w:t>
      </w:r>
      <w:r w:rsidR="009D0054" w:rsidRPr="002909F2">
        <w:rPr>
          <w:rFonts w:ascii="Times New Roman" w:hAnsi="Times New Roman" w:cs="Times New Roman"/>
        </w:rPr>
        <w:t>research</w:t>
      </w:r>
      <w:r w:rsidR="00C21711" w:rsidRPr="002909F2">
        <w:rPr>
          <w:rFonts w:ascii="Times New Roman" w:hAnsi="Times New Roman" w:cs="Times New Roman"/>
        </w:rPr>
        <w:t xml:space="preserve">. However, </w:t>
      </w:r>
      <w:r w:rsidR="00FD2101" w:rsidRPr="002909F2">
        <w:rPr>
          <w:rFonts w:ascii="Times New Roman" w:hAnsi="Times New Roman" w:cs="Times New Roman"/>
        </w:rPr>
        <w:t>a number</w:t>
      </w:r>
      <w:r w:rsidR="00C21711" w:rsidRPr="002909F2">
        <w:rPr>
          <w:rFonts w:ascii="Times New Roman" w:hAnsi="Times New Roman" w:cs="Times New Roman"/>
        </w:rPr>
        <w:t xml:space="preserve"> of the findings we report on with respect to consumers and providers are also relevant in other countries. </w:t>
      </w:r>
      <w:r w:rsidR="00FD2101" w:rsidRPr="002909F2">
        <w:rPr>
          <w:rFonts w:ascii="Times New Roman" w:hAnsi="Times New Roman" w:cs="Times New Roman"/>
        </w:rPr>
        <w:t>Major a</w:t>
      </w:r>
      <w:r w:rsidR="0011758A" w:rsidRPr="002909F2">
        <w:rPr>
          <w:rFonts w:ascii="Times New Roman" w:hAnsi="Times New Roman" w:cs="Times New Roman"/>
        </w:rPr>
        <w:t xml:space="preserve">reas of </w:t>
      </w:r>
      <w:r w:rsidR="00C21711" w:rsidRPr="002909F2">
        <w:rPr>
          <w:rFonts w:ascii="Times New Roman" w:hAnsi="Times New Roman" w:cs="Times New Roman"/>
        </w:rPr>
        <w:t xml:space="preserve">difference between the U.S. and other nations’ sharing sectors seem to be in regulation and government </w:t>
      </w:r>
      <w:r w:rsidR="00FD2101" w:rsidRPr="002909F2">
        <w:rPr>
          <w:rFonts w:ascii="Times New Roman" w:hAnsi="Times New Roman" w:cs="Times New Roman"/>
        </w:rPr>
        <w:t>policy and</w:t>
      </w:r>
      <w:r w:rsidR="00C21711" w:rsidRPr="002909F2">
        <w:rPr>
          <w:rFonts w:ascii="Times New Roman" w:hAnsi="Times New Roman" w:cs="Times New Roman"/>
        </w:rPr>
        <w:t xml:space="preserve"> the relative importance of non-profi</w:t>
      </w:r>
      <w:r w:rsidR="0011758A" w:rsidRPr="002909F2">
        <w:rPr>
          <w:rFonts w:ascii="Times New Roman" w:hAnsi="Times New Roman" w:cs="Times New Roman"/>
        </w:rPr>
        <w:t>t, or solidaristic sharing</w:t>
      </w:r>
      <w:r w:rsidR="00FD2101" w:rsidRPr="002909F2">
        <w:rPr>
          <w:rFonts w:ascii="Times New Roman" w:hAnsi="Times New Roman" w:cs="Times New Roman"/>
        </w:rPr>
        <w:t>, especially in Europe</w:t>
      </w:r>
      <w:r w:rsidR="0011758A" w:rsidRPr="002909F2">
        <w:rPr>
          <w:rFonts w:ascii="Times New Roman" w:hAnsi="Times New Roman" w:cs="Times New Roman"/>
        </w:rPr>
        <w:t xml:space="preserve">. For example, a recent </w:t>
      </w:r>
      <w:r w:rsidR="00FD2101" w:rsidRPr="002909F2">
        <w:rPr>
          <w:rFonts w:ascii="Times New Roman" w:hAnsi="Times New Roman" w:cs="Times New Roman"/>
        </w:rPr>
        <w:t>study of commons and sharing initiatives in the Belgian city of Ghent (300,000 population) found 500 separate projects in operation</w:t>
      </w:r>
      <w:r w:rsidR="000834F7" w:rsidRPr="002909F2">
        <w:rPr>
          <w:rFonts w:ascii="Times New Roman" w:hAnsi="Times New Roman" w:cs="Times New Roman"/>
        </w:rPr>
        <w:t xml:space="preserve"> </w:t>
      </w:r>
      <w:r w:rsidR="000834F7" w:rsidRPr="002909F2">
        <w:rPr>
          <w:rFonts w:ascii="Times New Roman" w:hAnsi="Times New Roman" w:cs="Times New Roman"/>
        </w:rPr>
        <w:fldChar w:fldCharType="begin"/>
      </w:r>
      <w:r w:rsidR="000834F7" w:rsidRPr="002909F2">
        <w:rPr>
          <w:rFonts w:ascii="Times New Roman" w:hAnsi="Times New Roman" w:cs="Times New Roman"/>
        </w:rPr>
        <w:instrText xml:space="preserve"> ADDIN ZOTERO_ITEM CSL_CITATION {"citationID":"OqbCmg4E","properties":{"formattedCitation":"(Bauwens and Onzia 2017)","plainCitation":"(Bauwens and Onzia 2017)"},"citationItems":[{"id":2736,"uris":["http://zotero.org/groups/243644/items/W7774KUV"],"uri":["http://zotero.org/groups/243644/items/W7774KUV"],"itemData":{"id":2736,"type":"article-newspaper","title":"A Commons Transition Plan for the City of Ghent","container-title":"Commons Transition","URL":"http://commonstransition.org/commons-transition-plan-city-ghent/","author":[{"family":"Bauwens","given":"Michael"},{"family":"Onzia","given":"Yurek"}],"issued":{"date-parts":[["2017",9,8]]},"accessed":{"date-parts":[["2019",3,17]]}}}],"schema":"https://github.com/citation-style-language/schema/raw/master/csl-citation.json"} </w:instrText>
      </w:r>
      <w:r w:rsidR="000834F7" w:rsidRPr="002909F2">
        <w:rPr>
          <w:rFonts w:ascii="Times New Roman" w:hAnsi="Times New Roman" w:cs="Times New Roman"/>
        </w:rPr>
        <w:fldChar w:fldCharType="separate"/>
      </w:r>
      <w:r w:rsidR="000834F7" w:rsidRPr="002909F2">
        <w:rPr>
          <w:rFonts w:ascii="Times New Roman" w:hAnsi="Times New Roman" w:cs="Times New Roman"/>
        </w:rPr>
        <w:t>(Bauwens and Onzia 2017)</w:t>
      </w:r>
      <w:r w:rsidR="000834F7" w:rsidRPr="002909F2">
        <w:rPr>
          <w:rFonts w:ascii="Times New Roman" w:hAnsi="Times New Roman" w:cs="Times New Roman"/>
        </w:rPr>
        <w:fldChar w:fldCharType="end"/>
      </w:r>
      <w:r w:rsidR="00FD2101" w:rsidRPr="002909F2">
        <w:rPr>
          <w:rFonts w:ascii="Times New Roman" w:hAnsi="Times New Roman" w:cs="Times New Roman"/>
        </w:rPr>
        <w:t>.</w:t>
      </w:r>
    </w:p>
    <w:p w14:paraId="3D8400BF" w14:textId="77777777" w:rsidR="00FD2101" w:rsidRPr="002909F2" w:rsidRDefault="00FD2101" w:rsidP="002E5447">
      <w:pPr>
        <w:jc w:val="both"/>
        <w:rPr>
          <w:rFonts w:ascii="Times New Roman" w:hAnsi="Times New Roman" w:cs="Times New Roman"/>
        </w:rPr>
      </w:pPr>
    </w:p>
    <w:p w14:paraId="32583AFD" w14:textId="2F904599" w:rsidR="009D0054" w:rsidRPr="002909F2" w:rsidRDefault="00FD2101" w:rsidP="002E5447">
      <w:pPr>
        <w:jc w:val="both"/>
        <w:rPr>
          <w:rFonts w:ascii="Times New Roman" w:hAnsi="Times New Roman" w:cs="Times New Roman"/>
        </w:rPr>
      </w:pPr>
      <w:r w:rsidRPr="002909F2">
        <w:rPr>
          <w:rFonts w:ascii="Times New Roman" w:hAnsi="Times New Roman" w:cs="Times New Roman"/>
        </w:rPr>
        <w:t>We have been studying the “sharing economy” since 2011, as part of a MacArthur Foundation project.</w:t>
      </w:r>
      <w:r w:rsidR="008225EE" w:rsidRPr="002909F2">
        <w:rPr>
          <w:rStyle w:val="EndnoteReference"/>
          <w:rFonts w:ascii="Times New Roman" w:hAnsi="Times New Roman" w:cs="Times New Roman"/>
        </w:rPr>
        <w:endnoteReference w:id="2"/>
      </w:r>
      <w:r w:rsidRPr="002909F2">
        <w:rPr>
          <w:rFonts w:ascii="Times New Roman" w:hAnsi="Times New Roman" w:cs="Times New Roman"/>
        </w:rPr>
        <w:t xml:space="preserve"> Our research team is comprised of eight PhD students or recent graduates in sociology. We have studied eleven sharing economy </w:t>
      </w:r>
      <w:r w:rsidR="00075F53" w:rsidRPr="002909F2">
        <w:rPr>
          <w:rFonts w:ascii="Times New Roman" w:hAnsi="Times New Roman" w:cs="Times New Roman"/>
        </w:rPr>
        <w:t xml:space="preserve">cases. </w:t>
      </w:r>
      <w:r w:rsidRPr="002909F2">
        <w:rPr>
          <w:rFonts w:ascii="Times New Roman" w:hAnsi="Times New Roman" w:cs="Times New Roman"/>
        </w:rPr>
        <w:t>We began with four non-profi</w:t>
      </w:r>
      <w:r w:rsidR="00075F53" w:rsidRPr="002909F2">
        <w:rPr>
          <w:rFonts w:ascii="Times New Roman" w:hAnsi="Times New Roman" w:cs="Times New Roman"/>
        </w:rPr>
        <w:t>t</w:t>
      </w:r>
      <w:r w:rsidRPr="002909F2">
        <w:rPr>
          <w:rFonts w:ascii="Times New Roman" w:hAnsi="Times New Roman" w:cs="Times New Roman"/>
        </w:rPr>
        <w:t>s—a timebank, a food swap, a makerspace, and open educational resource</w:t>
      </w:r>
      <w:r w:rsidR="00216A9B" w:rsidRPr="002909F2">
        <w:rPr>
          <w:rFonts w:ascii="Times New Roman" w:hAnsi="Times New Roman" w:cs="Times New Roman"/>
        </w:rPr>
        <w:t xml:space="preserve">s. In 2013 we turned to for-profit platforms, where our cases have been Airbnb, RelayRides (now rebranded as Turo), TaskRabbit, Uber, Lyft, Postmates and Favor. Our final case is Stocksy, a </w:t>
      </w:r>
      <w:r w:rsidR="003A3990" w:rsidRPr="002909F2">
        <w:rPr>
          <w:rFonts w:ascii="Times New Roman" w:hAnsi="Times New Roman" w:cs="Times New Roman"/>
        </w:rPr>
        <w:t>provider cooperative for stock photographers</w:t>
      </w:r>
      <w:r w:rsidR="00216A9B" w:rsidRPr="002909F2">
        <w:rPr>
          <w:rFonts w:ascii="Times New Roman" w:hAnsi="Times New Roman" w:cs="Times New Roman"/>
        </w:rPr>
        <w:t>. Our research has largely been qualitative—in the non-profit cases we did participant observation and in-depth interviews. In the for-profits we did interviews, and in the case of Airbnb, we collected a database of hundreds of thousands of listings which we are analyzing. We currently have more than 350 interviews with sharing economy participants, including members of sites, consumers, and people who are earning on the platforms (ie., providers).</w:t>
      </w:r>
      <w:r w:rsidR="00307243" w:rsidRPr="002909F2">
        <w:rPr>
          <w:rFonts w:ascii="Times New Roman" w:hAnsi="Times New Roman" w:cs="Times New Roman"/>
        </w:rPr>
        <w:t xml:space="preserve"> To obtain interviews we used a variety of sampling approaches, attempting random recruitment whenever possible. In the pages to follow, references to “our research” will be this body of data.</w:t>
      </w:r>
    </w:p>
    <w:p w14:paraId="754AE8C5" w14:textId="77777777" w:rsidR="009D0054" w:rsidRPr="002909F2" w:rsidRDefault="009D0054" w:rsidP="002E5447">
      <w:pPr>
        <w:jc w:val="both"/>
        <w:rPr>
          <w:rFonts w:ascii="Times New Roman" w:hAnsi="Times New Roman" w:cs="Times New Roman"/>
        </w:rPr>
      </w:pPr>
    </w:p>
    <w:p w14:paraId="3BE2E6AB" w14:textId="2744FC91" w:rsidR="0070208F" w:rsidRPr="002909F2" w:rsidRDefault="0020602C" w:rsidP="002E5447">
      <w:pPr>
        <w:jc w:val="both"/>
        <w:rPr>
          <w:rFonts w:ascii="Times New Roman" w:hAnsi="Times New Roman" w:cs="Times New Roman"/>
        </w:rPr>
      </w:pPr>
      <w:r w:rsidRPr="002909F2">
        <w:rPr>
          <w:rFonts w:ascii="Times New Roman" w:hAnsi="Times New Roman" w:cs="Times New Roman"/>
        </w:rPr>
        <w:t>Because th</w:t>
      </w:r>
      <w:r w:rsidR="00307243" w:rsidRPr="002909F2">
        <w:rPr>
          <w:rFonts w:ascii="Times New Roman" w:hAnsi="Times New Roman" w:cs="Times New Roman"/>
        </w:rPr>
        <w:t xml:space="preserve">e sharing economy </w:t>
      </w:r>
      <w:r w:rsidRPr="002909F2">
        <w:rPr>
          <w:rFonts w:ascii="Times New Roman" w:hAnsi="Times New Roman" w:cs="Times New Roman"/>
        </w:rPr>
        <w:t xml:space="preserve">is a new and rapidly evolving sector, there is a limited body of </w:t>
      </w:r>
      <w:r w:rsidR="008225EE" w:rsidRPr="002909F2">
        <w:rPr>
          <w:rFonts w:ascii="Times New Roman" w:hAnsi="Times New Roman" w:cs="Times New Roman"/>
        </w:rPr>
        <w:t>literature</w:t>
      </w:r>
      <w:r w:rsidRPr="002909F2">
        <w:rPr>
          <w:rFonts w:ascii="Times New Roman" w:hAnsi="Times New Roman" w:cs="Times New Roman"/>
        </w:rPr>
        <w:t xml:space="preserve"> to draw on. Furthermore, today’s findings may not be a good guide to the future. But there is enough work that has been done to</w:t>
      </w:r>
      <w:r w:rsidR="00845473" w:rsidRPr="002909F2">
        <w:rPr>
          <w:rFonts w:ascii="Times New Roman" w:hAnsi="Times New Roman" w:cs="Times New Roman"/>
        </w:rPr>
        <w:t xml:space="preserve"> report on various aspects of this new market</w:t>
      </w:r>
      <w:r w:rsidRPr="002909F2">
        <w:rPr>
          <w:rFonts w:ascii="Times New Roman" w:hAnsi="Times New Roman" w:cs="Times New Roman"/>
        </w:rPr>
        <w:t xml:space="preserve">. </w:t>
      </w:r>
      <w:r w:rsidR="00FD15C3" w:rsidRPr="002909F2">
        <w:rPr>
          <w:rFonts w:ascii="Times New Roman" w:hAnsi="Times New Roman" w:cs="Times New Roman"/>
        </w:rPr>
        <w:t>First, we turn to a discussion of definitions and terminology. We then discuss research on participants’ experiences in the sector, as well as critics</w:t>
      </w:r>
      <w:r w:rsidR="00307243" w:rsidRPr="002909F2">
        <w:rPr>
          <w:rFonts w:ascii="Times New Roman" w:hAnsi="Times New Roman" w:cs="Times New Roman"/>
        </w:rPr>
        <w:t>’</w:t>
      </w:r>
      <w:r w:rsidR="00FD15C3" w:rsidRPr="002909F2">
        <w:rPr>
          <w:rFonts w:ascii="Times New Roman" w:hAnsi="Times New Roman" w:cs="Times New Roman"/>
        </w:rPr>
        <w:t xml:space="preserve"> views and how they relate to larger trends in consumer culture. We then turn to research in a few specific areas:</w:t>
      </w:r>
      <w:r w:rsidR="009D0054" w:rsidRPr="002909F2">
        <w:rPr>
          <w:rFonts w:ascii="Times New Roman" w:hAnsi="Times New Roman" w:cs="Times New Roman"/>
        </w:rPr>
        <w:t xml:space="preserve"> inequality and discrimination, as well as the</w:t>
      </w:r>
      <w:r w:rsidR="00FD15C3" w:rsidRPr="002909F2">
        <w:rPr>
          <w:rFonts w:ascii="Times New Roman" w:hAnsi="Times New Roman" w:cs="Times New Roman"/>
        </w:rPr>
        <w:t xml:space="preserve"> </w:t>
      </w:r>
      <w:r w:rsidR="009D0054" w:rsidRPr="002909F2">
        <w:rPr>
          <w:rFonts w:ascii="Times New Roman" w:hAnsi="Times New Roman" w:cs="Times New Roman"/>
        </w:rPr>
        <w:t xml:space="preserve">conflicts over </w:t>
      </w:r>
      <w:r w:rsidR="00307243" w:rsidRPr="002909F2">
        <w:rPr>
          <w:rFonts w:ascii="Times New Roman" w:hAnsi="Times New Roman" w:cs="Times New Roman"/>
        </w:rPr>
        <w:t>regulation of the two biggest platforms: Airbnb and Uber.</w:t>
      </w:r>
      <w:r w:rsidR="00FD15C3" w:rsidRPr="002909F2">
        <w:rPr>
          <w:rFonts w:ascii="Times New Roman" w:hAnsi="Times New Roman" w:cs="Times New Roman"/>
        </w:rPr>
        <w:t xml:space="preserve"> We conclude with some thoughts about the future of the sharing economy.</w:t>
      </w:r>
    </w:p>
    <w:p w14:paraId="0AB7FDD9" w14:textId="77777777" w:rsidR="0070208F" w:rsidRPr="002909F2" w:rsidRDefault="0070208F" w:rsidP="002E5447">
      <w:pPr>
        <w:jc w:val="both"/>
        <w:rPr>
          <w:rFonts w:ascii="Times New Roman" w:hAnsi="Times New Roman" w:cs="Times New Roman"/>
        </w:rPr>
      </w:pPr>
    </w:p>
    <w:p w14:paraId="4F922B7F" w14:textId="6576DDB7" w:rsidR="0070208F" w:rsidRPr="002909F2" w:rsidRDefault="00161FE8" w:rsidP="002E5447">
      <w:pPr>
        <w:jc w:val="both"/>
        <w:rPr>
          <w:rFonts w:ascii="Times New Roman" w:hAnsi="Times New Roman" w:cs="Times New Roman"/>
          <w:b/>
        </w:rPr>
      </w:pPr>
      <w:r w:rsidRPr="002909F2">
        <w:rPr>
          <w:rFonts w:ascii="Times New Roman" w:hAnsi="Times New Roman" w:cs="Times New Roman"/>
          <w:b/>
        </w:rPr>
        <w:t>Definitions and scope: what is the sharing economy?</w:t>
      </w:r>
    </w:p>
    <w:p w14:paraId="48E88339" w14:textId="77777777" w:rsidR="0048294D" w:rsidRPr="002909F2" w:rsidRDefault="0048294D" w:rsidP="002E5447">
      <w:pPr>
        <w:jc w:val="both"/>
        <w:rPr>
          <w:rFonts w:ascii="Times New Roman" w:hAnsi="Times New Roman" w:cs="Times New Roman"/>
        </w:rPr>
      </w:pPr>
    </w:p>
    <w:p w14:paraId="165C558E" w14:textId="2756692E" w:rsidR="00663962" w:rsidRPr="002909F2" w:rsidRDefault="008225EE" w:rsidP="002E5447">
      <w:pPr>
        <w:jc w:val="both"/>
        <w:rPr>
          <w:rFonts w:ascii="Times New Roman" w:hAnsi="Times New Roman" w:cs="Times New Roman"/>
        </w:rPr>
      </w:pPr>
      <w:r w:rsidRPr="002909F2">
        <w:rPr>
          <w:rFonts w:ascii="Times New Roman" w:hAnsi="Times New Roman" w:cs="Times New Roman"/>
        </w:rPr>
        <w:t xml:space="preserve">The </w:t>
      </w:r>
      <w:r w:rsidR="00FB6659" w:rsidRPr="002909F2">
        <w:rPr>
          <w:rFonts w:ascii="Times New Roman" w:hAnsi="Times New Roman" w:cs="Times New Roman"/>
        </w:rPr>
        <w:t xml:space="preserve">term “collaborative consumption” came into use via the efforts of a management consultant named Rachel Botsman. </w:t>
      </w:r>
      <w:r w:rsidRPr="002909F2">
        <w:rPr>
          <w:rFonts w:ascii="Times New Roman" w:hAnsi="Times New Roman" w:cs="Times New Roman"/>
        </w:rPr>
        <w:t xml:space="preserve">However, </w:t>
      </w:r>
      <w:r w:rsidR="00E17D15" w:rsidRPr="002909F2">
        <w:rPr>
          <w:rFonts w:ascii="Times New Roman" w:hAnsi="Times New Roman" w:cs="Times New Roman"/>
        </w:rPr>
        <w:t>by</w:t>
      </w:r>
      <w:r w:rsidR="00FB6659" w:rsidRPr="002909F2">
        <w:rPr>
          <w:rFonts w:ascii="Times New Roman" w:hAnsi="Times New Roman" w:cs="Times New Roman"/>
        </w:rPr>
        <w:t xml:space="preserve"> 2010, </w:t>
      </w:r>
      <w:r w:rsidR="00E17D15" w:rsidRPr="002909F2">
        <w:rPr>
          <w:rFonts w:ascii="Times New Roman" w:hAnsi="Times New Roman" w:cs="Times New Roman"/>
        </w:rPr>
        <w:t xml:space="preserve">the preferred term had become the “sharing </w:t>
      </w:r>
      <w:r w:rsidR="00E17D15" w:rsidRPr="002909F2">
        <w:rPr>
          <w:rFonts w:ascii="Times New Roman" w:hAnsi="Times New Roman" w:cs="Times New Roman"/>
        </w:rPr>
        <w:lastRenderedPageBreak/>
        <w:t xml:space="preserve">economy.” </w:t>
      </w:r>
      <w:r w:rsidR="007806F2" w:rsidRPr="002909F2">
        <w:rPr>
          <w:rFonts w:ascii="Times New Roman" w:hAnsi="Times New Roman" w:cs="Times New Roman"/>
        </w:rPr>
        <w:t xml:space="preserve">While some contend its earliest use is unknown, others claim </w:t>
      </w:r>
      <w:r w:rsidRPr="002909F2">
        <w:rPr>
          <w:rFonts w:ascii="Times New Roman" w:hAnsi="Times New Roman" w:cs="Times New Roman"/>
        </w:rPr>
        <w:t xml:space="preserve">it originates from </w:t>
      </w:r>
      <w:r w:rsidR="007806F2" w:rsidRPr="002909F2">
        <w:rPr>
          <w:rFonts w:ascii="Times New Roman" w:hAnsi="Times New Roman" w:cs="Times New Roman"/>
        </w:rPr>
        <w:t>Lawrence Lessig</w:t>
      </w:r>
      <w:r w:rsidRPr="002909F2">
        <w:rPr>
          <w:rFonts w:ascii="Times New Roman" w:hAnsi="Times New Roman" w:cs="Times New Roman"/>
        </w:rPr>
        <w:t xml:space="preserve">’s </w:t>
      </w:r>
      <w:r w:rsidRPr="002909F2">
        <w:rPr>
          <w:rFonts w:ascii="Times New Roman" w:hAnsi="Times New Roman" w:cs="Times New Roman"/>
          <w:i/>
        </w:rPr>
        <w:t>Remix</w:t>
      </w:r>
      <w:r w:rsidR="00886E5A" w:rsidRPr="002909F2">
        <w:rPr>
          <w:rFonts w:ascii="Times New Roman" w:hAnsi="Times New Roman" w:cs="Times New Roman"/>
          <w:i/>
        </w:rPr>
        <w:t xml:space="preserve"> </w:t>
      </w:r>
      <w:r w:rsidR="00886E5A" w:rsidRPr="002909F2">
        <w:rPr>
          <w:rFonts w:ascii="Times New Roman" w:hAnsi="Times New Roman" w:cs="Times New Roman"/>
          <w:i/>
        </w:rPr>
        <w:fldChar w:fldCharType="begin" w:fldLock="1"/>
      </w:r>
      <w:r w:rsidR="003A473E" w:rsidRPr="002909F2">
        <w:rPr>
          <w:rFonts w:ascii="Times New Roman" w:hAnsi="Times New Roman" w:cs="Times New Roman"/>
          <w:i/>
        </w:rPr>
        <w:instrText xml:space="preserve"> ADDIN ZOTERO_ITEM CSL_CITATION {"citationID":"XhSfobQM","properties":{"formattedCitation":"(Lessig 2008)","plainCitation":"(Lessig 2008)"},"citationItems":[{"id":"ITEM-1","uris":["http://www.mendeley.com/documents/?uuid=9c12aa3b-a27c-4a65-b302-54039298a755"],"uri":["http://www.mendeley.com/documents/?uuid=9c12aa3b-a27c-4a65-b302-54039298a755"],"itemData":{"ISBN":"1594201722","author":[{"dropping-particle":"","family":"Lessig","given":"Lawrence","non-dropping-particle":"","parse-names":false,"suffix":""}],"id":"ITEM-1","issued":{"date-parts":[["2008"]]},"publisher":"Penguin","title":"Remix: Making art and commerce thrive in the hybrid economy","type":"book"}}],"schema":"https://github.com/citation-style-language/schema/raw/master/csl-citation.json"} </w:instrText>
      </w:r>
      <w:r w:rsidR="00886E5A" w:rsidRPr="002909F2">
        <w:rPr>
          <w:rFonts w:ascii="Times New Roman" w:hAnsi="Times New Roman" w:cs="Times New Roman"/>
          <w:i/>
        </w:rPr>
        <w:fldChar w:fldCharType="separate"/>
      </w:r>
      <w:r w:rsidR="003A473E" w:rsidRPr="002909F2">
        <w:rPr>
          <w:rFonts w:ascii="Times New Roman" w:hAnsi="Times New Roman" w:cs="Times New Roman"/>
        </w:rPr>
        <w:t>(Lessig 2008)</w:t>
      </w:r>
      <w:r w:rsidR="00886E5A" w:rsidRPr="002909F2">
        <w:rPr>
          <w:rFonts w:ascii="Times New Roman" w:hAnsi="Times New Roman" w:cs="Times New Roman"/>
          <w:i/>
        </w:rPr>
        <w:fldChar w:fldCharType="end"/>
      </w:r>
      <w:r w:rsidR="00886E5A" w:rsidRPr="002909F2">
        <w:rPr>
          <w:rFonts w:ascii="Times New Roman" w:hAnsi="Times New Roman" w:cs="Times New Roman"/>
          <w:i/>
        </w:rPr>
        <w:t>.</w:t>
      </w:r>
      <w:r w:rsidR="007806F2" w:rsidRPr="002909F2">
        <w:rPr>
          <w:rFonts w:ascii="Times New Roman" w:hAnsi="Times New Roman" w:cs="Times New Roman"/>
        </w:rPr>
        <w:t xml:space="preserve"> Th</w:t>
      </w:r>
      <w:r w:rsidRPr="002909F2">
        <w:rPr>
          <w:rFonts w:ascii="Times New Roman" w:hAnsi="Times New Roman" w:cs="Times New Roman"/>
        </w:rPr>
        <w:t>i</w:t>
      </w:r>
      <w:r w:rsidR="00886E5A" w:rsidRPr="002909F2">
        <w:rPr>
          <w:rFonts w:ascii="Times New Roman" w:hAnsi="Times New Roman" w:cs="Times New Roman"/>
        </w:rPr>
        <w:t>s</w:t>
      </w:r>
      <w:r w:rsidR="007806F2" w:rsidRPr="002909F2">
        <w:rPr>
          <w:rFonts w:ascii="Times New Roman" w:hAnsi="Times New Roman" w:cs="Times New Roman"/>
        </w:rPr>
        <w:t xml:space="preserve"> attribution suggests a connection to </w:t>
      </w:r>
      <w:r w:rsidR="006D7A3E" w:rsidRPr="002909F2">
        <w:rPr>
          <w:rFonts w:ascii="Times New Roman" w:hAnsi="Times New Roman" w:cs="Times New Roman"/>
        </w:rPr>
        <w:t xml:space="preserve">the </w:t>
      </w:r>
      <w:r w:rsidR="007806F2" w:rsidRPr="002909F2">
        <w:rPr>
          <w:rFonts w:ascii="Times New Roman" w:hAnsi="Times New Roman" w:cs="Times New Roman"/>
        </w:rPr>
        <w:t xml:space="preserve">history of </w:t>
      </w:r>
      <w:r w:rsidR="0062186F" w:rsidRPr="002909F2">
        <w:rPr>
          <w:rFonts w:ascii="Times New Roman" w:hAnsi="Times New Roman" w:cs="Times New Roman"/>
        </w:rPr>
        <w:t>collaborative online</w:t>
      </w:r>
      <w:r w:rsidR="007806F2" w:rsidRPr="002909F2">
        <w:rPr>
          <w:rFonts w:ascii="Times New Roman" w:hAnsi="Times New Roman" w:cs="Times New Roman"/>
        </w:rPr>
        <w:t xml:space="preserve"> activity</w:t>
      </w:r>
      <w:r w:rsidRPr="002909F2">
        <w:rPr>
          <w:rFonts w:ascii="Times New Roman" w:hAnsi="Times New Roman" w:cs="Times New Roman"/>
        </w:rPr>
        <w:t>. A</w:t>
      </w:r>
      <w:r w:rsidR="0062186F" w:rsidRPr="002909F2">
        <w:rPr>
          <w:rFonts w:ascii="Times New Roman" w:hAnsi="Times New Roman" w:cs="Times New Roman"/>
        </w:rPr>
        <w:t xml:space="preserve">spects of the sharing economy </w:t>
      </w:r>
      <w:r w:rsidRPr="002909F2">
        <w:rPr>
          <w:rFonts w:ascii="Times New Roman" w:hAnsi="Times New Roman" w:cs="Times New Roman"/>
        </w:rPr>
        <w:t xml:space="preserve">were </w:t>
      </w:r>
      <w:r w:rsidR="0062186F" w:rsidRPr="002909F2">
        <w:rPr>
          <w:rFonts w:ascii="Times New Roman" w:hAnsi="Times New Roman" w:cs="Times New Roman"/>
        </w:rPr>
        <w:t>already well established, such as crowd-sourcing of ratings and reputational data on sites like e</w:t>
      </w:r>
      <w:r w:rsidR="00F032FE" w:rsidRPr="002909F2">
        <w:rPr>
          <w:rFonts w:ascii="Times New Roman" w:hAnsi="Times New Roman" w:cs="Times New Roman"/>
        </w:rPr>
        <w:t>B</w:t>
      </w:r>
      <w:r w:rsidR="0062186F" w:rsidRPr="002909F2">
        <w:rPr>
          <w:rFonts w:ascii="Times New Roman" w:hAnsi="Times New Roman" w:cs="Times New Roman"/>
        </w:rPr>
        <w:t>ay, Tri</w:t>
      </w:r>
      <w:r w:rsidRPr="002909F2">
        <w:rPr>
          <w:rFonts w:ascii="Times New Roman" w:hAnsi="Times New Roman" w:cs="Times New Roman"/>
        </w:rPr>
        <w:t>p Advisor and Yelp, as well as sharing</w:t>
      </w:r>
      <w:r w:rsidR="0062186F" w:rsidRPr="002909F2">
        <w:rPr>
          <w:rFonts w:ascii="Times New Roman" w:hAnsi="Times New Roman" w:cs="Times New Roman"/>
        </w:rPr>
        <w:t xml:space="preserve"> of f</w:t>
      </w:r>
      <w:r w:rsidR="009D0054" w:rsidRPr="002909F2">
        <w:rPr>
          <w:rFonts w:ascii="Times New Roman" w:hAnsi="Times New Roman" w:cs="Times New Roman"/>
        </w:rPr>
        <w:t>iles and other content. T</w:t>
      </w:r>
      <w:r w:rsidR="0062186F" w:rsidRPr="002909F2">
        <w:rPr>
          <w:rFonts w:ascii="Times New Roman" w:hAnsi="Times New Roman" w:cs="Times New Roman"/>
        </w:rPr>
        <w:t xml:space="preserve">he phenomenon of “collaboration” </w:t>
      </w:r>
      <w:r w:rsidR="00E210C8" w:rsidRPr="002909F2">
        <w:rPr>
          <w:rFonts w:ascii="Times New Roman" w:hAnsi="Times New Roman" w:cs="Times New Roman"/>
        </w:rPr>
        <w:t xml:space="preserve">had been thriving for some time </w:t>
      </w:r>
      <w:r w:rsidR="0062186F" w:rsidRPr="002909F2">
        <w:rPr>
          <w:rFonts w:ascii="Times New Roman" w:hAnsi="Times New Roman" w:cs="Times New Roman"/>
        </w:rPr>
        <w:t xml:space="preserve">in the open source </w:t>
      </w:r>
      <w:r w:rsidR="007806F2" w:rsidRPr="002909F2">
        <w:rPr>
          <w:rFonts w:ascii="Times New Roman" w:hAnsi="Times New Roman" w:cs="Times New Roman"/>
        </w:rPr>
        <w:t>software movement</w:t>
      </w:r>
      <w:r w:rsidR="00A02125" w:rsidRPr="002909F2">
        <w:rPr>
          <w:rFonts w:ascii="Times New Roman" w:hAnsi="Times New Roman" w:cs="Times New Roman"/>
        </w:rPr>
        <w:t xml:space="preserve"> </w:t>
      </w:r>
      <w:r w:rsidR="00A02125"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rRwfpEEK","properties":{"formattedCitation":"(Benkler 2006)","plainCitation":"(Benkler 2006)"},"citationItems":[{"id":674,"uris":["http://www.mendeley.com/documents/?uuid=6b3dbe43-8cd3-4a98-9f2a-f32aeffc8ef1","http://zotero.org/groups/243644/items/CAH7PZFM"],"uri":["http://www.mendeley.com/documents/?uuid=6b3dbe43-8cd3-4a98-9f2a-f32aeffc8ef1","http://zotero.org/groups/243644/items/CAH7PZFM"],"itemData":{"id":674,"type":"book","title":"The wealth of networks: how social production transforms markets and freedom","publisher":"Yale Univ. Press","publisher-place":"New Haven, Conn.","number-of-pages":"515","source":"Gemeinsamer Bibliotheksverbund ISBN","event-place":"New Haven, Conn.","ISBN":"978-0-300-12577-1","shortTitle":"The wealth of networks","language":"eng","author":[{"family":"Benkler","given":"Yochai"}],"issued":{"date-parts":[["2006"]]}}}],"schema":"https://github.com/citation-style-language/schema/raw/master/csl-citation.json"} </w:instrText>
      </w:r>
      <w:r w:rsidR="00A02125" w:rsidRPr="002909F2">
        <w:rPr>
          <w:rFonts w:ascii="Times New Roman" w:hAnsi="Times New Roman" w:cs="Times New Roman"/>
        </w:rPr>
        <w:fldChar w:fldCharType="separate"/>
      </w:r>
      <w:r w:rsidR="003A473E" w:rsidRPr="002909F2">
        <w:rPr>
          <w:rFonts w:ascii="Times New Roman" w:hAnsi="Times New Roman" w:cs="Times New Roman"/>
        </w:rPr>
        <w:t>(Benkler 2006)</w:t>
      </w:r>
      <w:r w:rsidR="00A02125" w:rsidRPr="002909F2">
        <w:rPr>
          <w:rFonts w:ascii="Times New Roman" w:hAnsi="Times New Roman" w:cs="Times New Roman"/>
        </w:rPr>
        <w:fldChar w:fldCharType="end"/>
      </w:r>
      <w:r w:rsidR="00E210C8" w:rsidRPr="002909F2">
        <w:rPr>
          <w:rFonts w:ascii="Times New Roman" w:hAnsi="Times New Roman" w:cs="Times New Roman"/>
        </w:rPr>
        <w:t>, citizen science</w:t>
      </w:r>
      <w:r w:rsidR="007806F2" w:rsidRPr="002909F2">
        <w:rPr>
          <w:rFonts w:ascii="Times New Roman" w:hAnsi="Times New Roman" w:cs="Times New Roman"/>
        </w:rPr>
        <w:t xml:space="preserve"> and distributed computing</w:t>
      </w:r>
      <w:r w:rsidR="00A02125" w:rsidRPr="002909F2">
        <w:rPr>
          <w:rFonts w:ascii="Times New Roman" w:hAnsi="Times New Roman" w:cs="Times New Roman"/>
        </w:rPr>
        <w:t xml:space="preserve"> </w:t>
      </w:r>
      <w:r w:rsidR="00A02125"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vECyKAmX","properties":{"formattedCitation":"(Benkler 2004)","plainCitation":"(Benkler 2004)"},"citationItems":[{"id":"ITEM-1","uris":["http://www.mendeley.com/documents/?uuid=5427ff1e-0c85-4948-9838-a0b273ac241c"],"uri":["http://www.mendeley.com/documents/?uuid=5427ff1e-0c85-4948-9838-a0b273ac241c"],"itemData":{"DOI":"10.2307/4135731","ISBN":"0044-0094","ISSN":"00440094","abstract":"The article focuses on social sharing and exchange which is becoming a common modality of producing valuable desiderata at the very core of the most advanced economies-in information, culture, education, computation, and communications sectors. Free software, distributed computing, ad hoc mesh wireless networks, and other forms of peer production offer clear examples of such large-scale, measurably effective sharing practices. The author suggests that the highly distributed capital structure of contemporary communications and computation systems is largely responsible for the increased salience of social sharing as a modality of economic production in those environments. By lowering the capital costs required for effective individual action, these technologies have allowed various provisioning problems to be structured in forms amenable to decentralized production based on social relations, rather than through markets or hierarchies. People live in a unique moment of humanistic sharing. It is, rather, that the moment in history suggests a more general observation: that the technological state of a society, particularly the extent to which individual agents can engage in efficacious production activities with material resources under their individual control, affects the opportunities for, and hence the comparative prevalence and salience of, social, market and state production modalities. The capital cost of effective economic action in the industrial economy shunted sharing to its peripheries-to households in the advanced economies, and to the global economic peripheries that have been the subject of the anthropology of gift or common property regime literatures.","author":[{"dropping-particle":"","family":"Benkler","given":"Yochai","non-dropping-particle":"","parse-names":false,"suffix":""}],"container-title":"Yale Law Journal","id":"ITEM-1","issue":"2","issued":{"date-parts":[["2004"]]},"page":"273-358","title":"Sharing nicely: On shareable goods and the emergence of sharing as a modality of economic production","type":"article-journal","volume":"114"}}],"schema":"https://github.com/citation-style-language/schema/raw/master/csl-citation.json"} </w:instrText>
      </w:r>
      <w:r w:rsidR="00A02125" w:rsidRPr="002909F2">
        <w:rPr>
          <w:rFonts w:ascii="Times New Roman" w:hAnsi="Times New Roman" w:cs="Times New Roman"/>
        </w:rPr>
        <w:fldChar w:fldCharType="separate"/>
      </w:r>
      <w:r w:rsidR="003A473E" w:rsidRPr="002909F2">
        <w:rPr>
          <w:rFonts w:ascii="Times New Roman" w:hAnsi="Times New Roman" w:cs="Times New Roman"/>
        </w:rPr>
        <w:t>(Benkler 2004)</w:t>
      </w:r>
      <w:r w:rsidR="00A02125" w:rsidRPr="002909F2">
        <w:rPr>
          <w:rFonts w:ascii="Times New Roman" w:hAnsi="Times New Roman" w:cs="Times New Roman"/>
        </w:rPr>
        <w:fldChar w:fldCharType="end"/>
      </w:r>
      <w:r w:rsidR="007806F2" w:rsidRPr="002909F2">
        <w:rPr>
          <w:rFonts w:ascii="Times New Roman" w:hAnsi="Times New Roman" w:cs="Times New Roman"/>
        </w:rPr>
        <w:t xml:space="preserve">. </w:t>
      </w:r>
      <w:r w:rsidR="00E210C8" w:rsidRPr="002909F2">
        <w:rPr>
          <w:rFonts w:ascii="Times New Roman" w:hAnsi="Times New Roman" w:cs="Times New Roman"/>
        </w:rPr>
        <w:t xml:space="preserve">We mention this because </w:t>
      </w:r>
      <w:r w:rsidR="00FB6659" w:rsidRPr="002909F2">
        <w:rPr>
          <w:rFonts w:ascii="Times New Roman" w:hAnsi="Times New Roman" w:cs="Times New Roman"/>
        </w:rPr>
        <w:t>the connection to these earlier digital activities sugge</w:t>
      </w:r>
      <w:r w:rsidRPr="002909F2">
        <w:rPr>
          <w:rFonts w:ascii="Times New Roman" w:hAnsi="Times New Roman" w:cs="Times New Roman"/>
        </w:rPr>
        <w:t>sts a different history than</w:t>
      </w:r>
      <w:r w:rsidR="00FB6659" w:rsidRPr="002909F2">
        <w:rPr>
          <w:rFonts w:ascii="Times New Roman" w:hAnsi="Times New Roman" w:cs="Times New Roman"/>
        </w:rPr>
        <w:t xml:space="preserve"> </w:t>
      </w:r>
      <w:r w:rsidRPr="002909F2">
        <w:rPr>
          <w:rFonts w:ascii="Times New Roman" w:hAnsi="Times New Roman" w:cs="Times New Roman"/>
        </w:rPr>
        <w:t xml:space="preserve">popular </w:t>
      </w:r>
      <w:r w:rsidR="00FB6659" w:rsidRPr="002909F2">
        <w:rPr>
          <w:rFonts w:ascii="Times New Roman" w:hAnsi="Times New Roman" w:cs="Times New Roman"/>
        </w:rPr>
        <w:t>origin stories, for example Brian Chesky</w:t>
      </w:r>
      <w:r w:rsidR="00295C0F" w:rsidRPr="002909F2">
        <w:rPr>
          <w:rFonts w:ascii="Times New Roman" w:hAnsi="Times New Roman" w:cs="Times New Roman"/>
        </w:rPr>
        <w:t xml:space="preserve"> of Airbnb</w:t>
      </w:r>
      <w:r w:rsidR="00FB6659" w:rsidRPr="002909F2">
        <w:rPr>
          <w:rFonts w:ascii="Times New Roman" w:hAnsi="Times New Roman" w:cs="Times New Roman"/>
        </w:rPr>
        <w:t xml:space="preserve">’s decision to rent </w:t>
      </w:r>
      <w:r w:rsidR="001E5527" w:rsidRPr="002909F2">
        <w:rPr>
          <w:rFonts w:ascii="Times New Roman" w:hAnsi="Times New Roman" w:cs="Times New Roman"/>
        </w:rPr>
        <w:t xml:space="preserve">out </w:t>
      </w:r>
      <w:r w:rsidRPr="002909F2">
        <w:rPr>
          <w:rFonts w:ascii="Times New Roman" w:hAnsi="Times New Roman" w:cs="Times New Roman"/>
        </w:rPr>
        <w:t>his</w:t>
      </w:r>
      <w:r w:rsidR="00FB6659" w:rsidRPr="002909F2">
        <w:rPr>
          <w:rFonts w:ascii="Times New Roman" w:hAnsi="Times New Roman" w:cs="Times New Roman"/>
        </w:rPr>
        <w:t xml:space="preserve"> air mattress during a space crunch in San Francisco. Linking the sharing sector to earlier </w:t>
      </w:r>
      <w:r w:rsidR="00321C78" w:rsidRPr="002909F2">
        <w:rPr>
          <w:rFonts w:ascii="Times New Roman" w:hAnsi="Times New Roman" w:cs="Times New Roman"/>
        </w:rPr>
        <w:t>cyber-</w:t>
      </w:r>
      <w:r w:rsidR="00FB6659" w:rsidRPr="002909F2">
        <w:rPr>
          <w:rFonts w:ascii="Times New Roman" w:hAnsi="Times New Roman" w:cs="Times New Roman"/>
        </w:rPr>
        <w:t xml:space="preserve">utopian ideas and communities de-centers the </w:t>
      </w:r>
      <w:r w:rsidR="00E210C8" w:rsidRPr="002909F2">
        <w:rPr>
          <w:rFonts w:ascii="Times New Roman" w:hAnsi="Times New Roman" w:cs="Times New Roman"/>
        </w:rPr>
        <w:t xml:space="preserve">role of venture capital and acknowledges the aspirational beginnings of </w:t>
      </w:r>
      <w:r w:rsidR="001D126F" w:rsidRPr="002909F2">
        <w:rPr>
          <w:rFonts w:ascii="Times New Roman" w:hAnsi="Times New Roman" w:cs="Times New Roman"/>
        </w:rPr>
        <w:t>some</w:t>
      </w:r>
      <w:r w:rsidR="00E210C8" w:rsidRPr="002909F2">
        <w:rPr>
          <w:rFonts w:ascii="Times New Roman" w:hAnsi="Times New Roman" w:cs="Times New Roman"/>
        </w:rPr>
        <w:t xml:space="preserve"> platforms, </w:t>
      </w:r>
      <w:r w:rsidR="00062E84" w:rsidRPr="002909F2">
        <w:rPr>
          <w:rFonts w:ascii="Times New Roman" w:hAnsi="Times New Roman" w:cs="Times New Roman"/>
        </w:rPr>
        <w:t>as well as the not-for-</w:t>
      </w:r>
      <w:r w:rsidR="00E210C8" w:rsidRPr="002909F2">
        <w:rPr>
          <w:rFonts w:ascii="Times New Roman" w:hAnsi="Times New Roman" w:cs="Times New Roman"/>
        </w:rPr>
        <w:t>p</w:t>
      </w:r>
      <w:r w:rsidR="00663962" w:rsidRPr="002909F2">
        <w:rPr>
          <w:rFonts w:ascii="Times New Roman" w:hAnsi="Times New Roman" w:cs="Times New Roman"/>
        </w:rPr>
        <w:t>rofit portion of the se</w:t>
      </w:r>
      <w:r w:rsidR="00722707" w:rsidRPr="002909F2">
        <w:rPr>
          <w:rFonts w:ascii="Times New Roman" w:hAnsi="Times New Roman" w:cs="Times New Roman"/>
        </w:rPr>
        <w:t>ctor</w:t>
      </w:r>
      <w:r w:rsidR="001D126F" w:rsidRPr="002909F2">
        <w:rPr>
          <w:rFonts w:ascii="Times New Roman" w:hAnsi="Times New Roman" w:cs="Times New Roman"/>
        </w:rPr>
        <w:t xml:space="preserve">. Many participants online </w:t>
      </w:r>
      <w:r w:rsidR="00663962" w:rsidRPr="002909F2">
        <w:rPr>
          <w:rFonts w:ascii="Times New Roman" w:hAnsi="Times New Roman" w:cs="Times New Roman"/>
        </w:rPr>
        <w:t xml:space="preserve">peer-to-peer </w:t>
      </w:r>
      <w:r w:rsidR="00062E84" w:rsidRPr="002909F2">
        <w:rPr>
          <w:rFonts w:ascii="Times New Roman" w:hAnsi="Times New Roman" w:cs="Times New Roman"/>
        </w:rPr>
        <w:t>communities</w:t>
      </w:r>
      <w:r w:rsidR="00663962" w:rsidRPr="002909F2">
        <w:rPr>
          <w:rFonts w:ascii="Times New Roman" w:hAnsi="Times New Roman" w:cs="Times New Roman"/>
        </w:rPr>
        <w:t xml:space="preserve"> believed they </w:t>
      </w:r>
      <w:r w:rsidR="000C5358" w:rsidRPr="002909F2">
        <w:rPr>
          <w:rFonts w:ascii="Times New Roman" w:hAnsi="Times New Roman" w:cs="Times New Roman"/>
        </w:rPr>
        <w:t>w</w:t>
      </w:r>
      <w:r w:rsidR="00663962" w:rsidRPr="002909F2">
        <w:rPr>
          <w:rFonts w:ascii="Times New Roman" w:hAnsi="Times New Roman" w:cs="Times New Roman"/>
        </w:rPr>
        <w:t xml:space="preserve">ould be democratizing, empowering, and </w:t>
      </w:r>
      <w:r w:rsidR="000C5358" w:rsidRPr="002909F2">
        <w:rPr>
          <w:rFonts w:ascii="Times New Roman" w:hAnsi="Times New Roman" w:cs="Times New Roman"/>
        </w:rPr>
        <w:t>perhaps</w:t>
      </w:r>
      <w:r w:rsidR="00663962" w:rsidRPr="002909F2">
        <w:rPr>
          <w:rFonts w:ascii="Times New Roman" w:hAnsi="Times New Roman" w:cs="Times New Roman"/>
        </w:rPr>
        <w:t xml:space="preserve"> even an alternative to market capitalism </w:t>
      </w:r>
      <w:r w:rsidR="00A02125"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ovCrY8OS","properties":{"formattedCitation":"(Benkler 2006)","plainCitation":"(Benkler 2006)"},"citationItems":[{"id":674,"uris":["http://www.mendeley.com/documents/?uuid=6b3dbe43-8cd3-4a98-9f2a-f32aeffc8ef1","http://zotero.org/groups/243644/items/CAH7PZFM"],"uri":["http://www.mendeley.com/documents/?uuid=6b3dbe43-8cd3-4a98-9f2a-f32aeffc8ef1","http://zotero.org/groups/243644/items/CAH7PZFM"],"itemData":{"id":674,"type":"book","title":"The wealth of networks: how social production transforms markets and freedom","publisher":"Yale Univ. Press","publisher-place":"New Haven, Conn.","number-of-pages":"515","source":"Gemeinsamer Bibliotheksverbund ISBN","event-place":"New Haven, Conn.","ISBN":"978-0-300-12577-1","shortTitle":"The wealth of networks","language":"eng","author":[{"family":"Benkler","given":"Yochai"}],"issued":{"date-parts":[["2006"]]}}}],"schema":"https://github.com/citation-style-language/schema/raw/master/csl-citation.json"} </w:instrText>
      </w:r>
      <w:r w:rsidR="00A02125" w:rsidRPr="002909F2">
        <w:rPr>
          <w:rFonts w:ascii="Times New Roman" w:hAnsi="Times New Roman" w:cs="Times New Roman"/>
        </w:rPr>
        <w:fldChar w:fldCharType="separate"/>
      </w:r>
      <w:r w:rsidR="003A473E" w:rsidRPr="002909F2">
        <w:rPr>
          <w:rFonts w:ascii="Times New Roman" w:hAnsi="Times New Roman" w:cs="Times New Roman"/>
        </w:rPr>
        <w:t>(Benkler 2006)</w:t>
      </w:r>
      <w:r w:rsidR="00A02125" w:rsidRPr="002909F2">
        <w:rPr>
          <w:rFonts w:ascii="Times New Roman" w:hAnsi="Times New Roman" w:cs="Times New Roman"/>
        </w:rPr>
        <w:fldChar w:fldCharType="end"/>
      </w:r>
      <w:r w:rsidR="00663962" w:rsidRPr="002909F2">
        <w:rPr>
          <w:rFonts w:ascii="Times New Roman" w:hAnsi="Times New Roman" w:cs="Times New Roman"/>
        </w:rPr>
        <w:t xml:space="preserve">. </w:t>
      </w:r>
      <w:r w:rsidR="001D126F" w:rsidRPr="002909F2">
        <w:rPr>
          <w:rFonts w:ascii="Times New Roman" w:hAnsi="Times New Roman" w:cs="Times New Roman"/>
        </w:rPr>
        <w:t>Similar</w:t>
      </w:r>
      <w:r w:rsidR="00663962" w:rsidRPr="002909F2">
        <w:rPr>
          <w:rFonts w:ascii="Times New Roman" w:hAnsi="Times New Roman" w:cs="Times New Roman"/>
        </w:rPr>
        <w:t xml:space="preserve"> ideas have </w:t>
      </w:r>
      <w:r w:rsidR="000B36EA" w:rsidRPr="002909F2">
        <w:rPr>
          <w:rFonts w:ascii="Times New Roman" w:hAnsi="Times New Roman" w:cs="Times New Roman"/>
        </w:rPr>
        <w:t xml:space="preserve">also </w:t>
      </w:r>
      <w:r w:rsidR="00663962" w:rsidRPr="002909F2">
        <w:rPr>
          <w:rFonts w:ascii="Times New Roman" w:hAnsi="Times New Roman" w:cs="Times New Roman"/>
        </w:rPr>
        <w:t>animated m</w:t>
      </w:r>
      <w:r w:rsidR="000B36EA" w:rsidRPr="002909F2">
        <w:rPr>
          <w:rFonts w:ascii="Times New Roman" w:hAnsi="Times New Roman" w:cs="Times New Roman"/>
        </w:rPr>
        <w:t>any in the sharing sector</w:t>
      </w:r>
      <w:r w:rsidR="00663962" w:rsidRPr="002909F2">
        <w:rPr>
          <w:rFonts w:ascii="Times New Roman" w:hAnsi="Times New Roman" w:cs="Times New Roman"/>
        </w:rPr>
        <w:t xml:space="preserve">. </w:t>
      </w:r>
    </w:p>
    <w:p w14:paraId="119EDBA0" w14:textId="77777777" w:rsidR="00663962" w:rsidRPr="002909F2" w:rsidRDefault="00663962" w:rsidP="002E5447">
      <w:pPr>
        <w:jc w:val="both"/>
        <w:rPr>
          <w:rFonts w:ascii="Times New Roman" w:hAnsi="Times New Roman" w:cs="Times New Roman"/>
        </w:rPr>
      </w:pPr>
    </w:p>
    <w:p w14:paraId="76801425" w14:textId="4D8F04B3" w:rsidR="00073ECC" w:rsidRPr="002909F2" w:rsidRDefault="000B36EA" w:rsidP="002E5447">
      <w:pPr>
        <w:jc w:val="both"/>
        <w:rPr>
          <w:rFonts w:ascii="Times New Roman" w:hAnsi="Times New Roman" w:cs="Times New Roman"/>
        </w:rPr>
      </w:pPr>
      <w:r w:rsidRPr="002909F2">
        <w:rPr>
          <w:rFonts w:ascii="Times New Roman" w:hAnsi="Times New Roman" w:cs="Times New Roman"/>
        </w:rPr>
        <w:t xml:space="preserve">Many </w:t>
      </w:r>
      <w:r w:rsidR="000C5358" w:rsidRPr="002909F2">
        <w:rPr>
          <w:rFonts w:ascii="Times New Roman" w:hAnsi="Times New Roman" w:cs="Times New Roman"/>
        </w:rPr>
        <w:t xml:space="preserve">identify </w:t>
      </w:r>
      <w:r w:rsidR="00663962" w:rsidRPr="002909F2">
        <w:rPr>
          <w:rFonts w:ascii="Times New Roman" w:hAnsi="Times New Roman" w:cs="Times New Roman"/>
        </w:rPr>
        <w:t xml:space="preserve">the core of the sharing economy </w:t>
      </w:r>
      <w:r w:rsidR="000C5358" w:rsidRPr="002909F2">
        <w:rPr>
          <w:rFonts w:ascii="Times New Roman" w:hAnsi="Times New Roman" w:cs="Times New Roman"/>
        </w:rPr>
        <w:t xml:space="preserve">as </w:t>
      </w:r>
      <w:r w:rsidR="00663962" w:rsidRPr="002909F2">
        <w:rPr>
          <w:rFonts w:ascii="Times New Roman" w:hAnsi="Times New Roman" w:cs="Times New Roman"/>
        </w:rPr>
        <w:t>the use of idle assets</w:t>
      </w:r>
      <w:r w:rsidR="00EB4895" w:rsidRPr="002909F2">
        <w:rPr>
          <w:rFonts w:ascii="Times New Roman" w:hAnsi="Times New Roman" w:cs="Times New Roman"/>
        </w:rPr>
        <w:t xml:space="preserve"> </w:t>
      </w:r>
      <w:r w:rsidR="00EB4895"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3gevncmV","properties":{"formattedCitation":"(Frenken and Schor 2017)","plainCitation":"(Frenken and Schor 2017)"},"citationItems":[{"id":"ITEM-1","uris":["http://www.mendeley.com/documents/?uuid=e00503ae-e655-48e1-b827-bc85a6ed751f"],"uri":["http://www.mendeley.com/documents/?uuid=e00503ae-e655-48e1-b827-bc85a6ed751f"],"itemData":{"DOI":"10.1016/j.eist.2017.01.003","ISSN":"22104224","abstract":"We develop a conceptual framework that allows us to define the sharing economy and its close cousins and we understand its sudden rise from an economic-historic perspective. We then assess the sharing economy platforms in terms of the economic, social and environmental impacts. We end with reflections on current regulations and future alternatives, and suggest a number of future research questions.","author":[{"dropping-particle":"","family":"Frenken","given":"Koen","non-dropping-particle":"","parse-names":false,"suffix":""},{"dropping-particle":"","family":"Schor","given":"Juliet","non-dropping-particle":"","parse-names":false,"suffix":""}],"container-title":"Environmental Innovation and Societal Transitions","id":"ITEM-1","issued":{"date-parts":[["2017"]]},"page":"3-10","publisher":"Elsevier B.V.","title":"Putting the sharing economy into perspective","type":"article-journal","volume":"23"}}],"schema":"https://github.com/citation-style-language/schema/raw/master/csl-citation.json"} </w:instrText>
      </w:r>
      <w:r w:rsidR="00EB4895" w:rsidRPr="002909F2">
        <w:rPr>
          <w:rFonts w:ascii="Times New Roman" w:hAnsi="Times New Roman" w:cs="Times New Roman"/>
        </w:rPr>
        <w:fldChar w:fldCharType="separate"/>
      </w:r>
      <w:r w:rsidR="003A473E" w:rsidRPr="002909F2">
        <w:rPr>
          <w:rFonts w:ascii="Times New Roman" w:hAnsi="Times New Roman" w:cs="Times New Roman"/>
        </w:rPr>
        <w:t>(Frenken and Schor 2017)</w:t>
      </w:r>
      <w:r w:rsidR="00EB4895" w:rsidRPr="002909F2">
        <w:rPr>
          <w:rFonts w:ascii="Times New Roman" w:hAnsi="Times New Roman" w:cs="Times New Roman"/>
        </w:rPr>
        <w:fldChar w:fldCharType="end"/>
      </w:r>
      <w:r w:rsidR="00EB4895" w:rsidRPr="002909F2">
        <w:rPr>
          <w:rFonts w:ascii="Times New Roman" w:hAnsi="Times New Roman" w:cs="Times New Roman"/>
        </w:rPr>
        <w:t>.</w:t>
      </w:r>
      <w:r w:rsidR="00663962" w:rsidRPr="002909F2">
        <w:rPr>
          <w:rFonts w:ascii="Times New Roman" w:hAnsi="Times New Roman" w:cs="Times New Roman"/>
        </w:rPr>
        <w:t xml:space="preserve"> </w:t>
      </w:r>
      <w:r w:rsidR="00002C80" w:rsidRPr="002909F2">
        <w:rPr>
          <w:rFonts w:ascii="Times New Roman" w:hAnsi="Times New Roman" w:cs="Times New Roman"/>
        </w:rPr>
        <w:t>Airbnb is the class</w:t>
      </w:r>
      <w:r w:rsidR="00223D81" w:rsidRPr="002909F2">
        <w:rPr>
          <w:rFonts w:ascii="Times New Roman" w:hAnsi="Times New Roman" w:cs="Times New Roman"/>
        </w:rPr>
        <w:t>ic</w:t>
      </w:r>
      <w:r w:rsidR="00002C80" w:rsidRPr="002909F2">
        <w:rPr>
          <w:rFonts w:ascii="Times New Roman" w:hAnsi="Times New Roman" w:cs="Times New Roman"/>
        </w:rPr>
        <w:t xml:space="preserve"> example, but in the early days of UberX and Lyft the idea was that people with a car and spare time could put those “idle” resources to use</w:t>
      </w:r>
      <w:r w:rsidR="00A2567B" w:rsidRPr="002909F2">
        <w:rPr>
          <w:rFonts w:ascii="Times New Roman" w:hAnsi="Times New Roman" w:cs="Times New Roman"/>
        </w:rPr>
        <w:t xml:space="preserve"> as well</w:t>
      </w:r>
      <w:r w:rsidR="009D0054" w:rsidRPr="002909F2">
        <w:rPr>
          <w:rFonts w:ascii="Times New Roman" w:hAnsi="Times New Roman" w:cs="Times New Roman"/>
        </w:rPr>
        <w:t>, and some research claims ridehailing drivers are more efficient than conventional taxis</w:t>
      </w:r>
      <w:r w:rsidR="00A02125" w:rsidRPr="002909F2">
        <w:rPr>
          <w:rFonts w:ascii="Times New Roman" w:hAnsi="Times New Roman" w:cs="Times New Roman"/>
        </w:rPr>
        <w:t xml:space="preserve"> </w:t>
      </w:r>
      <w:r w:rsidR="00A02125"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T9Nz1b9H","properties":{"formattedCitation":"(Cramer and Krueger 2016)","plainCitation":"(Cramer and Krueger 2016)"},"citationItems":[{"id":"ITEM-1","uris":["http://www.mendeley.com/documents/?uuid=fcce14ac-ad3e-48a6-b58a-75949ffeb481"],"uri":["http://www.mendeley.com/documents/?uuid=fcce14ac-ad3e-48a6-b58a-75949ffeb481"],"itemData":{"DOI":"10.1257/aer.p20161002","ISBN":"9781783471270","ISSN":"00028282","PMID":"502955140","author":[{"dropping-particle":"","family":"Cramer","given":"Judd","non-dropping-particle":"","parse-names":false,"suffix":""},{"dropping-particle":"","family":"Krueger","given":"Alan B","non-dropping-particle":"","parse-names":false,"suffix":""}],"container-title":"American Economic Review: Papers &amp; Proceedings","id":"ITEM-1","issue":"5","issued":{"date-parts":[["2016"]]},"page":"177-182","title":"Disruptive Change in the Taxi Business: The Case of Uber","type":"article-journal","volume":"106"}}],"schema":"https://github.com/citation-style-language/schema/raw/master/csl-citation.json"} </w:instrText>
      </w:r>
      <w:r w:rsidR="00A02125" w:rsidRPr="002909F2">
        <w:rPr>
          <w:rFonts w:ascii="Times New Roman" w:hAnsi="Times New Roman" w:cs="Times New Roman"/>
        </w:rPr>
        <w:fldChar w:fldCharType="separate"/>
      </w:r>
      <w:r w:rsidR="003A473E" w:rsidRPr="002909F2">
        <w:rPr>
          <w:rFonts w:ascii="Times New Roman" w:hAnsi="Times New Roman" w:cs="Times New Roman"/>
        </w:rPr>
        <w:t>(Cramer and Krueger 2016)</w:t>
      </w:r>
      <w:r w:rsidR="00A02125" w:rsidRPr="002909F2">
        <w:rPr>
          <w:rFonts w:ascii="Times New Roman" w:hAnsi="Times New Roman" w:cs="Times New Roman"/>
        </w:rPr>
        <w:fldChar w:fldCharType="end"/>
      </w:r>
      <w:r w:rsidR="00A02125" w:rsidRPr="002909F2">
        <w:rPr>
          <w:rFonts w:ascii="Times New Roman" w:hAnsi="Times New Roman" w:cs="Times New Roman"/>
        </w:rPr>
        <w:t>.</w:t>
      </w:r>
      <w:r w:rsidR="00E647EC" w:rsidRPr="002909F2">
        <w:rPr>
          <w:rFonts w:ascii="Times New Roman" w:hAnsi="Times New Roman" w:cs="Times New Roman"/>
        </w:rPr>
        <w:t xml:space="preserve"> T</w:t>
      </w:r>
      <w:r w:rsidR="00002C80" w:rsidRPr="002909F2">
        <w:rPr>
          <w:rFonts w:ascii="Times New Roman" w:hAnsi="Times New Roman" w:cs="Times New Roman"/>
        </w:rPr>
        <w:t xml:space="preserve">here were also a number of platforms that promoted non-monetized </w:t>
      </w:r>
      <w:r w:rsidR="00A2567B" w:rsidRPr="002909F2">
        <w:rPr>
          <w:rFonts w:ascii="Times New Roman" w:hAnsi="Times New Roman" w:cs="Times New Roman"/>
        </w:rPr>
        <w:t>exchanges</w:t>
      </w:r>
      <w:r w:rsidR="00002C80" w:rsidRPr="002909F2">
        <w:rPr>
          <w:rFonts w:ascii="Times New Roman" w:hAnsi="Times New Roman" w:cs="Times New Roman"/>
        </w:rPr>
        <w:t>, such as loaning and gifting. Prominent examples include Y</w:t>
      </w:r>
      <w:r w:rsidR="00A2567B" w:rsidRPr="002909F2">
        <w:rPr>
          <w:rFonts w:ascii="Times New Roman" w:hAnsi="Times New Roman" w:cs="Times New Roman"/>
        </w:rPr>
        <w:t xml:space="preserve">erdle (goods </w:t>
      </w:r>
      <w:r w:rsidR="00002C80" w:rsidRPr="002909F2">
        <w:rPr>
          <w:rFonts w:ascii="Times New Roman" w:hAnsi="Times New Roman" w:cs="Times New Roman"/>
        </w:rPr>
        <w:t xml:space="preserve">loaning), Landshare </w:t>
      </w:r>
      <w:r w:rsidR="00A2567B" w:rsidRPr="002909F2">
        <w:rPr>
          <w:rFonts w:ascii="Times New Roman" w:hAnsi="Times New Roman" w:cs="Times New Roman"/>
        </w:rPr>
        <w:t xml:space="preserve">(pairing would-be gardeners with landholders), and Neighborgoods and ShareSomeSugar (neighborhood-based loaning sites). While Airbnb, Uber and Lyft scaled rapidly, none of the four just mentioned are still operating. The sharing economy also came to cover platforms that specialized in “gig labor,” such as generalized task and errands sites (TaskRabbit, Zaarly, Takl), specialized task sites (DogVacay), </w:t>
      </w:r>
      <w:r w:rsidRPr="002909F2">
        <w:rPr>
          <w:rFonts w:ascii="Times New Roman" w:hAnsi="Times New Roman" w:cs="Times New Roman"/>
        </w:rPr>
        <w:t xml:space="preserve">and </w:t>
      </w:r>
      <w:r w:rsidR="00073ECC" w:rsidRPr="002909F2">
        <w:rPr>
          <w:rFonts w:ascii="Times New Roman" w:hAnsi="Times New Roman" w:cs="Times New Roman"/>
        </w:rPr>
        <w:t>delivery services (Deliveroo, Favor, Postmates)</w:t>
      </w:r>
      <w:r w:rsidR="009053E8" w:rsidRPr="002909F2">
        <w:rPr>
          <w:rFonts w:ascii="Times New Roman" w:hAnsi="Times New Roman" w:cs="Times New Roman"/>
        </w:rPr>
        <w:t xml:space="preserve">. </w:t>
      </w:r>
      <w:r w:rsidR="00073ECC" w:rsidRPr="002909F2">
        <w:rPr>
          <w:rFonts w:ascii="Times New Roman" w:hAnsi="Times New Roman" w:cs="Times New Roman"/>
        </w:rPr>
        <w:t xml:space="preserve">Some </w:t>
      </w:r>
      <w:r w:rsidR="00062E84" w:rsidRPr="002909F2">
        <w:rPr>
          <w:rFonts w:ascii="Times New Roman" w:hAnsi="Times New Roman" w:cs="Times New Roman"/>
        </w:rPr>
        <w:t xml:space="preserve">observers </w:t>
      </w:r>
      <w:r w:rsidR="00073ECC" w:rsidRPr="002909F2">
        <w:rPr>
          <w:rFonts w:ascii="Times New Roman" w:hAnsi="Times New Roman" w:cs="Times New Roman"/>
        </w:rPr>
        <w:t>also included sites that were attempting to establish second-hand markets</w:t>
      </w:r>
      <w:r w:rsidR="00062E84" w:rsidRPr="002909F2">
        <w:rPr>
          <w:rFonts w:ascii="Times New Roman" w:hAnsi="Times New Roman" w:cs="Times New Roman"/>
        </w:rPr>
        <w:t xml:space="preserve"> as part of the sharing economy</w:t>
      </w:r>
      <w:r w:rsidR="00073ECC" w:rsidRPr="002909F2">
        <w:rPr>
          <w:rFonts w:ascii="Times New Roman" w:hAnsi="Times New Roman" w:cs="Times New Roman"/>
        </w:rPr>
        <w:t>. This category, which in recent decades had been low-value, localized, and under-developed</w:t>
      </w:r>
      <w:r w:rsidR="0042266C" w:rsidRPr="002909F2">
        <w:rPr>
          <w:rFonts w:ascii="Times New Roman" w:hAnsi="Times New Roman" w:cs="Times New Roman"/>
        </w:rPr>
        <w:t>,</w:t>
      </w:r>
      <w:r w:rsidR="00073ECC" w:rsidRPr="002909F2">
        <w:rPr>
          <w:rFonts w:ascii="Times New Roman" w:hAnsi="Times New Roman" w:cs="Times New Roman"/>
        </w:rPr>
        <w:t xml:space="preserve"> was </w:t>
      </w:r>
      <w:r w:rsidR="00072D4A" w:rsidRPr="002909F2">
        <w:rPr>
          <w:rFonts w:ascii="Times New Roman" w:hAnsi="Times New Roman" w:cs="Times New Roman"/>
        </w:rPr>
        <w:t xml:space="preserve">boosted by </w:t>
      </w:r>
      <w:r w:rsidR="00073ECC" w:rsidRPr="002909F2">
        <w:rPr>
          <w:rFonts w:ascii="Times New Roman" w:hAnsi="Times New Roman" w:cs="Times New Roman"/>
        </w:rPr>
        <w:t>crowd-so</w:t>
      </w:r>
      <w:r w:rsidR="00062E84" w:rsidRPr="002909F2">
        <w:rPr>
          <w:rFonts w:ascii="Times New Roman" w:hAnsi="Times New Roman" w:cs="Times New Roman"/>
        </w:rPr>
        <w:t>urced ratings and reputation</w:t>
      </w:r>
      <w:r w:rsidR="00BB041E" w:rsidRPr="002909F2">
        <w:rPr>
          <w:rFonts w:ascii="Times New Roman" w:hAnsi="Times New Roman" w:cs="Times New Roman"/>
        </w:rPr>
        <w:t>al data</w:t>
      </w:r>
      <w:r w:rsidR="00062E84" w:rsidRPr="002909F2">
        <w:rPr>
          <w:rFonts w:ascii="Times New Roman" w:hAnsi="Times New Roman" w:cs="Times New Roman"/>
        </w:rPr>
        <w:t xml:space="preserve"> (</w:t>
      </w:r>
      <w:r w:rsidR="00073ECC" w:rsidRPr="002909F2">
        <w:rPr>
          <w:rFonts w:ascii="Times New Roman" w:hAnsi="Times New Roman" w:cs="Times New Roman"/>
        </w:rPr>
        <w:t>e</w:t>
      </w:r>
      <w:r w:rsidR="004E31DC" w:rsidRPr="002909F2">
        <w:rPr>
          <w:rFonts w:ascii="Times New Roman" w:hAnsi="Times New Roman" w:cs="Times New Roman"/>
        </w:rPr>
        <w:t>B</w:t>
      </w:r>
      <w:r w:rsidR="00073ECC" w:rsidRPr="002909F2">
        <w:rPr>
          <w:rFonts w:ascii="Times New Roman" w:hAnsi="Times New Roman" w:cs="Times New Roman"/>
        </w:rPr>
        <w:t>ay) and convenience (CraigsList).</w:t>
      </w:r>
      <w:r w:rsidR="00BB041E" w:rsidRPr="002909F2">
        <w:rPr>
          <w:rFonts w:ascii="Times New Roman" w:hAnsi="Times New Roman" w:cs="Times New Roman"/>
        </w:rPr>
        <w:t xml:space="preserve"> Here there were also</w:t>
      </w:r>
      <w:r w:rsidR="00073ECC" w:rsidRPr="002909F2">
        <w:rPr>
          <w:rFonts w:ascii="Times New Roman" w:hAnsi="Times New Roman" w:cs="Times New Roman"/>
        </w:rPr>
        <w:t xml:space="preserve"> for</w:t>
      </w:r>
      <w:r w:rsidR="00BB041E" w:rsidRPr="002909F2">
        <w:rPr>
          <w:rFonts w:ascii="Times New Roman" w:hAnsi="Times New Roman" w:cs="Times New Roman"/>
        </w:rPr>
        <w:t xml:space="preserve">-profit and </w:t>
      </w:r>
      <w:r w:rsidR="00073ECC" w:rsidRPr="002909F2">
        <w:rPr>
          <w:rFonts w:ascii="Times New Roman" w:hAnsi="Times New Roman" w:cs="Times New Roman"/>
        </w:rPr>
        <w:t>non-profit</w:t>
      </w:r>
      <w:r w:rsidRPr="002909F2">
        <w:rPr>
          <w:rFonts w:ascii="Times New Roman" w:hAnsi="Times New Roman" w:cs="Times New Roman"/>
        </w:rPr>
        <w:t xml:space="preserve"> offerings, including freecycle, </w:t>
      </w:r>
      <w:r w:rsidR="00073ECC" w:rsidRPr="002909F2">
        <w:rPr>
          <w:rFonts w:ascii="Times New Roman" w:hAnsi="Times New Roman" w:cs="Times New Roman"/>
        </w:rPr>
        <w:t xml:space="preserve">ThredUp (the </w:t>
      </w:r>
      <w:r w:rsidR="00072D4A" w:rsidRPr="002909F2">
        <w:rPr>
          <w:rFonts w:ascii="Times New Roman" w:hAnsi="Times New Roman" w:cs="Times New Roman"/>
        </w:rPr>
        <w:t>N</w:t>
      </w:r>
      <w:r w:rsidR="00073ECC" w:rsidRPr="002909F2">
        <w:rPr>
          <w:rFonts w:ascii="Times New Roman" w:hAnsi="Times New Roman" w:cs="Times New Roman"/>
        </w:rPr>
        <w:t>etflix of apparel, a</w:t>
      </w:r>
      <w:r w:rsidR="00BB041E" w:rsidRPr="002909F2">
        <w:rPr>
          <w:rFonts w:ascii="Times New Roman" w:hAnsi="Times New Roman" w:cs="Times New Roman"/>
        </w:rPr>
        <w:t xml:space="preserve"> for-</w:t>
      </w:r>
      <w:r w:rsidR="00073ECC" w:rsidRPr="002909F2">
        <w:rPr>
          <w:rFonts w:ascii="Times New Roman" w:hAnsi="Times New Roman" w:cs="Times New Roman"/>
        </w:rPr>
        <w:t>profit) an</w:t>
      </w:r>
      <w:r w:rsidR="00BE06D9" w:rsidRPr="002909F2">
        <w:rPr>
          <w:rFonts w:ascii="Times New Roman" w:hAnsi="Times New Roman" w:cs="Times New Roman"/>
        </w:rPr>
        <w:t xml:space="preserve">d Swapstyle (apparel exchange). </w:t>
      </w:r>
    </w:p>
    <w:p w14:paraId="4E338FE8" w14:textId="77777777" w:rsidR="00BE06D9" w:rsidRPr="002909F2" w:rsidRDefault="00BE06D9" w:rsidP="002E5447">
      <w:pPr>
        <w:jc w:val="both"/>
        <w:rPr>
          <w:rFonts w:ascii="Times New Roman" w:hAnsi="Times New Roman" w:cs="Times New Roman"/>
        </w:rPr>
      </w:pPr>
    </w:p>
    <w:p w14:paraId="37ADF7CB" w14:textId="5B356E1C" w:rsidR="009A0DF8" w:rsidRPr="002909F2" w:rsidRDefault="00BE06D9" w:rsidP="002E5447">
      <w:pPr>
        <w:jc w:val="both"/>
        <w:rPr>
          <w:rFonts w:ascii="Times New Roman" w:hAnsi="Times New Roman" w:cs="Times New Roman"/>
          <w:noProof/>
        </w:rPr>
      </w:pPr>
      <w:r w:rsidRPr="002909F2">
        <w:rPr>
          <w:rFonts w:ascii="Times New Roman" w:hAnsi="Times New Roman" w:cs="Times New Roman"/>
        </w:rPr>
        <w:t xml:space="preserve">In practice, the terminology has been analytically incoherent. One reason, pointed out by critics, is that many of these sites, such as ride-hailing or gig labor apps, </w:t>
      </w:r>
      <w:r w:rsidR="00FA54AB" w:rsidRPr="002909F2">
        <w:rPr>
          <w:rFonts w:ascii="Times New Roman" w:hAnsi="Times New Roman" w:cs="Times New Roman"/>
        </w:rPr>
        <w:t xml:space="preserve">developed in ways that left them with few or </w:t>
      </w:r>
      <w:r w:rsidRPr="002909F2">
        <w:rPr>
          <w:rFonts w:ascii="Times New Roman" w:hAnsi="Times New Roman" w:cs="Times New Roman"/>
        </w:rPr>
        <w:t xml:space="preserve">no true sharing features. </w:t>
      </w:r>
      <w:r w:rsidR="00D3093D" w:rsidRPr="002909F2">
        <w:rPr>
          <w:rFonts w:ascii="Times New Roman" w:hAnsi="Times New Roman" w:cs="Times New Roman"/>
        </w:rPr>
        <w:t>Russell Belk</w:t>
      </w:r>
      <w:r w:rsidR="00A02125" w:rsidRPr="002909F2">
        <w:rPr>
          <w:rFonts w:ascii="Times New Roman" w:hAnsi="Times New Roman" w:cs="Times New Roman"/>
        </w:rPr>
        <w:t xml:space="preserve"> </w:t>
      </w:r>
      <w:r w:rsidR="00A02125" w:rsidRPr="002909F2">
        <w:rPr>
          <w:rFonts w:ascii="Times New Roman" w:hAnsi="Times New Roman" w:cs="Times New Roman"/>
        </w:rPr>
        <w:fldChar w:fldCharType="begin" w:fldLock="1"/>
      </w:r>
      <w:r w:rsidR="00B51C35">
        <w:rPr>
          <w:rFonts w:ascii="Times New Roman" w:hAnsi="Times New Roman" w:cs="Times New Roman"/>
        </w:rPr>
        <w:instrText xml:space="preserve"> ADDIN ZOTERO_ITEM CSL_CITATION {"citationID":"w3XCoNT8","properties":{"formattedCitation":"(2014)","plainCitation":"(2014)"},"citationItems":[{"id":"ITEM-1","uris":["http://www.mendeley.com/documents/?uuid=421bbecb-1f1b-40c7-922c-a21341e7d03f"],"uri":["http://www.mendeley.com/documents/?uuid=421bbecb-1f1b-40c7-922c-a21341e7d03f"],"itemData":{"DOI":"10.13140/RG.2.1.1630.3842","ISBN":"09720073","ISSN":"09720073","abstract":"The Internet has opened up a new era in sharing. There has also been an explosion of studies and writings about sharing via the Internet. This includes a series of books, articles, and web discussions on the topic. However, many of these apparent cases of sharing are better characterized as pseudo-sharing-commodity exchanges wrapped in a vocabulary of sharing. The present paper reviews subsequent research and theorizing as well as controversies that have emerged surrounding sharing and what is best regarded as pseudo-sharing-a wolf-in-sheep's-clothing phenomenon whereby commodity exchange and potential exploitation of consumer co-creators present themselves in the guise of sharing. The paper begins with a pair of vignettes that highlight some of the contested meanings of sharing. By detailing four types of pseudo-sharing and four types of sharing that are specifically enabled or enhanced by Internet technologies, the paper argues that pseudo-sharing is distinguished by the presence of profit motives, the absence of feelings of community, and expectations of reciprocity. It concludes with a discussion of theoretical, practical, and ethical implications of pseudo-sharing and offer suggestions for future research. © Kamla-Raj 2014.","author":[{"dropping-particle":"","family":"Belk","given":"Russell","non-dropping-particle":"","parse-names":false,"suffix":""}],"container-title":"Anthropologist","id":"ITEM-1","issue":"1","issued":{"date-parts":[["2014"]]},"page":"7-23","title":"Sharing versus pseudo-sharing in web 2.0","type":"article-journal","volume":"18"},"suppress-author":true}],"schema":"https://github.com/citation-style-language/schema/raw/master/csl-citation.json"} </w:instrText>
      </w:r>
      <w:r w:rsidR="00A02125" w:rsidRPr="002909F2">
        <w:rPr>
          <w:rFonts w:ascii="Times New Roman" w:hAnsi="Times New Roman" w:cs="Times New Roman"/>
        </w:rPr>
        <w:fldChar w:fldCharType="separate"/>
      </w:r>
      <w:r w:rsidR="00B51C35" w:rsidRPr="00B51C35">
        <w:rPr>
          <w:rFonts w:ascii="Times New Roman" w:hAnsi="Times New Roman" w:cs="Times New Roman"/>
        </w:rPr>
        <w:t>(2014)</w:t>
      </w:r>
      <w:r w:rsidR="00A02125" w:rsidRPr="002909F2">
        <w:rPr>
          <w:rFonts w:ascii="Times New Roman" w:hAnsi="Times New Roman" w:cs="Times New Roman"/>
        </w:rPr>
        <w:fldChar w:fldCharType="end"/>
      </w:r>
      <w:r w:rsidR="00A02125" w:rsidRPr="002909F2">
        <w:rPr>
          <w:rStyle w:val="CommentReference"/>
          <w:rFonts w:ascii="Times New Roman" w:eastAsiaTheme="minorEastAsia" w:hAnsi="Times New Roman" w:cs="Times New Roman"/>
          <w:sz w:val="24"/>
          <w:szCs w:val="24"/>
        </w:rPr>
        <w:t xml:space="preserve"> </w:t>
      </w:r>
      <w:r w:rsidR="00D07F86" w:rsidRPr="002909F2">
        <w:rPr>
          <w:rFonts w:ascii="Times New Roman" w:hAnsi="Times New Roman" w:cs="Times New Roman"/>
        </w:rPr>
        <w:t xml:space="preserve"> has </w:t>
      </w:r>
      <w:r w:rsidR="00D3093D" w:rsidRPr="002909F2">
        <w:rPr>
          <w:rFonts w:ascii="Times New Roman" w:hAnsi="Times New Roman" w:cs="Times New Roman"/>
        </w:rPr>
        <w:t>claimed that</w:t>
      </w:r>
      <w:r w:rsidR="00D07F86" w:rsidRPr="002909F2">
        <w:rPr>
          <w:rFonts w:ascii="Times New Roman" w:hAnsi="Times New Roman" w:cs="Times New Roman"/>
        </w:rPr>
        <w:t xml:space="preserve"> </w:t>
      </w:r>
      <w:r w:rsidR="00D3093D" w:rsidRPr="002909F2">
        <w:rPr>
          <w:rFonts w:ascii="Times New Roman" w:hAnsi="Times New Roman" w:cs="Times New Roman"/>
        </w:rPr>
        <w:t>sharing cannot include exchange of money, however, this position has been persuasively criticized</w:t>
      </w:r>
      <w:r w:rsidR="006D127C" w:rsidRPr="002909F2">
        <w:rPr>
          <w:rFonts w:ascii="Times New Roman" w:hAnsi="Times New Roman" w:cs="Times New Roman"/>
        </w:rPr>
        <w:t xml:space="preserve"> </w:t>
      </w:r>
      <w:r w:rsidR="006D127C" w:rsidRPr="002909F2">
        <w:rPr>
          <w:rFonts w:ascii="Times New Roman" w:hAnsi="Times New Roman" w:cs="Times New Roman"/>
        </w:rPr>
        <w:fldChar w:fldCharType="begin" w:fldLock="1"/>
      </w:r>
      <w:r w:rsidR="00B51C35">
        <w:rPr>
          <w:rFonts w:ascii="Times New Roman" w:hAnsi="Times New Roman" w:cs="Times New Roman"/>
        </w:rPr>
        <w:instrText xml:space="preserve"> ADDIN ZOTERO_ITEM CSL_CITATION {"citationID":"XHPDbPXh","properties":{"formattedCitation":"(2015)","plainCitation":"(2015)"},"citationItems":[{"id":"ITEM-1","uris":["http://www.mendeley.com/documents/?uuid=863b9991-8b42-45c3-9cc4-433a10dae220"],"uri":["http://www.mendeley.com/documents/?uuid=863b9991-8b42-45c3-9cc4-433a10dae220"],"itemData":{"DOI":"10.1177/1470593115572669","ISSN":"1470-5931, 1741-301X","author":[{"dropping-particle":"","family":"Arnould","given":"E. J.","non-dropping-particle":"","parse-names":false,"suffix":""},{"dropping-particle":"","family":"Rose","given":"A. S.","non-dropping-particle":"","parse-names":false,"suffix":""}],"container-title":"Marketing Theory","id":"ITEM-1","issued":{"date-parts":[["2015","3"]]},"language":"en","title":"Mutuality: Critique and substitute for Belk's \"sharing\"","type":"article-journal"},"suppress-author":true}],"schema":"https://github.com/citation-style-language/schema/raw/master/csl-citation.json"} </w:instrText>
      </w:r>
      <w:r w:rsidR="006D127C" w:rsidRPr="002909F2">
        <w:rPr>
          <w:rFonts w:ascii="Times New Roman" w:hAnsi="Times New Roman" w:cs="Times New Roman"/>
        </w:rPr>
        <w:fldChar w:fldCharType="separate"/>
      </w:r>
      <w:r w:rsidR="00B51C35" w:rsidRPr="00B51C35">
        <w:rPr>
          <w:rFonts w:ascii="Times New Roman" w:hAnsi="Times New Roman" w:cs="Times New Roman"/>
        </w:rPr>
        <w:t>(2015)</w:t>
      </w:r>
      <w:r w:rsidR="006D127C" w:rsidRPr="002909F2">
        <w:rPr>
          <w:rFonts w:ascii="Times New Roman" w:hAnsi="Times New Roman" w:cs="Times New Roman"/>
        </w:rPr>
        <w:fldChar w:fldCharType="end"/>
      </w:r>
      <w:r w:rsidR="00D3093D" w:rsidRPr="002909F2">
        <w:rPr>
          <w:rFonts w:ascii="Times New Roman" w:hAnsi="Times New Roman" w:cs="Times New Roman"/>
        </w:rPr>
        <w:t xml:space="preserve">. The weaknesses of the “sharing cannot include money” perspective </w:t>
      </w:r>
      <w:r w:rsidR="0042266C" w:rsidRPr="002909F2">
        <w:rPr>
          <w:rFonts w:ascii="Times New Roman" w:hAnsi="Times New Roman" w:cs="Times New Roman"/>
        </w:rPr>
        <w:t>is</w:t>
      </w:r>
      <w:r w:rsidR="0081110E" w:rsidRPr="002909F2">
        <w:rPr>
          <w:rFonts w:ascii="Times New Roman" w:hAnsi="Times New Roman" w:cs="Times New Roman"/>
        </w:rPr>
        <w:t xml:space="preserve"> </w:t>
      </w:r>
      <w:r w:rsidR="0042266C" w:rsidRPr="002909F2">
        <w:rPr>
          <w:rFonts w:ascii="Times New Roman" w:hAnsi="Times New Roman" w:cs="Times New Roman"/>
        </w:rPr>
        <w:t xml:space="preserve">also </w:t>
      </w:r>
      <w:r w:rsidR="00D3093D" w:rsidRPr="002909F2">
        <w:rPr>
          <w:rFonts w:ascii="Times New Roman" w:hAnsi="Times New Roman" w:cs="Times New Roman"/>
        </w:rPr>
        <w:t>evident from work in economic</w:t>
      </w:r>
      <w:r w:rsidR="006240F9" w:rsidRPr="002909F2">
        <w:rPr>
          <w:rFonts w:ascii="Times New Roman" w:hAnsi="Times New Roman" w:cs="Times New Roman"/>
        </w:rPr>
        <w:t xml:space="preserve">s and </w:t>
      </w:r>
      <w:r w:rsidR="00D3093D" w:rsidRPr="002909F2">
        <w:rPr>
          <w:rFonts w:ascii="Times New Roman" w:hAnsi="Times New Roman" w:cs="Times New Roman"/>
        </w:rPr>
        <w:t xml:space="preserve"> sociology, </w:t>
      </w:r>
      <w:r w:rsidR="006240F9" w:rsidRPr="002909F2">
        <w:rPr>
          <w:rFonts w:ascii="Times New Roman" w:hAnsi="Times New Roman" w:cs="Times New Roman"/>
        </w:rPr>
        <w:t>on the complexity of motives</w:t>
      </w:r>
      <w:r w:rsidR="00D3093D" w:rsidRPr="002909F2">
        <w:rPr>
          <w:rFonts w:ascii="Times New Roman" w:hAnsi="Times New Roman" w:cs="Times New Roman"/>
        </w:rPr>
        <w:t xml:space="preserve"> </w:t>
      </w:r>
      <w:r w:rsidR="00D3093D" w:rsidRPr="002909F2">
        <w:rPr>
          <w:rFonts w:ascii="Times New Roman" w:hAnsi="Times New Roman" w:cs="Times New Roman"/>
        </w:rPr>
        <w:fldChar w:fldCharType="begin" w:fldLock="1"/>
      </w:r>
      <w:r w:rsidR="00792BC4" w:rsidRPr="002909F2">
        <w:rPr>
          <w:rFonts w:ascii="Times New Roman" w:hAnsi="Times New Roman" w:cs="Times New Roman"/>
        </w:rPr>
        <w:instrText xml:space="preserve"> ADDIN ZOTERO_ITEM CSL_CITATION {"citationID":"2ot2dd9mla","properties":{"formattedCitation":"(Zelizer, 1997)","plainCitation":"(Zelizer, 1997)","dontUpdate":true},"citationItems":[{"id":"ITEM-1","uris":["http://www.mendeley.com/documents/?uuid=1923193f-e63c-4678-90b5-1b6a0314e46d"],"uri":["http://www.mendeley.com/documents/?uuid=1923193f-e63c-4678-90b5-1b6a0314e46d"],"itemData":{"ISBN":"978-0-691-04821-5","author":[{"dropping-particle":"","family":"Zelizer","given":"Viviana A. Rotman","non-dropping-particle":"","parse-names":false,"suffix":""}],"id":"ITEM-1","issued":{"date-parts":[["1997"]]},"number-of-pages":"286","publisher":"Princeton University Press","publisher-place":"Princeton, N.J","title":"The social meaning of money","type":"book"}}],"schema":"https://github.com/citation-style-language/schema/raw/master/csl-citation.json"} </w:instrText>
      </w:r>
      <w:r w:rsidR="00D3093D" w:rsidRPr="002909F2">
        <w:rPr>
          <w:rFonts w:ascii="Times New Roman" w:hAnsi="Times New Roman" w:cs="Times New Roman"/>
        </w:rPr>
        <w:fldChar w:fldCharType="separate"/>
      </w:r>
      <w:r w:rsidR="00504F3D" w:rsidRPr="002909F2">
        <w:rPr>
          <w:rFonts w:ascii="Times New Roman" w:hAnsi="Times New Roman" w:cs="Times New Roman"/>
          <w:noProof/>
        </w:rPr>
        <w:t>(Zelizer 1997)</w:t>
      </w:r>
      <w:r w:rsidR="00D3093D" w:rsidRPr="002909F2">
        <w:rPr>
          <w:rFonts w:ascii="Times New Roman" w:hAnsi="Times New Roman" w:cs="Times New Roman"/>
        </w:rPr>
        <w:fldChar w:fldCharType="end"/>
      </w:r>
      <w:r w:rsidR="00B51C35">
        <w:rPr>
          <w:rFonts w:ascii="Times New Roman" w:hAnsi="Times New Roman" w:cs="Times New Roman"/>
        </w:rPr>
        <w:t>.</w:t>
      </w:r>
      <w:r w:rsidR="00D3093D" w:rsidRPr="002909F2">
        <w:rPr>
          <w:rFonts w:ascii="Times New Roman" w:hAnsi="Times New Roman" w:cs="Times New Roman"/>
        </w:rPr>
        <w:t xml:space="preserve"> Belk and others reproduce popular tropes, adopting what Zelizer</w:t>
      </w:r>
      <w:r w:rsidR="00B51C35">
        <w:rPr>
          <w:rFonts w:ascii="Times New Roman" w:hAnsi="Times New Roman" w:cs="Times New Roman"/>
        </w:rPr>
        <w:t xml:space="preserve"> </w:t>
      </w:r>
      <w:r w:rsidR="00B51C35">
        <w:rPr>
          <w:rFonts w:ascii="Times New Roman" w:hAnsi="Times New Roman" w:cs="Times New Roman"/>
        </w:rPr>
        <w:fldChar w:fldCharType="begin"/>
      </w:r>
      <w:r w:rsidR="00B51C35">
        <w:rPr>
          <w:rFonts w:ascii="Times New Roman" w:hAnsi="Times New Roman" w:cs="Times New Roman"/>
        </w:rPr>
        <w:instrText xml:space="preserve"> ADDIN ZOTERO_ITEM CSL_CITATION {"citationID":"fw5CAWnt","properties":{"formattedCitation":"(2005)","plainCitation":"(2005)"},"citationItems":[{"id":"xfSdPSKt/Wb5NFrWc","uris":["http://www.mendeley.com/documents/?uuid=aeee5a4b-a6ba-4442-bd04-8873d8e153fb"],"uri":["http://www.mendeley.com/documents/?uuid=aeee5a4b-a6ba-4442-bd04-8873d8e153fb"],"itemData":{"ISBN":"978-0-691-13063-7","author":[{"dropping-particle":"","family":"Zelizer","given":"Viviana A. Rotman","non-dropping-particle":"","parse-names":false,"suffix":""}],"id":"xfSdPSKt/Wb5NFrWc","issued":{"year":2005},"language":"eng","number-of-pages":"356","publisher":"Princeton Univ. Press","publisher-place":"Princeton, N.J.","title":"The purchase of intimacy","type":"book"},"suppress-author":true}],"schema":"https://github.com/citation-style-language/schema/raw/master/csl-citation.json"} </w:instrText>
      </w:r>
      <w:r w:rsidR="00B51C35">
        <w:rPr>
          <w:rFonts w:ascii="Times New Roman" w:hAnsi="Times New Roman" w:cs="Times New Roman"/>
        </w:rPr>
        <w:fldChar w:fldCharType="separate"/>
      </w:r>
      <w:r w:rsidR="00B51C35" w:rsidRPr="00B51C35">
        <w:rPr>
          <w:rFonts w:ascii="Times New Roman" w:hAnsi="Times New Roman" w:cs="Times New Roman"/>
        </w:rPr>
        <w:t>(2005)</w:t>
      </w:r>
      <w:r w:rsidR="00B51C35">
        <w:rPr>
          <w:rFonts w:ascii="Times New Roman" w:hAnsi="Times New Roman" w:cs="Times New Roman"/>
        </w:rPr>
        <w:fldChar w:fldCharType="end"/>
      </w:r>
      <w:r w:rsidR="00D3093D" w:rsidRPr="002909F2">
        <w:rPr>
          <w:rFonts w:ascii="Times New Roman" w:hAnsi="Times New Roman" w:cs="Times New Roman"/>
        </w:rPr>
        <w:t xml:space="preserve"> has termed the “hostile worlds” perspective. As John</w:t>
      </w:r>
      <w:r w:rsidR="00A01101" w:rsidRPr="002909F2">
        <w:rPr>
          <w:rFonts w:ascii="Times New Roman" w:hAnsi="Times New Roman" w:cs="Times New Roman"/>
        </w:rPr>
        <w:t xml:space="preserve"> </w:t>
      </w:r>
      <w:r w:rsidR="00A01101" w:rsidRPr="002909F2">
        <w:rPr>
          <w:rFonts w:ascii="Times New Roman" w:hAnsi="Times New Roman" w:cs="Times New Roman"/>
        </w:rPr>
        <w:fldChar w:fldCharType="begin"/>
      </w:r>
      <w:r w:rsidR="00B51C35">
        <w:rPr>
          <w:rFonts w:ascii="Times New Roman" w:hAnsi="Times New Roman" w:cs="Times New Roman"/>
        </w:rPr>
        <w:instrText xml:space="preserve"> ADDIN ZOTERO_ITEM CSL_CITATION {"citationID":"EQgJ3AKq","properties":{"formattedCitation":"(2016)","plainCitation":"(2016)"},"citationItems":[{"id":2534,"uris":["http://zotero.org/groups/243644/items/KADJTFSX"],"uri":["http://zotero.org/groups/243644/items/KADJTFSX"],"itemData":{"id":2534,"type":"book","title":"The Age of Sharing","publisher":"Polity","publisher-place":"Cambridge","event-place":"Cambridge","note":"00000","author":[{"family":"John","given":"Nicholas A."}],"issued":{"date-parts":[["2016"]]}},"suppress-author":true}],"schema":"https://github.com/citation-style-language/schema/raw/master/csl-citation.json"} </w:instrText>
      </w:r>
      <w:r w:rsidR="00A01101" w:rsidRPr="002909F2">
        <w:rPr>
          <w:rFonts w:ascii="Times New Roman" w:hAnsi="Times New Roman" w:cs="Times New Roman"/>
        </w:rPr>
        <w:fldChar w:fldCharType="separate"/>
      </w:r>
      <w:r w:rsidR="00B51C35" w:rsidRPr="00B51C35">
        <w:rPr>
          <w:rFonts w:ascii="Times New Roman" w:hAnsi="Times New Roman" w:cs="Times New Roman"/>
        </w:rPr>
        <w:t>(2016)</w:t>
      </w:r>
      <w:r w:rsidR="00A01101" w:rsidRPr="002909F2">
        <w:rPr>
          <w:rFonts w:ascii="Times New Roman" w:hAnsi="Times New Roman" w:cs="Times New Roman"/>
        </w:rPr>
        <w:fldChar w:fldCharType="end"/>
      </w:r>
      <w:r w:rsidR="00D3093D" w:rsidRPr="002909F2">
        <w:rPr>
          <w:rFonts w:ascii="Times New Roman" w:hAnsi="Times New Roman" w:cs="Times New Roman"/>
        </w:rPr>
        <w:t xml:space="preserve"> </w:t>
      </w:r>
      <w:r w:rsidR="0081110E" w:rsidRPr="002909F2">
        <w:rPr>
          <w:rFonts w:ascii="Times New Roman" w:hAnsi="Times New Roman" w:cs="Times New Roman"/>
        </w:rPr>
        <w:t xml:space="preserve">has </w:t>
      </w:r>
      <w:r w:rsidR="00D3093D" w:rsidRPr="002909F2">
        <w:rPr>
          <w:rFonts w:ascii="Times New Roman" w:hAnsi="Times New Roman" w:cs="Times New Roman"/>
        </w:rPr>
        <w:t xml:space="preserve">noted, sharing is a polysemic term that covers multiple practices. We have found that participants </w:t>
      </w:r>
      <w:r w:rsidR="00AF64FA" w:rsidRPr="002909F2">
        <w:rPr>
          <w:rFonts w:ascii="Times New Roman" w:hAnsi="Times New Roman" w:cs="Times New Roman"/>
        </w:rPr>
        <w:t xml:space="preserve">on some platforms </w:t>
      </w:r>
      <w:r w:rsidR="00D3093D" w:rsidRPr="002909F2">
        <w:rPr>
          <w:rFonts w:ascii="Times New Roman" w:hAnsi="Times New Roman" w:cs="Times New Roman"/>
        </w:rPr>
        <w:t>do use the terminology of sharing to describe their activities</w:t>
      </w:r>
      <w:r w:rsidR="00D04415" w:rsidRPr="002909F2">
        <w:rPr>
          <w:rFonts w:ascii="Times New Roman" w:hAnsi="Times New Roman" w:cs="Times New Roman"/>
        </w:rPr>
        <w:t xml:space="preserve"> </w:t>
      </w:r>
      <w:r w:rsidR="00D04415" w:rsidRPr="002909F2">
        <w:rPr>
          <w:rFonts w:ascii="Times New Roman" w:hAnsi="Times New Roman" w:cs="Times New Roman"/>
        </w:rPr>
        <w:fldChar w:fldCharType="begin"/>
      </w:r>
      <w:r w:rsidR="004721BA" w:rsidRPr="002909F2">
        <w:rPr>
          <w:rFonts w:ascii="Times New Roman" w:hAnsi="Times New Roman" w:cs="Times New Roman"/>
        </w:rPr>
        <w:instrText xml:space="preserve"> ADDIN ZOTERO_ITEM CSL_CITATION {"citationID":"aY0xOeTa","properties":{"formattedCitation":"(Fitzmaurice et al. 2018)","plainCitation":"(Fitzmaurice et al. 2018)"},"citationItems":[{"id":1083,"uris":["http://zotero.org/groups/243644/items/9PD6IE5G"],"uri":["http://zotero.org/groups/243644/items/9PD6IE5G"],"itemData":{"id":1083,"type":"article-journal","title":"Domesticating the Market: Moral exchange and the sharing economy","container-title":"Socio-Economic Review","volume":"mwy003","note":"00000","author":[{"family":"Fitzmaurice","given":"Connor"},{"family":"Ladegaard","given":"Isak"},{"family":"Attwood-Charles","given":"Will"},{"family":"Cansoy","given":"Mehmet"},{"family":"Carfagna","given":"Lindsey B."},{"family":"Schor","given":"Juliet B."},{"family":"Wengronowitz","given":"Robert"}],"issued":{"date-parts":[["2018"]]}}}],"schema":"https://github.com/citation-style-language/schema/raw/master/csl-citation.json"} </w:instrText>
      </w:r>
      <w:r w:rsidR="00D04415" w:rsidRPr="002909F2">
        <w:rPr>
          <w:rFonts w:ascii="Times New Roman" w:hAnsi="Times New Roman" w:cs="Times New Roman"/>
        </w:rPr>
        <w:fldChar w:fldCharType="separate"/>
      </w:r>
      <w:r w:rsidR="004721BA" w:rsidRPr="002909F2">
        <w:rPr>
          <w:rFonts w:ascii="Times New Roman" w:hAnsi="Times New Roman" w:cs="Times New Roman"/>
        </w:rPr>
        <w:t>(Fitzmaurice et al. 2018)</w:t>
      </w:r>
      <w:r w:rsidR="00D04415" w:rsidRPr="002909F2">
        <w:rPr>
          <w:rFonts w:ascii="Times New Roman" w:hAnsi="Times New Roman" w:cs="Times New Roman"/>
        </w:rPr>
        <w:fldChar w:fldCharType="end"/>
      </w:r>
      <w:r w:rsidR="0042266C" w:rsidRPr="002909F2">
        <w:rPr>
          <w:rFonts w:ascii="Times New Roman" w:hAnsi="Times New Roman" w:cs="Times New Roman"/>
        </w:rPr>
        <w:t>,</w:t>
      </w:r>
      <w:r w:rsidR="00D3093D" w:rsidRPr="002909F2">
        <w:rPr>
          <w:rFonts w:ascii="Times New Roman" w:hAnsi="Times New Roman" w:cs="Times New Roman"/>
        </w:rPr>
        <w:t xml:space="preserve"> </w:t>
      </w:r>
      <w:r w:rsidR="00AF64FA" w:rsidRPr="002909F2">
        <w:rPr>
          <w:rFonts w:ascii="Times New Roman" w:hAnsi="Times New Roman" w:cs="Times New Roman"/>
        </w:rPr>
        <w:t xml:space="preserve">however </w:t>
      </w:r>
      <w:r w:rsidR="00D3093D" w:rsidRPr="002909F2">
        <w:rPr>
          <w:rFonts w:ascii="Times New Roman" w:hAnsi="Times New Roman" w:cs="Times New Roman"/>
        </w:rPr>
        <w:t>Ravenelle</w:t>
      </w:r>
      <w:r w:rsidR="00B51C35">
        <w:rPr>
          <w:rFonts w:ascii="Times New Roman" w:hAnsi="Times New Roman" w:cs="Times New Roman"/>
        </w:rPr>
        <w:t xml:space="preserve"> </w:t>
      </w:r>
      <w:r w:rsidR="00B51C35">
        <w:rPr>
          <w:rFonts w:ascii="Times New Roman" w:hAnsi="Times New Roman" w:cs="Times New Roman"/>
        </w:rPr>
        <w:fldChar w:fldCharType="begin"/>
      </w:r>
      <w:r w:rsidR="00B51C35">
        <w:rPr>
          <w:rFonts w:ascii="Times New Roman" w:hAnsi="Times New Roman" w:cs="Times New Roman"/>
        </w:rPr>
        <w:instrText xml:space="preserve"> ADDIN ZOTERO_ITEM CSL_CITATION {"citationID":"Sfnp5o3C","properties":{"formattedCitation":"(2017)","plainCitation":"(2017)"},"citationItems":[{"id":"xfSdPSKt/6UEe3Lf6","uris":["http://www.mendeley.com/documents/?uuid=abedfa40-7838-44b1-8db0-0b883e35ff33"],"uri":["http://www.mendeley.com/documents/?uuid=abedfa40-7838-44b1-8db0-0b883e35ff33"],"itemData":{"author":[{"dropping-particle":"","family":"Ravenelle","given":"Alexandrea J","non-dropping-particle":"","parse-names":false,"suffix":""}],"container-title":"Cambridge Journal of Regions, Economy and Society","id":"xfSdPSKt/6UEe3Lf6","issued":{"year":2017},"title":"Sharing economy workers: selling, not sharing","type":"article-journal","volume":"rsw043","container-title-short":"Camb. J. Reg. Econ. Soc."},"suppress-author":true}],"schema":"https://github.com/citation-style-language/schema/raw/master/csl-citation.json"} </w:instrText>
      </w:r>
      <w:r w:rsidR="00B51C35">
        <w:rPr>
          <w:rFonts w:ascii="Times New Roman" w:hAnsi="Times New Roman" w:cs="Times New Roman"/>
        </w:rPr>
        <w:fldChar w:fldCharType="separate"/>
      </w:r>
      <w:r w:rsidR="00B51C35" w:rsidRPr="00B51C35">
        <w:rPr>
          <w:rFonts w:ascii="Times New Roman" w:hAnsi="Times New Roman" w:cs="Times New Roman"/>
        </w:rPr>
        <w:t>(2017)</w:t>
      </w:r>
      <w:r w:rsidR="00B51C35">
        <w:rPr>
          <w:rFonts w:ascii="Times New Roman" w:hAnsi="Times New Roman" w:cs="Times New Roman"/>
        </w:rPr>
        <w:fldChar w:fldCharType="end"/>
      </w:r>
      <w:r w:rsidR="001C6377" w:rsidRPr="002909F2">
        <w:rPr>
          <w:rFonts w:ascii="Times New Roman" w:hAnsi="Times New Roman" w:cs="Times New Roman"/>
        </w:rPr>
        <w:t>, who studied providers in New York City</w:t>
      </w:r>
      <w:r w:rsidR="0042266C" w:rsidRPr="002909F2">
        <w:rPr>
          <w:rFonts w:ascii="Times New Roman" w:hAnsi="Times New Roman" w:cs="Times New Roman"/>
        </w:rPr>
        <w:t>,</w:t>
      </w:r>
      <w:r w:rsidR="00D3093D" w:rsidRPr="002909F2">
        <w:rPr>
          <w:rFonts w:ascii="Times New Roman" w:hAnsi="Times New Roman" w:cs="Times New Roman"/>
        </w:rPr>
        <w:t xml:space="preserve"> finds that </w:t>
      </w:r>
      <w:r w:rsidR="001C6377" w:rsidRPr="002909F2">
        <w:rPr>
          <w:rFonts w:ascii="Times New Roman" w:hAnsi="Times New Roman" w:cs="Times New Roman"/>
        </w:rPr>
        <w:t xml:space="preserve">those </w:t>
      </w:r>
      <w:r w:rsidR="00D3093D" w:rsidRPr="002909F2">
        <w:rPr>
          <w:rFonts w:ascii="Times New Roman" w:hAnsi="Times New Roman" w:cs="Times New Roman"/>
        </w:rPr>
        <w:t xml:space="preserve">who lack substantial assets, such as Uber drivers and TaskRabbits, </w:t>
      </w:r>
      <w:r w:rsidR="00AF64FA" w:rsidRPr="002909F2">
        <w:rPr>
          <w:rFonts w:ascii="Times New Roman" w:hAnsi="Times New Roman" w:cs="Times New Roman"/>
        </w:rPr>
        <w:t xml:space="preserve">reject that </w:t>
      </w:r>
      <w:r w:rsidR="00D3093D" w:rsidRPr="002909F2">
        <w:rPr>
          <w:rFonts w:ascii="Times New Roman" w:hAnsi="Times New Roman" w:cs="Times New Roman"/>
        </w:rPr>
        <w:t>usage</w:t>
      </w:r>
      <w:r w:rsidR="00B51C35">
        <w:rPr>
          <w:rFonts w:ascii="Times New Roman" w:hAnsi="Times New Roman" w:cs="Times New Roman"/>
        </w:rPr>
        <w:t xml:space="preserve">. </w:t>
      </w:r>
      <w:r w:rsidR="00FA54AB" w:rsidRPr="002909F2">
        <w:rPr>
          <w:rFonts w:ascii="Times New Roman" w:hAnsi="Times New Roman" w:cs="Times New Roman"/>
        </w:rPr>
        <w:t xml:space="preserve">She terms the sector “rational capitalism.” </w:t>
      </w:r>
    </w:p>
    <w:p w14:paraId="6BEFB658" w14:textId="77777777" w:rsidR="009A0DF8" w:rsidRPr="002909F2" w:rsidRDefault="009A0DF8" w:rsidP="002E5447">
      <w:pPr>
        <w:jc w:val="both"/>
        <w:rPr>
          <w:rFonts w:ascii="Times New Roman" w:hAnsi="Times New Roman" w:cs="Times New Roman"/>
        </w:rPr>
      </w:pPr>
    </w:p>
    <w:p w14:paraId="15F1B912" w14:textId="66ED8688" w:rsidR="005349E7" w:rsidRPr="002909F2" w:rsidRDefault="00AF64FA" w:rsidP="002E5447">
      <w:pPr>
        <w:jc w:val="both"/>
        <w:rPr>
          <w:rFonts w:ascii="Times New Roman" w:hAnsi="Times New Roman" w:cs="Times New Roman"/>
        </w:rPr>
      </w:pPr>
      <w:r w:rsidRPr="002909F2">
        <w:rPr>
          <w:rFonts w:ascii="Times New Roman" w:hAnsi="Times New Roman" w:cs="Times New Roman"/>
        </w:rPr>
        <w:lastRenderedPageBreak/>
        <w:t xml:space="preserve">Another </w:t>
      </w:r>
      <w:r w:rsidR="009A0DF8" w:rsidRPr="002909F2">
        <w:rPr>
          <w:rFonts w:ascii="Times New Roman" w:hAnsi="Times New Roman" w:cs="Times New Roman"/>
        </w:rPr>
        <w:t xml:space="preserve">terminological issue </w:t>
      </w:r>
      <w:r w:rsidRPr="002909F2">
        <w:rPr>
          <w:rFonts w:ascii="Times New Roman" w:hAnsi="Times New Roman" w:cs="Times New Roman"/>
        </w:rPr>
        <w:t xml:space="preserve">is that very similar platforms are treated differently. Uber has never considered itself part of the “sharing economy” but Lyft, a nearly identical platform, has. Some gig labor platforms (TaskRabbit) are in; while Amazon’s MechanicalTurk is not. In large part, platforms have </w:t>
      </w:r>
      <w:r w:rsidR="009A0DF8" w:rsidRPr="002909F2">
        <w:rPr>
          <w:rFonts w:ascii="Times New Roman" w:hAnsi="Times New Roman" w:cs="Times New Roman"/>
        </w:rPr>
        <w:t>self</w:t>
      </w:r>
      <w:r w:rsidRPr="002909F2">
        <w:rPr>
          <w:rFonts w:ascii="Times New Roman" w:hAnsi="Times New Roman" w:cs="Times New Roman"/>
        </w:rPr>
        <w:t>-selected into or out of the “sharing” sector</w:t>
      </w:r>
      <w:r w:rsidR="00860CA4" w:rsidRPr="002909F2">
        <w:rPr>
          <w:rFonts w:ascii="Times New Roman" w:hAnsi="Times New Roman" w:cs="Times New Roman"/>
        </w:rPr>
        <w:t xml:space="preserve"> </w:t>
      </w:r>
      <w:r w:rsidR="00860CA4" w:rsidRPr="002909F2">
        <w:rPr>
          <w:rFonts w:ascii="Times New Roman" w:hAnsi="Times New Roman" w:cs="Times New Roman"/>
        </w:rPr>
        <w:fldChar w:fldCharType="begin"/>
      </w:r>
      <w:r w:rsidR="00224247">
        <w:rPr>
          <w:rFonts w:ascii="Times New Roman" w:hAnsi="Times New Roman" w:cs="Times New Roman"/>
        </w:rPr>
        <w:instrText xml:space="preserve"> ADDIN ZOTERO_ITEM CSL_CITATION {"citationID":"sTcREFTY","properties":{"formattedCitation":"(Schor 2014)","plainCitation":"(Schor 2014)"},"citationItems":[{"id":1208,"uris":["http://zotero.org/groups/243644/items/GZ9H7ND5"],"uri":["http://zotero.org/groups/243644/items/GZ9H7ND5"],"itemData":{"id":1208,"type":"report","title":"Debating the Sharing Economy","publisher":"Tellus Institute","source":"Google Scholar","URL":"http://www.greattransition.org/publication/debating-the-sharing-economy","number":"Great Transition Initiative","author":[{"family":"Schor","given":"Juliet B."}],"issued":{"date-parts":[["2014",10]]},"accessed":{"date-parts":[["2015",9,17]]}}}],"schema":"https://github.com/citation-style-language/schema/raw/master/csl-citation.json"} </w:instrText>
      </w:r>
      <w:r w:rsidR="00860CA4" w:rsidRPr="002909F2">
        <w:rPr>
          <w:rFonts w:ascii="Times New Roman" w:hAnsi="Times New Roman" w:cs="Times New Roman"/>
        </w:rPr>
        <w:fldChar w:fldCharType="separate"/>
      </w:r>
      <w:r w:rsidR="00224247" w:rsidRPr="00224247">
        <w:rPr>
          <w:rFonts w:ascii="Times New Roman" w:hAnsi="Times New Roman" w:cs="Times New Roman"/>
        </w:rPr>
        <w:t>(Schor 2014)</w:t>
      </w:r>
      <w:r w:rsidR="00860CA4" w:rsidRPr="002909F2">
        <w:rPr>
          <w:rFonts w:ascii="Times New Roman" w:hAnsi="Times New Roman" w:cs="Times New Roman"/>
        </w:rPr>
        <w:fldChar w:fldCharType="end"/>
      </w:r>
      <w:r w:rsidRPr="002909F2">
        <w:rPr>
          <w:rFonts w:ascii="Times New Roman" w:hAnsi="Times New Roman" w:cs="Times New Roman"/>
        </w:rPr>
        <w:t>. As Richardson</w:t>
      </w:r>
      <w:r w:rsidR="00A02125" w:rsidRPr="002909F2">
        <w:rPr>
          <w:rFonts w:ascii="Times New Roman" w:hAnsi="Times New Roman" w:cs="Times New Roman"/>
        </w:rPr>
        <w:t xml:space="preserve"> </w:t>
      </w:r>
      <w:r w:rsidR="00A02125" w:rsidRPr="002909F2">
        <w:rPr>
          <w:rFonts w:ascii="Times New Roman" w:hAnsi="Times New Roman" w:cs="Times New Roman"/>
        </w:rPr>
        <w:fldChar w:fldCharType="begin" w:fldLock="1"/>
      </w:r>
      <w:r w:rsidR="00792BC4" w:rsidRPr="002909F2">
        <w:rPr>
          <w:rFonts w:ascii="Times New Roman" w:hAnsi="Times New Roman" w:cs="Times New Roman"/>
        </w:rPr>
        <w:instrText xml:space="preserve"> ADDIN ZOTERO_ITEM CSL_CITATION {"citationID":"hu3HdFTq","properties":{"formattedCitation":"(2015)","plainCitation":"(2015)","dontUpdate":true},"citationItems":[{"id":"ITEM-1","uris":["http://www.mendeley.com/documents/?uuid=c211c137-e2ce-4c65-8eab-0a6f9f7154d7"],"uri":["http://www.mendeley.com/documents/?uuid=c211c137-e2ce-4c65-8eab-0a6f9f7154d7"],"itemData":{"DOI":"10.1016/j.geoforum.2015.11.004","ISSN":"0016-7185","abstract":"The sharing economy converges around activities facilitated through digital platforms that enable peer-to-peer access to goods and services. It constitutes an apparent paradox, framed as both part of the capitalist economy and as an alternative. This duplicity necessitates focusing on the performances of the sharing economy: how it simultaneously constructs diverse economic activities whilst also inviting the deconstruction of ongoing practices of dominance. Such performances hold open the question of what the (sharing) economy is, suspending it as a space for both opportunity and critique. Drawing on participant observation at a sharing economy ‘festival’ and analysis of the vocabularies of online platforms, the paper outlines three performances of sharing through community, access and collaboration. It argues through these performances that the sharing economy is contingent and complexly articulated. It has the potential to both shake up and further entrench ‘business-as-usual’ through the ongoing reconfiguration of a divergent range of (economic) activities. Whilst offering an antidote to the narrative of economy as engendering isolation and separation, the sharing economy simultaneously masks new forms of inequality and polarisations of ownership. Nonetheless, the paper concludes in suggesting that by pointing to wider questions concerning participation in, access to and production of resources, the sharing economy should not be dismissed. Instead, it should serve as prompt to engage with ‘digital’ transformations of economy in the spirit of affirmative critique that might enact the promise of doing economy differently.","author":[{"dropping-particle":"","family":"Richardson","given":"Lizzie","non-dropping-particle":"","parse-names":false,"suffix":""}],"container-title":"Geoforum","id":"ITEM-1","issued":{"date-parts":[["2015","12"]]},"page":"121-129","title":"Performing the sharing economy","type":"article-journal","volume":"67"}}],"schema":"https://github.com/citation-style-language/schema/raw/master/csl-citation.json"} </w:instrText>
      </w:r>
      <w:r w:rsidR="00A02125" w:rsidRPr="002909F2">
        <w:rPr>
          <w:rFonts w:ascii="Times New Roman" w:hAnsi="Times New Roman" w:cs="Times New Roman"/>
        </w:rPr>
        <w:fldChar w:fldCharType="separate"/>
      </w:r>
      <w:r w:rsidR="00504F3D" w:rsidRPr="002909F2">
        <w:rPr>
          <w:rFonts w:ascii="Times New Roman" w:hAnsi="Times New Roman" w:cs="Times New Roman"/>
          <w:noProof/>
        </w:rPr>
        <w:t>(Richardson 2015)</w:t>
      </w:r>
      <w:r w:rsidR="00A02125" w:rsidRPr="002909F2">
        <w:rPr>
          <w:rFonts w:ascii="Times New Roman" w:hAnsi="Times New Roman" w:cs="Times New Roman"/>
        </w:rPr>
        <w:fldChar w:fldCharType="end"/>
      </w:r>
      <w:r w:rsidRPr="002909F2">
        <w:rPr>
          <w:rFonts w:ascii="Times New Roman" w:hAnsi="Times New Roman" w:cs="Times New Roman"/>
        </w:rPr>
        <w:t xml:space="preserve"> has argued, the term has become performative. </w:t>
      </w:r>
    </w:p>
    <w:p w14:paraId="4CDC7651" w14:textId="77777777" w:rsidR="009A0DF8" w:rsidRPr="002909F2" w:rsidRDefault="009A0DF8" w:rsidP="002E5447">
      <w:pPr>
        <w:jc w:val="both"/>
        <w:rPr>
          <w:rFonts w:ascii="Times New Roman" w:hAnsi="Times New Roman" w:cs="Times New Roman"/>
        </w:rPr>
      </w:pPr>
    </w:p>
    <w:p w14:paraId="0FA1EBDF" w14:textId="77777777" w:rsidR="00663962" w:rsidRPr="002909F2" w:rsidRDefault="00663962" w:rsidP="002E5447">
      <w:pPr>
        <w:jc w:val="both"/>
        <w:rPr>
          <w:rFonts w:ascii="Times New Roman" w:hAnsi="Times New Roman" w:cs="Times New Roman"/>
          <w:b/>
        </w:rPr>
      </w:pPr>
    </w:p>
    <w:p w14:paraId="1212C273" w14:textId="08A72728" w:rsidR="00663962" w:rsidRPr="002909F2" w:rsidRDefault="00363972" w:rsidP="002E5447">
      <w:pPr>
        <w:jc w:val="both"/>
        <w:rPr>
          <w:rFonts w:ascii="Times New Roman" w:hAnsi="Times New Roman" w:cs="Times New Roman"/>
          <w:b/>
        </w:rPr>
      </w:pPr>
      <w:r w:rsidRPr="002909F2">
        <w:rPr>
          <w:rFonts w:ascii="Times New Roman" w:hAnsi="Times New Roman" w:cs="Times New Roman"/>
          <w:b/>
        </w:rPr>
        <w:t>Demographic</w:t>
      </w:r>
      <w:r w:rsidR="00747A59" w:rsidRPr="002909F2">
        <w:rPr>
          <w:rFonts w:ascii="Times New Roman" w:hAnsi="Times New Roman" w:cs="Times New Roman"/>
          <w:b/>
        </w:rPr>
        <w:t>s</w:t>
      </w:r>
      <w:r w:rsidRPr="002909F2">
        <w:rPr>
          <w:rFonts w:ascii="Times New Roman" w:hAnsi="Times New Roman" w:cs="Times New Roman"/>
          <w:b/>
        </w:rPr>
        <w:t xml:space="preserve"> </w:t>
      </w:r>
    </w:p>
    <w:p w14:paraId="1E7584EB" w14:textId="77777777" w:rsidR="00133C11" w:rsidRPr="002909F2" w:rsidRDefault="00133C11" w:rsidP="002E5447">
      <w:pPr>
        <w:jc w:val="both"/>
        <w:rPr>
          <w:rFonts w:ascii="Times New Roman" w:hAnsi="Times New Roman" w:cs="Times New Roman"/>
        </w:rPr>
      </w:pPr>
    </w:p>
    <w:p w14:paraId="2DAEF17A" w14:textId="3D8DC8A4" w:rsidR="0071501F" w:rsidRPr="002909F2" w:rsidRDefault="002E717B" w:rsidP="00986E63">
      <w:pPr>
        <w:jc w:val="both"/>
        <w:rPr>
          <w:rFonts w:ascii="Times New Roman" w:hAnsi="Times New Roman" w:cs="Times New Roman"/>
        </w:rPr>
      </w:pPr>
      <w:r w:rsidRPr="002909F2">
        <w:rPr>
          <w:rFonts w:ascii="Times New Roman" w:hAnsi="Times New Roman" w:cs="Times New Roman"/>
        </w:rPr>
        <w:t>Who is active in the sharing economy? Overall, usage</w:t>
      </w:r>
      <w:r w:rsidR="00DA370F" w:rsidRPr="002909F2">
        <w:rPr>
          <w:rFonts w:ascii="Times New Roman" w:hAnsi="Times New Roman" w:cs="Times New Roman"/>
        </w:rPr>
        <w:t xml:space="preserve"> has been structured by </w:t>
      </w:r>
      <w:r w:rsidR="00CA3B22" w:rsidRPr="002909F2">
        <w:rPr>
          <w:rFonts w:ascii="Times New Roman" w:hAnsi="Times New Roman" w:cs="Times New Roman"/>
        </w:rPr>
        <w:t>age and cultural capital</w:t>
      </w:r>
      <w:r w:rsidR="0000776F" w:rsidRPr="002909F2">
        <w:rPr>
          <w:rFonts w:ascii="Times New Roman" w:hAnsi="Times New Roman" w:cs="Times New Roman"/>
        </w:rPr>
        <w:t xml:space="preserve">, as well as </w:t>
      </w:r>
      <w:r w:rsidR="00A02A99" w:rsidRPr="002909F2">
        <w:rPr>
          <w:rFonts w:ascii="Times New Roman" w:hAnsi="Times New Roman" w:cs="Times New Roman"/>
        </w:rPr>
        <w:t xml:space="preserve">geography. </w:t>
      </w:r>
      <w:r w:rsidR="00607D1E" w:rsidRPr="002909F2">
        <w:rPr>
          <w:rFonts w:ascii="Times New Roman" w:hAnsi="Times New Roman" w:cs="Times New Roman"/>
        </w:rPr>
        <w:t xml:space="preserve">The sharing economy began in urban areas and remains disproportionately urban. Furthermore, participants are young and highly educated. </w:t>
      </w:r>
      <w:r w:rsidR="00312B6F" w:rsidRPr="002909F2">
        <w:rPr>
          <w:rFonts w:ascii="Times New Roman" w:hAnsi="Times New Roman" w:cs="Times New Roman"/>
        </w:rPr>
        <w:t xml:space="preserve">Although hard </w:t>
      </w:r>
      <w:r w:rsidR="00607D1E" w:rsidRPr="002909F2">
        <w:rPr>
          <w:rFonts w:ascii="Times New Roman" w:hAnsi="Times New Roman" w:cs="Times New Roman"/>
        </w:rPr>
        <w:t>numbers are difficult to obtain</w:t>
      </w:r>
      <w:r w:rsidR="00312B6F" w:rsidRPr="002909F2">
        <w:rPr>
          <w:rFonts w:ascii="Times New Roman" w:hAnsi="Times New Roman" w:cs="Times New Roman"/>
        </w:rPr>
        <w:t xml:space="preserve"> </w:t>
      </w:r>
      <w:r w:rsidR="007E4757" w:rsidRPr="002909F2">
        <w:rPr>
          <w:rFonts w:ascii="Times New Roman" w:hAnsi="Times New Roman" w:cs="Times New Roman"/>
        </w:rPr>
        <w:t xml:space="preserve">because surveys have been sporadic and </w:t>
      </w:r>
      <w:r w:rsidR="009B6F86" w:rsidRPr="002909F2">
        <w:rPr>
          <w:rFonts w:ascii="Times New Roman" w:hAnsi="Times New Roman" w:cs="Times New Roman"/>
        </w:rPr>
        <w:t xml:space="preserve">sample sizes small, </w:t>
      </w:r>
      <w:r w:rsidR="00312B6F" w:rsidRPr="002909F2">
        <w:rPr>
          <w:rFonts w:ascii="Times New Roman" w:hAnsi="Times New Roman" w:cs="Times New Roman"/>
        </w:rPr>
        <w:t xml:space="preserve">there is widespread agreement that </w:t>
      </w:r>
      <w:r w:rsidR="00986E63" w:rsidRPr="002909F2">
        <w:rPr>
          <w:rFonts w:ascii="Times New Roman" w:hAnsi="Times New Roman" w:cs="Times New Roman"/>
        </w:rPr>
        <w:t>c</w:t>
      </w:r>
      <w:r w:rsidR="00312B6F" w:rsidRPr="002909F2">
        <w:rPr>
          <w:rFonts w:ascii="Times New Roman" w:hAnsi="Times New Roman" w:cs="Times New Roman"/>
        </w:rPr>
        <w:t>ollege students,</w:t>
      </w:r>
      <w:r w:rsidR="00CB6EAE" w:rsidRPr="002909F2">
        <w:rPr>
          <w:rFonts w:ascii="Times New Roman" w:hAnsi="Times New Roman" w:cs="Times New Roman"/>
        </w:rPr>
        <w:t xml:space="preserve"> recent graduates and the under-</w:t>
      </w:r>
      <w:r w:rsidR="00312B6F" w:rsidRPr="002909F2">
        <w:rPr>
          <w:rFonts w:ascii="Times New Roman" w:hAnsi="Times New Roman" w:cs="Times New Roman"/>
        </w:rPr>
        <w:t>35 age group made up the bulk of</w:t>
      </w:r>
      <w:r w:rsidR="00986E63" w:rsidRPr="002909F2">
        <w:rPr>
          <w:rFonts w:ascii="Times New Roman" w:hAnsi="Times New Roman" w:cs="Times New Roman"/>
        </w:rPr>
        <w:t xml:space="preserve"> early participants</w:t>
      </w:r>
      <w:r w:rsidR="00CB6EAE" w:rsidRPr="002909F2">
        <w:rPr>
          <w:rFonts w:ascii="Times New Roman" w:hAnsi="Times New Roman" w:cs="Times New Roman"/>
        </w:rPr>
        <w:t xml:space="preserve">. </w:t>
      </w:r>
      <w:r w:rsidR="00CB7B8B" w:rsidRPr="002909F2">
        <w:rPr>
          <w:rFonts w:ascii="Times New Roman" w:hAnsi="Times New Roman" w:cs="Times New Roman"/>
        </w:rPr>
        <w:t xml:space="preserve">Even as </w:t>
      </w:r>
      <w:r w:rsidR="00986E63" w:rsidRPr="002909F2">
        <w:rPr>
          <w:rFonts w:ascii="Times New Roman" w:hAnsi="Times New Roman" w:cs="Times New Roman"/>
        </w:rPr>
        <w:t xml:space="preserve">the sector </w:t>
      </w:r>
      <w:r w:rsidR="00607D1E" w:rsidRPr="002909F2">
        <w:rPr>
          <w:rFonts w:ascii="Times New Roman" w:hAnsi="Times New Roman" w:cs="Times New Roman"/>
        </w:rPr>
        <w:t>mainstream</w:t>
      </w:r>
      <w:r w:rsidR="00986E63" w:rsidRPr="002909F2">
        <w:rPr>
          <w:rFonts w:ascii="Times New Roman" w:hAnsi="Times New Roman" w:cs="Times New Roman"/>
        </w:rPr>
        <w:t>ed</w:t>
      </w:r>
      <w:r w:rsidR="00607D1E" w:rsidRPr="002909F2">
        <w:rPr>
          <w:rFonts w:ascii="Times New Roman" w:hAnsi="Times New Roman" w:cs="Times New Roman"/>
        </w:rPr>
        <w:t xml:space="preserve">, </w:t>
      </w:r>
      <w:r w:rsidR="00986E63" w:rsidRPr="002909F2">
        <w:rPr>
          <w:rFonts w:ascii="Times New Roman" w:hAnsi="Times New Roman" w:cs="Times New Roman"/>
        </w:rPr>
        <w:t>its</w:t>
      </w:r>
      <w:r w:rsidR="00607D1E" w:rsidRPr="002909F2">
        <w:rPr>
          <w:rFonts w:ascii="Times New Roman" w:hAnsi="Times New Roman" w:cs="Times New Roman"/>
        </w:rPr>
        <w:t xml:space="preserve"> makeup remained disproportionately young and highly educated</w:t>
      </w:r>
      <w:r w:rsidR="00A44CF2" w:rsidRPr="002909F2">
        <w:rPr>
          <w:rFonts w:ascii="Times New Roman" w:hAnsi="Times New Roman" w:cs="Times New Roman"/>
        </w:rPr>
        <w:t xml:space="preserve">, on both the consumer and the provider sides. </w:t>
      </w:r>
      <w:r w:rsidR="002E06D4" w:rsidRPr="002909F2">
        <w:rPr>
          <w:rFonts w:ascii="Times New Roman" w:hAnsi="Times New Roman" w:cs="Times New Roman"/>
        </w:rPr>
        <w:t xml:space="preserve">A 2016 </w:t>
      </w:r>
      <w:r w:rsidR="007E4757" w:rsidRPr="002909F2">
        <w:rPr>
          <w:rFonts w:ascii="Times New Roman" w:hAnsi="Times New Roman" w:cs="Times New Roman"/>
        </w:rPr>
        <w:t xml:space="preserve">national survey </w:t>
      </w:r>
      <w:r w:rsidR="00607D1E" w:rsidRPr="002909F2">
        <w:rPr>
          <w:rFonts w:ascii="Times New Roman" w:hAnsi="Times New Roman" w:cs="Times New Roman"/>
        </w:rPr>
        <w:t xml:space="preserve">by the Pew organization </w:t>
      </w:r>
      <w:r w:rsidR="00A44CF2" w:rsidRPr="002909F2">
        <w:rPr>
          <w:rFonts w:ascii="Times New Roman" w:hAnsi="Times New Roman" w:cs="Times New Roman"/>
        </w:rPr>
        <w:t>found t</w:t>
      </w:r>
      <w:r w:rsidR="00565767" w:rsidRPr="002909F2">
        <w:rPr>
          <w:rFonts w:ascii="Times New Roman" w:hAnsi="Times New Roman" w:cs="Times New Roman"/>
        </w:rPr>
        <w:t xml:space="preserve">hat </w:t>
      </w:r>
      <w:r w:rsidR="0003599B" w:rsidRPr="002909F2">
        <w:rPr>
          <w:rFonts w:ascii="Times New Roman" w:hAnsi="Times New Roman" w:cs="Times New Roman"/>
        </w:rPr>
        <w:t>18-29 year old</w:t>
      </w:r>
      <w:r w:rsidR="00565767" w:rsidRPr="002909F2">
        <w:rPr>
          <w:rFonts w:ascii="Times New Roman" w:hAnsi="Times New Roman" w:cs="Times New Roman"/>
        </w:rPr>
        <w:t>s are</w:t>
      </w:r>
      <w:r w:rsidR="00A44CF2" w:rsidRPr="002909F2">
        <w:rPr>
          <w:rFonts w:ascii="Times New Roman" w:hAnsi="Times New Roman" w:cs="Times New Roman"/>
        </w:rPr>
        <w:t xml:space="preserve"> more likely to be </w:t>
      </w:r>
      <w:r w:rsidR="00363972" w:rsidRPr="002909F2">
        <w:rPr>
          <w:rFonts w:ascii="Times New Roman" w:hAnsi="Times New Roman" w:cs="Times New Roman"/>
        </w:rPr>
        <w:t>consumers</w:t>
      </w:r>
      <w:r w:rsidR="00A44CF2" w:rsidRPr="002909F2">
        <w:rPr>
          <w:rFonts w:ascii="Times New Roman" w:hAnsi="Times New Roman" w:cs="Times New Roman"/>
        </w:rPr>
        <w:t xml:space="preserve"> of ridehailing,</w:t>
      </w:r>
      <w:r w:rsidR="00565767" w:rsidRPr="002909F2">
        <w:rPr>
          <w:rFonts w:ascii="Times New Roman" w:hAnsi="Times New Roman" w:cs="Times New Roman"/>
        </w:rPr>
        <w:t xml:space="preserve"> clothing rental, and co-working </w:t>
      </w:r>
      <w:r w:rsidR="0003599B" w:rsidRPr="002909F2">
        <w:rPr>
          <w:rFonts w:ascii="Times New Roman" w:hAnsi="Times New Roman" w:cs="Times New Roman"/>
        </w:rPr>
        <w:t>spaces</w:t>
      </w:r>
      <w:r w:rsidR="00A44CF2" w:rsidRPr="002909F2">
        <w:rPr>
          <w:rFonts w:ascii="Times New Roman" w:hAnsi="Times New Roman" w:cs="Times New Roman"/>
        </w:rPr>
        <w:t xml:space="preserve"> than older age groups. The 29-44 </w:t>
      </w:r>
      <w:r w:rsidR="00565767" w:rsidRPr="002909F2">
        <w:rPr>
          <w:rFonts w:ascii="Times New Roman" w:hAnsi="Times New Roman" w:cs="Times New Roman"/>
        </w:rPr>
        <w:t>age group is</w:t>
      </w:r>
      <w:r w:rsidR="00A44CF2" w:rsidRPr="002909F2">
        <w:rPr>
          <w:rFonts w:ascii="Times New Roman" w:hAnsi="Times New Roman" w:cs="Times New Roman"/>
        </w:rPr>
        <w:t xml:space="preserve"> more re</w:t>
      </w:r>
      <w:r w:rsidR="00565767" w:rsidRPr="002909F2">
        <w:rPr>
          <w:rFonts w:ascii="Times New Roman" w:hAnsi="Times New Roman" w:cs="Times New Roman"/>
        </w:rPr>
        <w:t>presented in</w:t>
      </w:r>
      <w:r w:rsidR="00A44CF2" w:rsidRPr="002909F2">
        <w:rPr>
          <w:rFonts w:ascii="Times New Roman" w:hAnsi="Times New Roman" w:cs="Times New Roman"/>
        </w:rPr>
        <w:t xml:space="preserve"> lodging (likely because of cost</w:t>
      </w:r>
      <w:r w:rsidR="00565767" w:rsidRPr="002909F2">
        <w:rPr>
          <w:rFonts w:ascii="Times New Roman" w:hAnsi="Times New Roman" w:cs="Times New Roman"/>
        </w:rPr>
        <w:t>).</w:t>
      </w:r>
      <w:r w:rsidR="00A44CF2" w:rsidRPr="002909F2">
        <w:rPr>
          <w:rFonts w:ascii="Times New Roman" w:hAnsi="Times New Roman" w:cs="Times New Roman"/>
        </w:rPr>
        <w:t xml:space="preserve"> </w:t>
      </w:r>
      <w:r w:rsidR="0003599B" w:rsidRPr="002909F2">
        <w:rPr>
          <w:rFonts w:ascii="Times New Roman" w:hAnsi="Times New Roman" w:cs="Times New Roman"/>
        </w:rPr>
        <w:t xml:space="preserve">The </w:t>
      </w:r>
      <w:r w:rsidR="007D6B4D" w:rsidRPr="002909F2">
        <w:rPr>
          <w:rFonts w:ascii="Times New Roman" w:hAnsi="Times New Roman" w:cs="Times New Roman"/>
        </w:rPr>
        <w:t>youngest age group are also</w:t>
      </w:r>
      <w:r w:rsidR="0003599B" w:rsidRPr="002909F2">
        <w:rPr>
          <w:rFonts w:ascii="Times New Roman" w:hAnsi="Times New Roman" w:cs="Times New Roman"/>
        </w:rPr>
        <w:t xml:space="preserve"> </w:t>
      </w:r>
      <w:r w:rsidR="00565767" w:rsidRPr="002909F2">
        <w:rPr>
          <w:rFonts w:ascii="Times New Roman" w:hAnsi="Times New Roman" w:cs="Times New Roman"/>
        </w:rPr>
        <w:t>heavily represented as buyers of</w:t>
      </w:r>
      <w:r w:rsidR="0003599B" w:rsidRPr="002909F2">
        <w:rPr>
          <w:rFonts w:ascii="Times New Roman" w:hAnsi="Times New Roman" w:cs="Times New Roman"/>
        </w:rPr>
        <w:t xml:space="preserve"> second hand </w:t>
      </w:r>
      <w:r w:rsidR="007D6B4D" w:rsidRPr="002909F2">
        <w:rPr>
          <w:rFonts w:ascii="Times New Roman" w:hAnsi="Times New Roman" w:cs="Times New Roman"/>
        </w:rPr>
        <w:t>or</w:t>
      </w:r>
      <w:r w:rsidR="0003599B" w:rsidRPr="002909F2">
        <w:rPr>
          <w:rFonts w:ascii="Times New Roman" w:hAnsi="Times New Roman" w:cs="Times New Roman"/>
        </w:rPr>
        <w:t xml:space="preserve"> handmade goods and consumers of gig labor for household task</w:t>
      </w:r>
      <w:r w:rsidR="00401078" w:rsidRPr="002909F2">
        <w:rPr>
          <w:rFonts w:ascii="Times New Roman" w:hAnsi="Times New Roman" w:cs="Times New Roman"/>
        </w:rPr>
        <w:t>s</w:t>
      </w:r>
      <w:r w:rsidR="00363972" w:rsidRPr="002909F2">
        <w:rPr>
          <w:rFonts w:ascii="Times New Roman" w:hAnsi="Times New Roman" w:cs="Times New Roman"/>
        </w:rPr>
        <w:t>. Among 18-29 year olds, 15% had used ridehailing services, 11% homesharing, 4% coworking and task labor and 2% had rented clothing f</w:t>
      </w:r>
      <w:r w:rsidR="00565767" w:rsidRPr="002909F2">
        <w:rPr>
          <w:rFonts w:ascii="Times New Roman" w:hAnsi="Times New Roman" w:cs="Times New Roman"/>
        </w:rPr>
        <w:t>rom platforms. Overall, u</w:t>
      </w:r>
      <w:r w:rsidR="00363972" w:rsidRPr="002909F2">
        <w:rPr>
          <w:rFonts w:ascii="Times New Roman" w:hAnsi="Times New Roman" w:cs="Times New Roman"/>
        </w:rPr>
        <w:t>sage begins to drop off significantly after age 45</w:t>
      </w:r>
      <w:r w:rsidR="00527F14">
        <w:rPr>
          <w:rFonts w:ascii="Times New Roman" w:hAnsi="Times New Roman" w:cs="Times New Roman"/>
        </w:rPr>
        <w:t xml:space="preserve"> </w:t>
      </w:r>
      <w:r w:rsidR="00527F14">
        <w:rPr>
          <w:rFonts w:ascii="Times New Roman" w:hAnsi="Times New Roman" w:cs="Times New Roman"/>
        </w:rPr>
        <w:fldChar w:fldCharType="begin"/>
      </w:r>
      <w:r w:rsidR="00527F14">
        <w:rPr>
          <w:rFonts w:ascii="Times New Roman" w:hAnsi="Times New Roman" w:cs="Times New Roman"/>
        </w:rPr>
        <w:instrText xml:space="preserve"> ADDIN ZOTERO_ITEM CSL_CITATION {"citationID":"ysGrezSS","properties":{"formattedCitation":"(Pew Research Center 2016b)","plainCitation":"(Pew Research Center 2016b)"},"citationItems":[{"id":2692,"uris":["http://zotero.org/groups/243644/items/IASZU35D"],"uri":["http://zotero.org/groups/243644/items/IASZU35D"],"itemData":{"id":2692,"type":"report","title":"Shared, Collaborative and On Demand: The New Digital Economy","URL":"http://www.pewinternet.org/2016/05/19/the-new-digital-economy/","author":[{"literal":"Pew Research Center"}],"issued":{"date-parts":[["2016"]]}}}],"schema":"https://github.com/citation-style-language/schema/raw/master/csl-citation.json"} </w:instrText>
      </w:r>
      <w:r w:rsidR="00527F14">
        <w:rPr>
          <w:rFonts w:ascii="Times New Roman" w:hAnsi="Times New Roman" w:cs="Times New Roman"/>
        </w:rPr>
        <w:fldChar w:fldCharType="separate"/>
      </w:r>
      <w:r w:rsidR="00527F14" w:rsidRPr="00527F14">
        <w:rPr>
          <w:rFonts w:ascii="Times New Roman" w:hAnsi="Times New Roman" w:cs="Times New Roman"/>
        </w:rPr>
        <w:t>(Pew Research Center 2016b)</w:t>
      </w:r>
      <w:r w:rsidR="00527F14">
        <w:rPr>
          <w:rFonts w:ascii="Times New Roman" w:hAnsi="Times New Roman" w:cs="Times New Roman"/>
        </w:rPr>
        <w:fldChar w:fldCharType="end"/>
      </w:r>
      <w:r w:rsidR="00307924">
        <w:rPr>
          <w:rFonts w:ascii="Times New Roman" w:hAnsi="Times New Roman" w:cs="Times New Roman"/>
        </w:rPr>
        <w:t>.</w:t>
      </w:r>
      <w:r w:rsidR="00504F3D" w:rsidRPr="002909F2">
        <w:rPr>
          <w:rStyle w:val="CommentReference"/>
          <w:rFonts w:ascii="Times New Roman" w:eastAsiaTheme="minorEastAsia" w:hAnsi="Times New Roman" w:cs="Times New Roman"/>
          <w:sz w:val="24"/>
          <w:szCs w:val="24"/>
        </w:rPr>
        <w:t xml:space="preserve"> </w:t>
      </w:r>
      <w:r w:rsidR="00653187" w:rsidRPr="002909F2">
        <w:rPr>
          <w:rFonts w:ascii="Times New Roman" w:hAnsi="Times New Roman" w:cs="Times New Roman"/>
        </w:rPr>
        <w:t>A 2015 survey found that 34%</w:t>
      </w:r>
      <w:r w:rsidR="00653187" w:rsidRPr="002909F2">
        <w:rPr>
          <w:rFonts w:ascii="Times New Roman" w:eastAsia="Times New Roman" w:hAnsi="Times New Roman" w:cs="Times New Roman"/>
        </w:rPr>
        <w:t xml:space="preserve"> of U.S. residents between the ages of 16 and 34 said they belonged to a sharing service or expected to within the next year</w:t>
      </w:r>
      <w:r w:rsidR="000834F7" w:rsidRPr="002909F2">
        <w:rPr>
          <w:rFonts w:ascii="Times New Roman" w:eastAsia="Times New Roman" w:hAnsi="Times New Roman" w:cs="Times New Roman"/>
        </w:rPr>
        <w:t xml:space="preserve"> </w:t>
      </w:r>
      <w:r w:rsidR="000834F7" w:rsidRPr="002909F2">
        <w:rPr>
          <w:rFonts w:ascii="Times New Roman" w:eastAsia="Times New Roman" w:hAnsi="Times New Roman" w:cs="Times New Roman"/>
        </w:rPr>
        <w:fldChar w:fldCharType="begin"/>
      </w:r>
      <w:r w:rsidR="000834F7" w:rsidRPr="002909F2">
        <w:rPr>
          <w:rFonts w:ascii="Times New Roman" w:eastAsia="Times New Roman" w:hAnsi="Times New Roman" w:cs="Times New Roman"/>
        </w:rPr>
        <w:instrText xml:space="preserve"> ADDIN ZOTERO_ITEM CSL_CITATION {"citationID":"UP0B2j1h","properties":{"formattedCitation":"(Bloomberg Brief 2015)","plainCitation":"(Bloomberg Brief 2015)"},"citationItems":[{"id":2741,"uris":["http://zotero.org/groups/243644/items/NJKHNMZP"],"uri":["http://zotero.org/groups/243644/items/NJKHNMZP"],"itemData":{"id":2741,"type":"article-newspaper","title":"The Sharing Economy: Friend or Foe?","container-title":"bloombergbriefs.com","URL":"https://newsletters.briefs.bloomberg.com/repo/uploadsb/pdf/false_false/bloombergbriefs/4vz1acbgfrxz8uwan9_0_1019.pdf","author":[{"family":"Bloomberg Brief","given":""}],"issued":{"date-parts":[["2015",6,15]]},"accessed":{"date-parts":[["2018",3,17]]}}}],"schema":"https://github.com/citation-style-language/schema/raw/master/csl-citation.json"} </w:instrText>
      </w:r>
      <w:r w:rsidR="000834F7" w:rsidRPr="002909F2">
        <w:rPr>
          <w:rFonts w:ascii="Times New Roman" w:eastAsia="Times New Roman" w:hAnsi="Times New Roman" w:cs="Times New Roman"/>
        </w:rPr>
        <w:fldChar w:fldCharType="separate"/>
      </w:r>
      <w:r w:rsidR="000834F7" w:rsidRPr="002909F2">
        <w:rPr>
          <w:rFonts w:ascii="Times New Roman" w:hAnsi="Times New Roman" w:cs="Times New Roman"/>
        </w:rPr>
        <w:t>(Bloomberg Brief 2015)</w:t>
      </w:r>
      <w:r w:rsidR="000834F7" w:rsidRPr="002909F2">
        <w:rPr>
          <w:rFonts w:ascii="Times New Roman" w:eastAsia="Times New Roman" w:hAnsi="Times New Roman" w:cs="Times New Roman"/>
        </w:rPr>
        <w:fldChar w:fldCharType="end"/>
      </w:r>
      <w:r w:rsidR="00653187" w:rsidRPr="002909F2">
        <w:rPr>
          <w:rFonts w:ascii="Times New Roman" w:eastAsia="Times New Roman" w:hAnsi="Times New Roman" w:cs="Times New Roman"/>
        </w:rPr>
        <w:t>.</w:t>
      </w:r>
      <w:r w:rsidR="00653187" w:rsidRPr="002909F2">
        <w:rPr>
          <w:rFonts w:ascii="Times New Roman" w:hAnsi="Times New Roman" w:cs="Times New Roman"/>
        </w:rPr>
        <w:t xml:space="preserve"> </w:t>
      </w:r>
      <w:r w:rsidR="00363972" w:rsidRPr="002909F2">
        <w:rPr>
          <w:rFonts w:ascii="Times New Roman" w:hAnsi="Times New Roman" w:cs="Times New Roman"/>
        </w:rPr>
        <w:t xml:space="preserve">The </w:t>
      </w:r>
      <w:r w:rsidR="00653187" w:rsidRPr="002909F2">
        <w:rPr>
          <w:rFonts w:ascii="Times New Roman" w:hAnsi="Times New Roman" w:cs="Times New Roman"/>
        </w:rPr>
        <w:t xml:space="preserve">provider side also </w:t>
      </w:r>
      <w:r w:rsidR="00363972" w:rsidRPr="002909F2">
        <w:rPr>
          <w:rFonts w:ascii="Times New Roman" w:hAnsi="Times New Roman" w:cs="Times New Roman"/>
        </w:rPr>
        <w:t>skew</w:t>
      </w:r>
      <w:r w:rsidR="00653187" w:rsidRPr="002909F2">
        <w:rPr>
          <w:rFonts w:ascii="Times New Roman" w:hAnsi="Times New Roman" w:cs="Times New Roman"/>
        </w:rPr>
        <w:t>s</w:t>
      </w:r>
      <w:r w:rsidR="00363972" w:rsidRPr="002909F2">
        <w:rPr>
          <w:rFonts w:ascii="Times New Roman" w:hAnsi="Times New Roman" w:cs="Times New Roman"/>
        </w:rPr>
        <w:t xml:space="preserve"> toward youth</w:t>
      </w:r>
      <w:r w:rsidR="00653187" w:rsidRPr="002909F2">
        <w:rPr>
          <w:rFonts w:ascii="Times New Roman" w:hAnsi="Times New Roman" w:cs="Times New Roman"/>
        </w:rPr>
        <w:t>, with Pew reporting</w:t>
      </w:r>
      <w:r w:rsidR="00363972" w:rsidRPr="002909F2">
        <w:rPr>
          <w:rFonts w:ascii="Times New Roman" w:hAnsi="Times New Roman" w:cs="Times New Roman"/>
        </w:rPr>
        <w:t xml:space="preserve"> </w:t>
      </w:r>
      <w:r w:rsidR="007E4757" w:rsidRPr="002909F2">
        <w:rPr>
          <w:rFonts w:ascii="Times New Roman" w:hAnsi="Times New Roman" w:cs="Times New Roman"/>
        </w:rPr>
        <w:t xml:space="preserve">that </w:t>
      </w:r>
      <w:r w:rsidR="00CB6EAE" w:rsidRPr="002909F2">
        <w:rPr>
          <w:rFonts w:ascii="Times New Roman" w:hAnsi="Times New Roman" w:cs="Times New Roman"/>
        </w:rPr>
        <w:t xml:space="preserve">18-29 year olds were twice as likely to participate in gig work and task sites </w:t>
      </w:r>
      <w:r w:rsidR="00653187" w:rsidRPr="002909F2">
        <w:rPr>
          <w:rFonts w:ascii="Times New Roman" w:hAnsi="Times New Roman" w:cs="Times New Roman"/>
        </w:rPr>
        <w:t>than</w:t>
      </w:r>
      <w:r w:rsidR="00CB6EAE" w:rsidRPr="002909F2">
        <w:rPr>
          <w:rFonts w:ascii="Times New Roman" w:hAnsi="Times New Roman" w:cs="Times New Roman"/>
        </w:rPr>
        <w:t xml:space="preserve"> the population as a whole</w:t>
      </w:r>
      <w:r w:rsidR="00527F14">
        <w:rPr>
          <w:rFonts w:ascii="Times New Roman" w:hAnsi="Times New Roman" w:cs="Times New Roman"/>
        </w:rPr>
        <w:t xml:space="preserve"> </w:t>
      </w:r>
      <w:r w:rsidR="00527F14">
        <w:rPr>
          <w:rFonts w:ascii="Times New Roman" w:hAnsi="Times New Roman" w:cs="Times New Roman"/>
        </w:rPr>
        <w:fldChar w:fldCharType="begin"/>
      </w:r>
      <w:r w:rsidR="00527F14">
        <w:rPr>
          <w:rFonts w:ascii="Times New Roman" w:hAnsi="Times New Roman" w:cs="Times New Roman"/>
        </w:rPr>
        <w:instrText xml:space="preserve"> ADDIN ZOTERO_ITEM CSL_CITATION {"citationID":"gtTtBtDe","properties":{"formattedCitation":"(Pew Research Center 2016a)","plainCitation":"(Pew Research Center 2016a)"},"citationItems":[{"id":2472,"uris":["http://zotero.org/groups/243644/items/GGRHFGTP"],"uri":["http://zotero.org/groups/243644/items/GGRHFGTP"],"itemData":{"id":2472,"type":"report","title":"Gig Work, Online Selling and Home Sharing","URL":"http://www.pewinternet.org/2016/11/17/gig-work-online-selling-and-home-sharing/","author":[{"literal":"Pew Research Center"}],"issued":{"date-parts":[["2016"]]},"accessed":{"date-parts":[["2017",2,12]]}}}],"schema":"https://github.com/citation-style-language/schema/raw/master/csl-citation.json"} </w:instrText>
      </w:r>
      <w:r w:rsidR="00527F14">
        <w:rPr>
          <w:rFonts w:ascii="Times New Roman" w:hAnsi="Times New Roman" w:cs="Times New Roman"/>
        </w:rPr>
        <w:fldChar w:fldCharType="separate"/>
      </w:r>
      <w:r w:rsidR="00527F14" w:rsidRPr="00527F14">
        <w:rPr>
          <w:rFonts w:ascii="Times New Roman" w:hAnsi="Times New Roman" w:cs="Times New Roman"/>
        </w:rPr>
        <w:t>(Pew Research Center 2016a)</w:t>
      </w:r>
      <w:r w:rsidR="00527F14">
        <w:rPr>
          <w:rFonts w:ascii="Times New Roman" w:hAnsi="Times New Roman" w:cs="Times New Roman"/>
        </w:rPr>
        <w:fldChar w:fldCharType="end"/>
      </w:r>
      <w:r w:rsidR="00583760" w:rsidRPr="002909F2">
        <w:rPr>
          <w:rFonts w:ascii="Times New Roman" w:hAnsi="Times New Roman" w:cs="Times New Roman"/>
        </w:rPr>
        <w:t>.</w:t>
      </w:r>
      <w:r w:rsidR="00CB6EAE" w:rsidRPr="002909F2">
        <w:rPr>
          <w:rFonts w:ascii="Times New Roman" w:hAnsi="Times New Roman" w:cs="Times New Roman"/>
        </w:rPr>
        <w:t xml:space="preserve"> </w:t>
      </w:r>
    </w:p>
    <w:p w14:paraId="40A31D66" w14:textId="77777777" w:rsidR="0071501F" w:rsidRPr="002909F2" w:rsidRDefault="0071501F" w:rsidP="00986E63">
      <w:pPr>
        <w:jc w:val="both"/>
        <w:rPr>
          <w:rFonts w:ascii="Times New Roman" w:eastAsia="Times New Roman" w:hAnsi="Times New Roman" w:cs="Times New Roman"/>
        </w:rPr>
      </w:pPr>
    </w:p>
    <w:p w14:paraId="163C5BC5" w14:textId="2E217BF4" w:rsidR="007D6B4D" w:rsidRPr="002909F2" w:rsidRDefault="00607D1E" w:rsidP="00986E63">
      <w:pPr>
        <w:jc w:val="both"/>
        <w:rPr>
          <w:rFonts w:ascii="Times New Roman" w:hAnsi="Times New Roman" w:cs="Times New Roman"/>
        </w:rPr>
      </w:pPr>
      <w:r w:rsidRPr="002909F2">
        <w:rPr>
          <w:rFonts w:ascii="Times New Roman" w:hAnsi="Times New Roman" w:cs="Times New Roman"/>
        </w:rPr>
        <w:t>S</w:t>
      </w:r>
      <w:r w:rsidR="006B200F" w:rsidRPr="002909F2">
        <w:rPr>
          <w:rFonts w:ascii="Times New Roman" w:hAnsi="Times New Roman" w:cs="Times New Roman"/>
        </w:rPr>
        <w:t xml:space="preserve">haring economy participants are highly educated. </w:t>
      </w:r>
      <w:r w:rsidR="002909F2" w:rsidRPr="002909F2">
        <w:rPr>
          <w:rFonts w:ascii="Times New Roman" w:hAnsi="Times New Roman" w:cs="Times New Roman"/>
        </w:rPr>
        <w:t>The</w:t>
      </w:r>
      <w:r w:rsidR="003E65B8" w:rsidRPr="002909F2">
        <w:rPr>
          <w:rFonts w:ascii="Times New Roman" w:hAnsi="Times New Roman" w:cs="Times New Roman"/>
        </w:rPr>
        <w:t xml:space="preserve"> </w:t>
      </w:r>
      <w:r w:rsidR="00363972" w:rsidRPr="002909F2">
        <w:rPr>
          <w:rFonts w:ascii="Times New Roman" w:hAnsi="Times New Roman" w:cs="Times New Roman"/>
        </w:rPr>
        <w:t>Pew survey found that across many sites, the college educated w</w:t>
      </w:r>
      <w:r w:rsidR="003E65B8" w:rsidRPr="002909F2">
        <w:rPr>
          <w:rFonts w:ascii="Times New Roman" w:hAnsi="Times New Roman" w:cs="Times New Roman"/>
        </w:rPr>
        <w:t xml:space="preserve">ere more likely to be using </w:t>
      </w:r>
      <w:r w:rsidR="00363972" w:rsidRPr="002909F2">
        <w:rPr>
          <w:rFonts w:ascii="Times New Roman" w:hAnsi="Times New Roman" w:cs="Times New Roman"/>
        </w:rPr>
        <w:t xml:space="preserve">services, and nearly half </w:t>
      </w:r>
      <w:r w:rsidR="003E65B8" w:rsidRPr="002909F2">
        <w:rPr>
          <w:rFonts w:ascii="Times New Roman" w:hAnsi="Times New Roman" w:cs="Times New Roman"/>
        </w:rPr>
        <w:t>of this group was</w:t>
      </w:r>
      <w:r w:rsidR="00363972" w:rsidRPr="002909F2">
        <w:rPr>
          <w:rFonts w:ascii="Times New Roman" w:hAnsi="Times New Roman" w:cs="Times New Roman"/>
        </w:rPr>
        <w:t xml:space="preserve"> already users. </w:t>
      </w:r>
      <w:r w:rsidR="007375E1" w:rsidRPr="002909F2">
        <w:rPr>
          <w:rFonts w:ascii="Times New Roman" w:hAnsi="Times New Roman" w:cs="Times New Roman"/>
        </w:rPr>
        <w:t xml:space="preserve">TaskRabbit reported that 70% of its providers had a college education or more </w:t>
      </w:r>
      <w:r w:rsidR="00504F3D" w:rsidRPr="002909F2">
        <w:rPr>
          <w:rFonts w:ascii="Times New Roman" w:hAnsi="Times New Roman" w:cs="Times New Roman"/>
        </w:rPr>
        <w:fldChar w:fldCharType="begin" w:fldLock="1"/>
      </w:r>
      <w:r w:rsidR="00D74FC8" w:rsidRPr="002909F2">
        <w:rPr>
          <w:rFonts w:ascii="Times New Roman" w:hAnsi="Times New Roman" w:cs="Times New Roman"/>
        </w:rPr>
        <w:instrText xml:space="preserve"> ADDIN ZOTERO_ITEM CSL_CITATION {"citationID":"y4iNSEBg","properties":{"formattedCitation":"(Newton 2013)","plainCitation":"(Newton 2013)"},"citationItems":[{"id":497,"uris":["http://zotero.org/groups/243644/items/XKBBF8X6"],"uri":["http://zotero.org/groups/243644/items/XKBBF8X6"],"itemData":{"id":497,"type":"article-newspaper","title":"Temping fate: can TaskRabbit go from side gigs to real jobs?","container-title":"The Verge","abstract":"The errand marketplace hires for longer-term work, and may add benefits","URL":"http://www.theverge.com/2013/5/23/4352116/taskrabbit-temp-agency-gig-economy","author":[{"family":"Newton","given":"Casey"}],"issued":{"date-parts":[["2013",5,23]]}}}],"schema":"https://github.com/citation-style-language/schema/raw/master/csl-citation.json"} </w:instrText>
      </w:r>
      <w:r w:rsidR="00504F3D" w:rsidRPr="002909F2">
        <w:rPr>
          <w:rFonts w:ascii="Times New Roman" w:hAnsi="Times New Roman" w:cs="Times New Roman"/>
        </w:rPr>
        <w:fldChar w:fldCharType="separate"/>
      </w:r>
      <w:r w:rsidR="00D74FC8" w:rsidRPr="002909F2">
        <w:rPr>
          <w:rFonts w:ascii="Times New Roman" w:hAnsi="Times New Roman" w:cs="Times New Roman"/>
        </w:rPr>
        <w:t>(Newton 2013)</w:t>
      </w:r>
      <w:r w:rsidR="00504F3D" w:rsidRPr="002909F2">
        <w:rPr>
          <w:rFonts w:ascii="Times New Roman" w:hAnsi="Times New Roman" w:cs="Times New Roman"/>
        </w:rPr>
        <w:fldChar w:fldCharType="end"/>
      </w:r>
      <w:r w:rsidR="00504F3D" w:rsidRPr="002909F2">
        <w:rPr>
          <w:rFonts w:ascii="Times New Roman" w:hAnsi="Times New Roman" w:cs="Times New Roman"/>
        </w:rPr>
        <w:t>.</w:t>
      </w:r>
      <w:r w:rsidR="00752AE7" w:rsidRPr="002909F2">
        <w:rPr>
          <w:rFonts w:ascii="Times New Roman" w:hAnsi="Times New Roman" w:cs="Times New Roman"/>
        </w:rPr>
        <w:t xml:space="preserve"> </w:t>
      </w:r>
      <w:r w:rsidR="00B5794B" w:rsidRPr="002909F2">
        <w:rPr>
          <w:rFonts w:ascii="Times New Roman" w:hAnsi="Times New Roman" w:cs="Times New Roman"/>
        </w:rPr>
        <w:t>Hall and Krue</w:t>
      </w:r>
      <w:r w:rsidR="003E65B8" w:rsidRPr="002909F2">
        <w:rPr>
          <w:rFonts w:ascii="Times New Roman" w:hAnsi="Times New Roman" w:cs="Times New Roman"/>
        </w:rPr>
        <w:t>ger</w:t>
      </w:r>
      <w:r w:rsidR="00792BC4" w:rsidRPr="002909F2">
        <w:rPr>
          <w:rFonts w:ascii="Times New Roman" w:hAnsi="Times New Roman" w:cs="Times New Roman"/>
        </w:rPr>
        <w:t xml:space="preserve"> </w:t>
      </w:r>
      <w:r w:rsidR="00792BC4" w:rsidRPr="002909F2">
        <w:rPr>
          <w:rFonts w:ascii="Times New Roman" w:hAnsi="Times New Roman" w:cs="Times New Roman"/>
        </w:rPr>
        <w:fldChar w:fldCharType="begin" w:fldLock="1"/>
      </w:r>
      <w:r w:rsidR="00A70DBD" w:rsidRPr="002909F2">
        <w:rPr>
          <w:rFonts w:ascii="Times New Roman" w:hAnsi="Times New Roman" w:cs="Times New Roman"/>
        </w:rPr>
        <w:instrText xml:space="preserve"> ADDIN ZOTERO_ITEM CSL_CITATION {"citationID":"qRsmid8v","properties":{"formattedCitation":"(2016)","plainCitation":"(2016)"},"citationItems":[{"id":447,"uris":["http://zotero.org/groups/243644/items/B36PKFWF"],"uri":["http://zotero.org/groups/243644/items/B36PKFWF"],"itemData":{"id":447,"type":"article-journal","title":"An Analysis of the Labor Market for Uber's Driver-Partners in the United States","container-title":"NBER Working Paper","issue":"22843","URL":"http://www.nber.org/papers/w22843","author":[{"family":"Hall","given":"Jonathan"},{"family":"Krueger","given":"Alan B."}],"issued":{"date-parts":[["2016"]]}},"suppress-author":1}],"schema":"https://github.com/citation-style-language/schema/raw/master/csl-citation.json"} </w:instrText>
      </w:r>
      <w:r w:rsidR="00792BC4" w:rsidRPr="002909F2">
        <w:rPr>
          <w:rFonts w:ascii="Times New Roman" w:hAnsi="Times New Roman" w:cs="Times New Roman"/>
        </w:rPr>
        <w:fldChar w:fldCharType="separate"/>
      </w:r>
      <w:r w:rsidR="003A473E" w:rsidRPr="002909F2">
        <w:rPr>
          <w:rFonts w:ascii="Times New Roman" w:hAnsi="Times New Roman" w:cs="Times New Roman"/>
        </w:rPr>
        <w:t>(2016)</w:t>
      </w:r>
      <w:r w:rsidR="00792BC4" w:rsidRPr="002909F2">
        <w:rPr>
          <w:rFonts w:ascii="Times New Roman" w:hAnsi="Times New Roman" w:cs="Times New Roman"/>
        </w:rPr>
        <w:fldChar w:fldCharType="end"/>
      </w:r>
      <w:r w:rsidR="003E65B8" w:rsidRPr="002909F2">
        <w:rPr>
          <w:rFonts w:ascii="Times New Roman" w:hAnsi="Times New Roman" w:cs="Times New Roman"/>
        </w:rPr>
        <w:t xml:space="preserve"> report from a survey of 601 Uber drivers that 37%</w:t>
      </w:r>
      <w:r w:rsidR="00B5794B" w:rsidRPr="002909F2">
        <w:rPr>
          <w:rFonts w:ascii="Times New Roman" w:hAnsi="Times New Roman" w:cs="Times New Roman"/>
        </w:rPr>
        <w:t xml:space="preserve"> have a college degree, and 40% have either an Associate’s Degree or some college. In addition, 11% a have post-graduate degree. These education levels are far in excess of the population as a whole. </w:t>
      </w:r>
      <w:r w:rsidR="009A5A44" w:rsidRPr="002909F2">
        <w:rPr>
          <w:rFonts w:ascii="Times New Roman" w:hAnsi="Times New Roman" w:cs="Times New Roman"/>
        </w:rPr>
        <w:t>In our research, we find almost no participants who have less than a high school diploma. Most are college graduates (or in college) and a significant fraction have</w:t>
      </w:r>
      <w:r w:rsidR="007D6B4D" w:rsidRPr="002909F2">
        <w:rPr>
          <w:rFonts w:ascii="Times New Roman" w:hAnsi="Times New Roman" w:cs="Times New Roman"/>
        </w:rPr>
        <w:t xml:space="preserve"> graduate degrees. The high levels of education in our sample can be partially explained by the fact that most of our respondents were based in</w:t>
      </w:r>
      <w:r w:rsidR="009A5A44" w:rsidRPr="002909F2">
        <w:rPr>
          <w:rFonts w:ascii="Times New Roman" w:hAnsi="Times New Roman" w:cs="Times New Roman"/>
        </w:rPr>
        <w:t xml:space="preserve"> Boston, b</w:t>
      </w:r>
      <w:r w:rsidRPr="002909F2">
        <w:rPr>
          <w:rFonts w:ascii="Times New Roman" w:hAnsi="Times New Roman" w:cs="Times New Roman"/>
        </w:rPr>
        <w:t xml:space="preserve">ut </w:t>
      </w:r>
      <w:r w:rsidR="009879D5" w:rsidRPr="002909F2">
        <w:rPr>
          <w:rFonts w:ascii="Times New Roman" w:hAnsi="Times New Roman" w:cs="Times New Roman"/>
        </w:rPr>
        <w:t xml:space="preserve">high </w:t>
      </w:r>
      <w:r w:rsidR="009A5A44" w:rsidRPr="002909F2">
        <w:rPr>
          <w:rFonts w:ascii="Times New Roman" w:hAnsi="Times New Roman" w:cs="Times New Roman"/>
        </w:rPr>
        <w:t>education levels are common on most platforms.</w:t>
      </w:r>
    </w:p>
    <w:p w14:paraId="5F264607" w14:textId="77777777" w:rsidR="007D6B4D" w:rsidRPr="002909F2" w:rsidRDefault="007D6B4D" w:rsidP="00986E63">
      <w:pPr>
        <w:jc w:val="both"/>
        <w:rPr>
          <w:rFonts w:ascii="Times New Roman" w:hAnsi="Times New Roman" w:cs="Times New Roman"/>
        </w:rPr>
      </w:pPr>
    </w:p>
    <w:p w14:paraId="714E8113" w14:textId="0B0F25B5" w:rsidR="00363972" w:rsidRPr="002909F2" w:rsidRDefault="00363972" w:rsidP="00986E63">
      <w:pPr>
        <w:jc w:val="both"/>
        <w:rPr>
          <w:rFonts w:ascii="Times New Roman" w:hAnsi="Times New Roman" w:cs="Times New Roman"/>
          <w:b/>
        </w:rPr>
      </w:pPr>
      <w:r w:rsidRPr="002909F2">
        <w:rPr>
          <w:rFonts w:ascii="Times New Roman" w:hAnsi="Times New Roman" w:cs="Times New Roman"/>
          <w:b/>
        </w:rPr>
        <w:t>Participant</w:t>
      </w:r>
      <w:r w:rsidR="006060AD" w:rsidRPr="002909F2">
        <w:rPr>
          <w:rFonts w:ascii="Times New Roman" w:hAnsi="Times New Roman" w:cs="Times New Roman"/>
          <w:b/>
        </w:rPr>
        <w:t>s’</w:t>
      </w:r>
      <w:r w:rsidRPr="002909F2">
        <w:rPr>
          <w:rFonts w:ascii="Times New Roman" w:hAnsi="Times New Roman" w:cs="Times New Roman"/>
          <w:b/>
        </w:rPr>
        <w:t xml:space="preserve"> Experiences</w:t>
      </w:r>
    </w:p>
    <w:p w14:paraId="6BBAA8B1" w14:textId="77777777" w:rsidR="00363972" w:rsidRPr="002909F2" w:rsidRDefault="00363972" w:rsidP="00986E63">
      <w:pPr>
        <w:jc w:val="both"/>
        <w:rPr>
          <w:rFonts w:ascii="Times New Roman" w:hAnsi="Times New Roman" w:cs="Times New Roman"/>
        </w:rPr>
      </w:pPr>
    </w:p>
    <w:p w14:paraId="4BC0EFA2" w14:textId="7E6F3ED7" w:rsidR="003918A0" w:rsidRPr="002909F2" w:rsidRDefault="00363972" w:rsidP="00986E63">
      <w:pPr>
        <w:jc w:val="both"/>
        <w:rPr>
          <w:rFonts w:ascii="Times New Roman" w:hAnsi="Times New Roman" w:cs="Times New Roman"/>
        </w:rPr>
      </w:pPr>
      <w:r w:rsidRPr="002909F2">
        <w:rPr>
          <w:rFonts w:ascii="Times New Roman" w:hAnsi="Times New Roman" w:cs="Times New Roman"/>
        </w:rPr>
        <w:t xml:space="preserve">Much of the public discourse on the sharing economy has focused on the experiences of workers, with widespread criticism of Uber and similar platforms for their low wages and poor treatment of drivers. There has been far less attention paid to </w:t>
      </w:r>
      <w:r w:rsidR="00A10F12" w:rsidRPr="002909F2">
        <w:rPr>
          <w:rFonts w:ascii="Times New Roman" w:hAnsi="Times New Roman" w:cs="Times New Roman"/>
        </w:rPr>
        <w:t>to the experience</w:t>
      </w:r>
      <w:r w:rsidR="00A10F12">
        <w:rPr>
          <w:rFonts w:ascii="Times New Roman" w:hAnsi="Times New Roman" w:cs="Times New Roman"/>
        </w:rPr>
        <w:t xml:space="preserve">s of participants on other platforms, or either as producers or consumers. In our research, we find that </w:t>
      </w:r>
      <w:r w:rsidRPr="002909F2">
        <w:rPr>
          <w:rFonts w:ascii="Times New Roman" w:hAnsi="Times New Roman" w:cs="Times New Roman"/>
        </w:rPr>
        <w:t xml:space="preserve">the sharing economy </w:t>
      </w:r>
      <w:r w:rsidRPr="002909F2">
        <w:rPr>
          <w:rFonts w:ascii="Times New Roman" w:hAnsi="Times New Roman" w:cs="Times New Roman"/>
        </w:rPr>
        <w:lastRenderedPageBreak/>
        <w:t>is a productive site for understanding consumer trends, as well as developing theoretical approaches to the sociology of cons</w:t>
      </w:r>
      <w:r w:rsidR="003918A0" w:rsidRPr="002909F2">
        <w:rPr>
          <w:rFonts w:ascii="Times New Roman" w:hAnsi="Times New Roman" w:cs="Times New Roman"/>
        </w:rPr>
        <w:t>umption.</w:t>
      </w:r>
    </w:p>
    <w:p w14:paraId="2A9C55BD" w14:textId="77777777" w:rsidR="003918A0" w:rsidRPr="002909F2" w:rsidRDefault="003918A0" w:rsidP="00986E63">
      <w:pPr>
        <w:jc w:val="both"/>
        <w:rPr>
          <w:rFonts w:ascii="Times New Roman" w:hAnsi="Times New Roman" w:cs="Times New Roman"/>
        </w:rPr>
      </w:pPr>
    </w:p>
    <w:p w14:paraId="0166877C" w14:textId="11EA014B" w:rsidR="00D24484" w:rsidRPr="002909F2" w:rsidRDefault="000E3E22" w:rsidP="00986E63">
      <w:pPr>
        <w:jc w:val="both"/>
        <w:rPr>
          <w:rFonts w:ascii="Times New Roman" w:hAnsi="Times New Roman" w:cs="Times New Roman"/>
        </w:rPr>
      </w:pPr>
      <w:r w:rsidRPr="002909F2">
        <w:rPr>
          <w:rFonts w:ascii="Times New Roman" w:hAnsi="Times New Roman" w:cs="Times New Roman"/>
        </w:rPr>
        <w:t xml:space="preserve">Users are a </w:t>
      </w:r>
      <w:r w:rsidR="00190D6B" w:rsidRPr="002909F2">
        <w:rPr>
          <w:rFonts w:ascii="Times New Roman" w:hAnsi="Times New Roman" w:cs="Times New Roman"/>
        </w:rPr>
        <w:t>high</w:t>
      </w:r>
      <w:r w:rsidR="0035477B" w:rsidRPr="002909F2">
        <w:rPr>
          <w:rFonts w:ascii="Times New Roman" w:hAnsi="Times New Roman" w:cs="Times New Roman"/>
        </w:rPr>
        <w:t xml:space="preserve"> cultural capital </w:t>
      </w:r>
      <w:r w:rsidRPr="002909F2">
        <w:rPr>
          <w:rFonts w:ascii="Times New Roman" w:hAnsi="Times New Roman" w:cs="Times New Roman"/>
        </w:rPr>
        <w:t xml:space="preserve">(hereafter, HCC) </w:t>
      </w:r>
      <w:r w:rsidR="0000776F" w:rsidRPr="002909F2">
        <w:rPr>
          <w:rFonts w:ascii="Times New Roman" w:hAnsi="Times New Roman" w:cs="Times New Roman"/>
        </w:rPr>
        <w:t>group, with a distinctive, trendsetting</w:t>
      </w:r>
      <w:r w:rsidR="00190D6B" w:rsidRPr="002909F2">
        <w:rPr>
          <w:rFonts w:ascii="Times New Roman" w:hAnsi="Times New Roman" w:cs="Times New Roman"/>
        </w:rPr>
        <w:t xml:space="preserve"> </w:t>
      </w:r>
      <w:r w:rsidR="00607D1E" w:rsidRPr="002909F2">
        <w:rPr>
          <w:rFonts w:ascii="Times New Roman" w:hAnsi="Times New Roman" w:cs="Times New Roman"/>
        </w:rPr>
        <w:t>habitus</w:t>
      </w:r>
      <w:r w:rsidR="0035477B" w:rsidRPr="002909F2">
        <w:rPr>
          <w:rFonts w:ascii="Times New Roman" w:hAnsi="Times New Roman" w:cs="Times New Roman"/>
        </w:rPr>
        <w:t xml:space="preserve">. </w:t>
      </w:r>
      <w:r w:rsidR="00894864" w:rsidRPr="002909F2">
        <w:rPr>
          <w:rFonts w:ascii="Times New Roman" w:hAnsi="Times New Roman" w:cs="Times New Roman"/>
        </w:rPr>
        <w:t>Furthermore, because they are young</w:t>
      </w:r>
      <w:r w:rsidR="00E04C5D" w:rsidRPr="002909F2">
        <w:rPr>
          <w:rFonts w:ascii="Times New Roman" w:hAnsi="Times New Roman" w:cs="Times New Roman"/>
        </w:rPr>
        <w:t>,</w:t>
      </w:r>
      <w:r w:rsidR="00894864" w:rsidRPr="002909F2">
        <w:rPr>
          <w:rFonts w:ascii="Times New Roman" w:hAnsi="Times New Roman" w:cs="Times New Roman"/>
        </w:rPr>
        <w:t xml:space="preserve"> most have limited economic capital. This was especially true in the early years, </w:t>
      </w:r>
      <w:r w:rsidRPr="002909F2">
        <w:rPr>
          <w:rFonts w:ascii="Times New Roman" w:hAnsi="Times New Roman" w:cs="Times New Roman"/>
        </w:rPr>
        <w:t xml:space="preserve">during </w:t>
      </w:r>
      <w:r w:rsidR="00894864" w:rsidRPr="002909F2">
        <w:rPr>
          <w:rFonts w:ascii="Times New Roman" w:hAnsi="Times New Roman" w:cs="Times New Roman"/>
        </w:rPr>
        <w:t xml:space="preserve">the Great Recession. </w:t>
      </w:r>
      <w:r w:rsidR="00D24484" w:rsidRPr="002909F2">
        <w:rPr>
          <w:rFonts w:ascii="Times New Roman" w:hAnsi="Times New Roman" w:cs="Times New Roman"/>
        </w:rPr>
        <w:t>P</w:t>
      </w:r>
      <w:r w:rsidR="0000776F" w:rsidRPr="002909F2">
        <w:rPr>
          <w:rFonts w:ascii="Times New Roman" w:hAnsi="Times New Roman" w:cs="Times New Roman"/>
        </w:rPr>
        <w:t xml:space="preserve">articipants looked to platforms to </w:t>
      </w:r>
      <w:r w:rsidRPr="002909F2">
        <w:rPr>
          <w:rFonts w:ascii="Times New Roman" w:hAnsi="Times New Roman" w:cs="Times New Roman"/>
        </w:rPr>
        <w:t xml:space="preserve">save and </w:t>
      </w:r>
      <w:r w:rsidR="0000776F" w:rsidRPr="002909F2">
        <w:rPr>
          <w:rFonts w:ascii="Times New Roman" w:hAnsi="Times New Roman" w:cs="Times New Roman"/>
        </w:rPr>
        <w:t>earn money</w:t>
      </w:r>
      <w:r w:rsidRPr="002909F2">
        <w:rPr>
          <w:rFonts w:ascii="Times New Roman" w:hAnsi="Times New Roman" w:cs="Times New Roman"/>
        </w:rPr>
        <w:t xml:space="preserve"> and many of our respondents</w:t>
      </w:r>
      <w:r w:rsidR="004741B9" w:rsidRPr="002909F2">
        <w:rPr>
          <w:rFonts w:ascii="Times New Roman" w:hAnsi="Times New Roman" w:cs="Times New Roman"/>
        </w:rPr>
        <w:t>, especially on Airbnb,</w:t>
      </w:r>
      <w:r w:rsidRPr="002909F2">
        <w:rPr>
          <w:rFonts w:ascii="Times New Roman" w:hAnsi="Times New Roman" w:cs="Times New Roman"/>
        </w:rPr>
        <w:t xml:space="preserve"> </w:t>
      </w:r>
      <w:r w:rsidR="00D24484" w:rsidRPr="002909F2">
        <w:rPr>
          <w:rFonts w:ascii="Times New Roman" w:hAnsi="Times New Roman" w:cs="Times New Roman"/>
        </w:rPr>
        <w:t xml:space="preserve">were </w:t>
      </w:r>
      <w:r w:rsidRPr="002909F2">
        <w:rPr>
          <w:rFonts w:ascii="Times New Roman" w:hAnsi="Times New Roman" w:cs="Times New Roman"/>
        </w:rPr>
        <w:t xml:space="preserve">both </w:t>
      </w:r>
      <w:r w:rsidR="00D24484" w:rsidRPr="002909F2">
        <w:rPr>
          <w:rFonts w:ascii="Times New Roman" w:hAnsi="Times New Roman" w:cs="Times New Roman"/>
        </w:rPr>
        <w:t>consumers and earners</w:t>
      </w:r>
      <w:r w:rsidRPr="002909F2">
        <w:rPr>
          <w:rFonts w:ascii="Times New Roman" w:hAnsi="Times New Roman" w:cs="Times New Roman"/>
        </w:rPr>
        <w:t xml:space="preserve">, </w:t>
      </w:r>
      <w:r w:rsidR="00D24484" w:rsidRPr="002909F2">
        <w:rPr>
          <w:rFonts w:ascii="Times New Roman" w:hAnsi="Times New Roman" w:cs="Times New Roman"/>
        </w:rPr>
        <w:t xml:space="preserve">Furthermore, </w:t>
      </w:r>
      <w:r w:rsidR="004741B9" w:rsidRPr="002909F2">
        <w:rPr>
          <w:rFonts w:ascii="Times New Roman" w:hAnsi="Times New Roman" w:cs="Times New Roman"/>
        </w:rPr>
        <w:t xml:space="preserve">a number of our </w:t>
      </w:r>
      <w:r w:rsidR="00B36360" w:rsidRPr="002909F2">
        <w:rPr>
          <w:rFonts w:ascii="Times New Roman" w:hAnsi="Times New Roman" w:cs="Times New Roman"/>
        </w:rPr>
        <w:t xml:space="preserve">non-profit </w:t>
      </w:r>
      <w:r w:rsidR="004741B9" w:rsidRPr="002909F2">
        <w:rPr>
          <w:rFonts w:ascii="Times New Roman" w:hAnsi="Times New Roman" w:cs="Times New Roman"/>
        </w:rPr>
        <w:t xml:space="preserve">cases </w:t>
      </w:r>
      <w:r w:rsidR="00D24484" w:rsidRPr="002909F2">
        <w:rPr>
          <w:rFonts w:ascii="Times New Roman" w:hAnsi="Times New Roman" w:cs="Times New Roman"/>
        </w:rPr>
        <w:t>require</w:t>
      </w:r>
      <w:r w:rsidR="004741B9" w:rsidRPr="002909F2">
        <w:rPr>
          <w:rFonts w:ascii="Times New Roman" w:hAnsi="Times New Roman" w:cs="Times New Roman"/>
        </w:rPr>
        <w:t xml:space="preserve"> engagement </w:t>
      </w:r>
      <w:r w:rsidR="00B36360" w:rsidRPr="002909F2">
        <w:rPr>
          <w:rFonts w:ascii="Times New Roman" w:hAnsi="Times New Roman" w:cs="Times New Roman"/>
        </w:rPr>
        <w:t>on both sides of the exchange</w:t>
      </w:r>
      <w:r w:rsidR="00D24484" w:rsidRPr="002909F2">
        <w:rPr>
          <w:rFonts w:ascii="Times New Roman" w:hAnsi="Times New Roman" w:cs="Times New Roman"/>
        </w:rPr>
        <w:t xml:space="preserve"> (</w:t>
      </w:r>
      <w:r w:rsidR="00982587" w:rsidRPr="002909F2">
        <w:rPr>
          <w:rFonts w:ascii="Times New Roman" w:hAnsi="Times New Roman" w:cs="Times New Roman"/>
        </w:rPr>
        <w:t>e.g.</w:t>
      </w:r>
      <w:r w:rsidR="00D24484" w:rsidRPr="002909F2">
        <w:rPr>
          <w:rFonts w:ascii="Times New Roman" w:hAnsi="Times New Roman" w:cs="Times New Roman"/>
        </w:rPr>
        <w:t>, food swap, timebank). Thus, the strict demarcation between consumer and producer is not always operative in this sector, although at the low w</w:t>
      </w:r>
      <w:r w:rsidR="00982587">
        <w:rPr>
          <w:rFonts w:ascii="Times New Roman" w:hAnsi="Times New Roman" w:cs="Times New Roman"/>
        </w:rPr>
        <w:t>age end of the gig labor market</w:t>
      </w:r>
      <w:r w:rsidR="00D24484" w:rsidRPr="002909F2">
        <w:rPr>
          <w:rFonts w:ascii="Times New Roman" w:hAnsi="Times New Roman" w:cs="Times New Roman"/>
        </w:rPr>
        <w:t xml:space="preserve"> there is less overlap. </w:t>
      </w:r>
    </w:p>
    <w:p w14:paraId="4E7D8D2B" w14:textId="6D7F8565" w:rsidR="0000776F" w:rsidRPr="002909F2" w:rsidRDefault="00D24484" w:rsidP="00986E63">
      <w:pPr>
        <w:jc w:val="both"/>
        <w:rPr>
          <w:rFonts w:ascii="Times New Roman" w:hAnsi="Times New Roman" w:cs="Times New Roman"/>
        </w:rPr>
      </w:pPr>
      <w:r w:rsidRPr="002909F2">
        <w:rPr>
          <w:rFonts w:ascii="Times New Roman" w:hAnsi="Times New Roman" w:cs="Times New Roman"/>
        </w:rPr>
        <w:br/>
        <w:t xml:space="preserve">While economic motives have been important in attracting </w:t>
      </w:r>
      <w:r w:rsidR="003918A0" w:rsidRPr="002909F2">
        <w:rPr>
          <w:rFonts w:ascii="Times New Roman" w:hAnsi="Times New Roman" w:cs="Times New Roman"/>
        </w:rPr>
        <w:t>users</w:t>
      </w:r>
      <w:r w:rsidRPr="002909F2">
        <w:rPr>
          <w:rFonts w:ascii="Times New Roman" w:hAnsi="Times New Roman" w:cs="Times New Roman"/>
        </w:rPr>
        <w:t xml:space="preserve">, </w:t>
      </w:r>
      <w:r w:rsidR="003918A0" w:rsidRPr="002909F2">
        <w:rPr>
          <w:rFonts w:ascii="Times New Roman" w:hAnsi="Times New Roman" w:cs="Times New Roman"/>
        </w:rPr>
        <w:t>participants</w:t>
      </w:r>
      <w:r w:rsidRPr="002909F2">
        <w:rPr>
          <w:rFonts w:ascii="Times New Roman" w:hAnsi="Times New Roman" w:cs="Times New Roman"/>
        </w:rPr>
        <w:t xml:space="preserve"> </w:t>
      </w:r>
      <w:r w:rsidR="00BC4915" w:rsidRPr="002909F2">
        <w:rPr>
          <w:rFonts w:ascii="Times New Roman" w:hAnsi="Times New Roman" w:cs="Times New Roman"/>
        </w:rPr>
        <w:t xml:space="preserve">also embraced the “sharing economy” because it offered </w:t>
      </w:r>
      <w:r w:rsidR="006A1F29" w:rsidRPr="002909F2">
        <w:rPr>
          <w:rFonts w:ascii="Times New Roman" w:hAnsi="Times New Roman" w:cs="Times New Roman"/>
        </w:rPr>
        <w:t xml:space="preserve">a chance to enact moral projects and practice a distinctive </w:t>
      </w:r>
      <w:r w:rsidR="00D17382" w:rsidRPr="002909F2">
        <w:rPr>
          <w:rFonts w:ascii="Times New Roman" w:hAnsi="Times New Roman" w:cs="Times New Roman"/>
        </w:rPr>
        <w:t>eco-</w:t>
      </w:r>
      <w:r w:rsidR="006A1F29" w:rsidRPr="002909F2">
        <w:rPr>
          <w:rFonts w:ascii="Times New Roman" w:hAnsi="Times New Roman" w:cs="Times New Roman"/>
        </w:rPr>
        <w:t xml:space="preserve">habitus that had </w:t>
      </w:r>
      <w:r w:rsidR="00E04C5D" w:rsidRPr="002909F2">
        <w:rPr>
          <w:rFonts w:ascii="Times New Roman" w:hAnsi="Times New Roman" w:cs="Times New Roman"/>
        </w:rPr>
        <w:t xml:space="preserve">already </w:t>
      </w:r>
      <w:r w:rsidR="006A1F29" w:rsidRPr="002909F2">
        <w:rPr>
          <w:rFonts w:ascii="Times New Roman" w:hAnsi="Times New Roman" w:cs="Times New Roman"/>
        </w:rPr>
        <w:t>been emerging in urban areas.</w:t>
      </w:r>
      <w:r w:rsidR="00476A9B" w:rsidRPr="002909F2">
        <w:rPr>
          <w:rFonts w:ascii="Times New Roman" w:hAnsi="Times New Roman" w:cs="Times New Roman"/>
        </w:rPr>
        <w:t xml:space="preserve"> </w:t>
      </w:r>
      <w:r w:rsidR="00476A9B"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bZmrBjIh","properties":{"formattedCitation":"(Carfagna et al. 2014)","plainCitation":"(Carfagna et al. 2014)"},"citationItems":[{"id":"ITEM-1","uris":["http://www.mendeley.com/documents/?uuid=172975e5-28ed-427e-9277-6fe515e2770f"],"uri":["http://www.mendeley.com/documents/?uuid=172975e5-28ed-427e-9277-6fe515e2770f"],"itemData":{"DOI":"10.1177/1469540514526227","ISSN":"1469-5405","abstract":"Bourdieu’s concept of habitus describes a set of tastes and dispositions operating according to a class homology – for example, a working-class preference for utility, or a bourgeois orientation toward luxury. In the United States, Holt found that high cultural capital consumers were characterized by their cosmopolitanism, idealism, connoisseurship, and affinity for the exotic and authentic. In this article, we use Holt’s analysis as a comparative case, finding an altered high cultural capital habitus incorporating environmental awareness and sustainability principles, in a configuration that has been called ethical or “conscious consumption.” Using both quantitative survey data of self-described conscious consumers as well as four qualitative case studies, we argue that ethical consumers are overwhelmingly high cultural capital consumers, and that high cultural capital consumption strategies have shifted since Holt’s study in the mid-1990s. We show that on a number of dimensions – cosmopolitanism, idealism, and relation to manual labor – a new high cultural capital consumer repertoire privileges the local, material, and manual, while maintaining a strategy of distinction. While the critical literature on conscious consumers has suggested that such practices reflect neo-liberal tendencies that individualize environmental responsibility, our findings suggest that such practices are hardly individual. Rather, they are collective strategies of consumption – what we have termed an emerging high cultural capital “eco-habitus.” ","author":[{"dropping-particle":"","family":"Carfagna","given":"Lindsey B","non-dropping-particle":"","parse-names":false,"suffix":""},{"dropping-particle":"","family":"Dubois","given":"Emilie a","non-dropping-particle":"","parse-names":false,"suffix":""},{"dropping-particle":"","family":"Fitzmaurice","given":"Connor","non-dropping-particle":"","parse-names":false,"suffix":""},{"dropping-particle":"","family":"Ouimette","given":"Monique Y","non-dropping-particle":"","parse-names":false,"suffix":""},{"dropping-particle":"","family":"Schor","given":"Juliet B","non-dropping-particle":"","parse-names":false,"suffix":""},{"dropping-particle":"","family":"Willis","given":"Margaret","non-dropping-particle":"","parse-names":false,"suffix":""},{"dropping-particle":"","family":"Laidley","given":"Thomas","non-dropping-particle":"","parse-names":false,"suffix":""}],"container-title":"Journal of Consumer Culture ","id":"ITEM-1","issue":"2 ","issued":{"date-parts":[["2014"]]},"page":"158-178","title":"An emerging eco-habitus: The reconfiguration of high cultural capital practices among ethical consumers","type":"article-journal","volume":"14 "}}],"schema":"https://github.com/citation-style-language/schema/raw/master/csl-citation.json"} </w:instrText>
      </w:r>
      <w:r w:rsidR="00476A9B" w:rsidRPr="002909F2">
        <w:rPr>
          <w:rFonts w:ascii="Times New Roman" w:hAnsi="Times New Roman" w:cs="Times New Roman"/>
        </w:rPr>
        <w:fldChar w:fldCharType="separate"/>
      </w:r>
      <w:r w:rsidR="003A473E" w:rsidRPr="002909F2">
        <w:rPr>
          <w:rFonts w:ascii="Times New Roman" w:hAnsi="Times New Roman" w:cs="Times New Roman"/>
        </w:rPr>
        <w:t>(Carfagna et al. 2014)</w:t>
      </w:r>
      <w:r w:rsidR="00476A9B" w:rsidRPr="002909F2">
        <w:rPr>
          <w:rFonts w:ascii="Times New Roman" w:hAnsi="Times New Roman" w:cs="Times New Roman"/>
        </w:rPr>
        <w:fldChar w:fldCharType="end"/>
      </w:r>
      <w:r w:rsidR="00E04C5D" w:rsidRPr="002909F2">
        <w:rPr>
          <w:rFonts w:ascii="Times New Roman" w:hAnsi="Times New Roman" w:cs="Times New Roman"/>
        </w:rPr>
        <w:t>. I</w:t>
      </w:r>
      <w:r w:rsidR="006A1F29" w:rsidRPr="002909F2">
        <w:rPr>
          <w:rFonts w:ascii="Times New Roman" w:hAnsi="Times New Roman" w:cs="Times New Roman"/>
        </w:rPr>
        <w:t xml:space="preserve">t is rooted in a shift of young </w:t>
      </w:r>
      <w:r w:rsidR="00D17382" w:rsidRPr="002909F2">
        <w:rPr>
          <w:rFonts w:ascii="Times New Roman" w:hAnsi="Times New Roman" w:cs="Times New Roman"/>
        </w:rPr>
        <w:t xml:space="preserve">HCC </w:t>
      </w:r>
      <w:r w:rsidR="006A1F29" w:rsidRPr="002909F2">
        <w:rPr>
          <w:rFonts w:ascii="Times New Roman" w:hAnsi="Times New Roman" w:cs="Times New Roman"/>
        </w:rPr>
        <w:t xml:space="preserve">consumers toward a more bodily, material and locally rooted set of practices. It is also highly structured through a particular moral orientation. </w:t>
      </w:r>
    </w:p>
    <w:p w14:paraId="52D87593" w14:textId="77777777" w:rsidR="0000776F" w:rsidRPr="002909F2" w:rsidRDefault="0000776F" w:rsidP="00986E63">
      <w:pPr>
        <w:jc w:val="both"/>
        <w:rPr>
          <w:rFonts w:ascii="Times New Roman" w:hAnsi="Times New Roman" w:cs="Times New Roman"/>
        </w:rPr>
      </w:pPr>
    </w:p>
    <w:p w14:paraId="59E8F85C" w14:textId="613453B6" w:rsidR="009879D5" w:rsidRPr="002909F2" w:rsidRDefault="007655EE" w:rsidP="00986E63">
      <w:pPr>
        <w:jc w:val="both"/>
        <w:rPr>
          <w:rFonts w:ascii="Times New Roman" w:hAnsi="Times New Roman" w:cs="Times New Roman"/>
        </w:rPr>
      </w:pPr>
      <w:r w:rsidRPr="002909F2">
        <w:rPr>
          <w:rFonts w:ascii="Times New Roman" w:hAnsi="Times New Roman" w:cs="Times New Roman"/>
        </w:rPr>
        <w:t>A key part of this orientation is that a</w:t>
      </w:r>
      <w:r w:rsidR="006A1F29" w:rsidRPr="002909F2">
        <w:rPr>
          <w:rFonts w:ascii="Times New Roman" w:hAnsi="Times New Roman" w:cs="Times New Roman"/>
        </w:rPr>
        <w:t xml:space="preserve">cross </w:t>
      </w:r>
      <w:r w:rsidR="00CB6EAE" w:rsidRPr="002909F2">
        <w:rPr>
          <w:rFonts w:ascii="Times New Roman" w:hAnsi="Times New Roman" w:cs="Times New Roman"/>
        </w:rPr>
        <w:t xml:space="preserve">both for-profit platforms and non-profit community sites </w:t>
      </w:r>
      <w:r w:rsidR="006A1F29" w:rsidRPr="002909F2">
        <w:rPr>
          <w:rFonts w:ascii="Times New Roman" w:hAnsi="Times New Roman" w:cs="Times New Roman"/>
        </w:rPr>
        <w:t xml:space="preserve">we have found that participants </w:t>
      </w:r>
      <w:r w:rsidRPr="002909F2">
        <w:rPr>
          <w:rFonts w:ascii="Times New Roman" w:hAnsi="Times New Roman" w:cs="Times New Roman"/>
        </w:rPr>
        <w:t xml:space="preserve">articulate critiques of </w:t>
      </w:r>
      <w:r w:rsidR="00CB6EAE" w:rsidRPr="002909F2">
        <w:rPr>
          <w:rFonts w:ascii="Times New Roman" w:hAnsi="Times New Roman" w:cs="Times New Roman"/>
        </w:rPr>
        <w:t xml:space="preserve">corporate capitalism, often for reasons </w:t>
      </w:r>
      <w:r w:rsidR="00894864" w:rsidRPr="002909F2">
        <w:rPr>
          <w:rFonts w:ascii="Times New Roman" w:hAnsi="Times New Roman" w:cs="Times New Roman"/>
        </w:rPr>
        <w:t>tied to consumption</w:t>
      </w:r>
      <w:r w:rsidR="00272C6A" w:rsidRPr="002909F2">
        <w:rPr>
          <w:rFonts w:ascii="Times New Roman" w:hAnsi="Times New Roman" w:cs="Times New Roman"/>
        </w:rPr>
        <w:t xml:space="preserve">. </w:t>
      </w:r>
      <w:r w:rsidRPr="002909F2">
        <w:rPr>
          <w:rFonts w:ascii="Times New Roman" w:hAnsi="Times New Roman" w:cs="Times New Roman"/>
        </w:rPr>
        <w:t xml:space="preserve"> In some ways, this may not be surprising, as </w:t>
      </w:r>
      <w:r w:rsidR="00313055" w:rsidRPr="002909F2">
        <w:rPr>
          <w:rFonts w:ascii="Times New Roman" w:hAnsi="Times New Roman" w:cs="Times New Roman"/>
        </w:rPr>
        <w:t xml:space="preserve">young adults’ </w:t>
      </w:r>
      <w:r w:rsidR="00E04C5D" w:rsidRPr="002909F2">
        <w:rPr>
          <w:rFonts w:ascii="Times New Roman" w:hAnsi="Times New Roman" w:cs="Times New Roman"/>
        </w:rPr>
        <w:t xml:space="preserve">attitudes toward capitalism </w:t>
      </w:r>
      <w:r w:rsidR="00313055" w:rsidRPr="002909F2">
        <w:rPr>
          <w:rFonts w:ascii="Times New Roman" w:hAnsi="Times New Roman" w:cs="Times New Roman"/>
        </w:rPr>
        <w:t>have become rather negative</w:t>
      </w:r>
      <w:r w:rsidR="00E04C5D" w:rsidRPr="002909F2">
        <w:rPr>
          <w:rFonts w:ascii="Times New Roman" w:hAnsi="Times New Roman" w:cs="Times New Roman"/>
        </w:rPr>
        <w:t xml:space="preserve">. In 2011, more 18-29 year olds had a </w:t>
      </w:r>
      <w:r w:rsidR="00313055" w:rsidRPr="002909F2">
        <w:rPr>
          <w:rFonts w:ascii="Times New Roman" w:hAnsi="Times New Roman" w:cs="Times New Roman"/>
        </w:rPr>
        <w:t>negative view of “capitalism” than a positive one (47% to 46%)</w:t>
      </w:r>
      <w:r w:rsidR="00D74FC8" w:rsidRPr="002909F2">
        <w:rPr>
          <w:rFonts w:ascii="Times New Roman" w:hAnsi="Times New Roman" w:cs="Times New Roman"/>
        </w:rPr>
        <w:t xml:space="preserve"> </w:t>
      </w:r>
      <w:r w:rsidR="00D74FC8" w:rsidRPr="002909F2">
        <w:rPr>
          <w:rFonts w:ascii="Times New Roman" w:hAnsi="Times New Roman" w:cs="Times New Roman"/>
        </w:rPr>
        <w:fldChar w:fldCharType="begin"/>
      </w:r>
      <w:r w:rsidR="00275E68" w:rsidRPr="002909F2">
        <w:rPr>
          <w:rFonts w:ascii="Times New Roman" w:hAnsi="Times New Roman" w:cs="Times New Roman"/>
        </w:rPr>
        <w:instrText xml:space="preserve"> ADDIN ZOTERO_ITEM CSL_CITATION {"citationID":"VQB0WI9j","properties":{"formattedCitation":"(Pew Research Center 2011)","plainCitation":"(Pew Research Center 2011)"},"citationItems":[{"id":2739,"uris":["http://zotero.org/groups/243644/items/UE9M3IUE"],"uri":["http://zotero.org/groups/243644/items/UE9M3IUE"],"itemData":{"id":2739,"type":"report","title":"Little Change in Public’s Response to ’Capitalism,’ ’Socialism’","URL":"http://www.people-press.org/2011/12/28/little-change-in-publics-response-to-capitalism-socialism/","author":[{"literal":"Pew Research Center"}],"issued":{"date-parts":[["2011"]]},"accessed":{"date-parts":[["2018",3,17]]}}}],"schema":"https://github.com/citation-style-language/schema/raw/master/csl-citation.json"} </w:instrText>
      </w:r>
      <w:r w:rsidR="00D74FC8" w:rsidRPr="002909F2">
        <w:rPr>
          <w:rFonts w:ascii="Times New Roman" w:hAnsi="Times New Roman" w:cs="Times New Roman"/>
        </w:rPr>
        <w:fldChar w:fldCharType="separate"/>
      </w:r>
      <w:r w:rsidR="00275E68" w:rsidRPr="002909F2">
        <w:rPr>
          <w:rFonts w:ascii="Times New Roman" w:hAnsi="Times New Roman" w:cs="Times New Roman"/>
        </w:rPr>
        <w:t>(Pew Research Center 2011)</w:t>
      </w:r>
      <w:r w:rsidR="00D74FC8" w:rsidRPr="002909F2">
        <w:rPr>
          <w:rFonts w:ascii="Times New Roman" w:hAnsi="Times New Roman" w:cs="Times New Roman"/>
        </w:rPr>
        <w:fldChar w:fldCharType="end"/>
      </w:r>
      <w:r w:rsidR="00313055" w:rsidRPr="002909F2">
        <w:rPr>
          <w:rFonts w:ascii="Times New Roman" w:hAnsi="Times New Roman" w:cs="Times New Roman"/>
        </w:rPr>
        <w:t xml:space="preserve">. Perhaps more surprisingly, this age group also held a more </w:t>
      </w:r>
      <w:r w:rsidR="00E04C5D" w:rsidRPr="002909F2">
        <w:rPr>
          <w:rFonts w:ascii="Times New Roman" w:hAnsi="Times New Roman" w:cs="Times New Roman"/>
        </w:rPr>
        <w:t xml:space="preserve">positive view of </w:t>
      </w:r>
      <w:r w:rsidR="00313055" w:rsidRPr="002909F2">
        <w:rPr>
          <w:rFonts w:ascii="Times New Roman" w:hAnsi="Times New Roman" w:cs="Times New Roman"/>
        </w:rPr>
        <w:t>“socialism”</w:t>
      </w:r>
      <w:r w:rsidR="00E04C5D" w:rsidRPr="002909F2">
        <w:rPr>
          <w:rFonts w:ascii="Times New Roman" w:hAnsi="Times New Roman" w:cs="Times New Roman"/>
        </w:rPr>
        <w:t xml:space="preserve"> than</w:t>
      </w:r>
      <w:r w:rsidRPr="002909F2">
        <w:rPr>
          <w:rFonts w:ascii="Times New Roman" w:hAnsi="Times New Roman" w:cs="Times New Roman"/>
        </w:rPr>
        <w:t xml:space="preserve"> “capitalism” </w:t>
      </w:r>
      <w:r w:rsidR="00E04C5D" w:rsidRPr="002909F2">
        <w:rPr>
          <w:rFonts w:ascii="Times New Roman" w:hAnsi="Times New Roman" w:cs="Times New Roman"/>
        </w:rPr>
        <w:t>(49% to 46%</w:t>
      </w:r>
      <w:r w:rsidR="00E91227" w:rsidRPr="002909F2">
        <w:rPr>
          <w:rFonts w:ascii="Times New Roman" w:hAnsi="Times New Roman" w:cs="Times New Roman"/>
        </w:rPr>
        <w:t>)</w:t>
      </w:r>
      <w:r w:rsidR="001C1D97" w:rsidRPr="002909F2">
        <w:rPr>
          <w:rFonts w:ascii="Times New Roman" w:hAnsi="Times New Roman" w:cs="Times New Roman"/>
        </w:rPr>
        <w:t xml:space="preserve">. </w:t>
      </w:r>
      <w:r w:rsidRPr="002909F2">
        <w:rPr>
          <w:rFonts w:ascii="Times New Roman" w:hAnsi="Times New Roman" w:cs="Times New Roman"/>
        </w:rPr>
        <w:t xml:space="preserve">This shift occurred on the heels of the Great Recession, which represented a massive failure of economic opportunity and fairness, especially for young people. </w:t>
      </w:r>
      <w:r w:rsidR="00D17382" w:rsidRPr="002909F2">
        <w:rPr>
          <w:rFonts w:ascii="Times New Roman" w:hAnsi="Times New Roman" w:cs="Times New Roman"/>
        </w:rPr>
        <w:t>While our respondents do not understand</w:t>
      </w:r>
      <w:r w:rsidRPr="002909F2">
        <w:rPr>
          <w:rFonts w:ascii="Times New Roman" w:hAnsi="Times New Roman" w:cs="Times New Roman"/>
        </w:rPr>
        <w:t xml:space="preserve"> the sharing economy as a “socialist” project, it represents an alternative to corporate capitalism</w:t>
      </w:r>
      <w:r w:rsidR="000D5FBE" w:rsidRPr="002909F2">
        <w:rPr>
          <w:rFonts w:ascii="Times New Roman" w:hAnsi="Times New Roman" w:cs="Times New Roman"/>
        </w:rPr>
        <w:t xml:space="preserve"> an</w:t>
      </w:r>
      <w:r w:rsidR="0065025E" w:rsidRPr="002909F2">
        <w:rPr>
          <w:rFonts w:ascii="Times New Roman" w:hAnsi="Times New Roman" w:cs="Times New Roman"/>
        </w:rPr>
        <w:t>d dominant cultures of consumption</w:t>
      </w:r>
      <w:r w:rsidR="00D04415" w:rsidRPr="002909F2">
        <w:rPr>
          <w:rFonts w:ascii="Times New Roman" w:hAnsi="Times New Roman" w:cs="Times New Roman"/>
        </w:rPr>
        <w:t xml:space="preserve"> </w:t>
      </w:r>
      <w:r w:rsidR="00D04415" w:rsidRPr="002909F2">
        <w:rPr>
          <w:rFonts w:ascii="Times New Roman" w:hAnsi="Times New Roman" w:cs="Times New Roman"/>
        </w:rPr>
        <w:fldChar w:fldCharType="begin"/>
      </w:r>
      <w:r w:rsidR="004721BA" w:rsidRPr="002909F2">
        <w:rPr>
          <w:rFonts w:ascii="Times New Roman" w:hAnsi="Times New Roman" w:cs="Times New Roman"/>
        </w:rPr>
        <w:instrText xml:space="preserve"> ADDIN ZOTERO_ITEM CSL_CITATION {"citationID":"4M82x85K","properties":{"formattedCitation":"(Fitzmaurice et al. 2018)","plainCitation":"(Fitzmaurice et al. 2018)"},"citationItems":[{"id":1083,"uris":["http://zotero.org/groups/243644/items/9PD6IE5G"],"uri":["http://zotero.org/groups/243644/items/9PD6IE5G"],"itemData":{"id":1083,"type":"article-journal","title":"Domesticating the Market: Moral exchange and the sharing economy","container-title":"Socio-Economic Review","volume":"mwy003","note":"00000","author":[{"family":"Fitzmaurice","given":"Connor"},{"family":"Ladegaard","given":"Isak"},{"family":"Attwood-Charles","given":"Will"},{"family":"Cansoy","given":"Mehmet"},{"family":"Carfagna","given":"Lindsey B."},{"family":"Schor","given":"Juliet B."},{"family":"Wengronowitz","given":"Robert"}],"issued":{"date-parts":[["2018"]]}}}],"schema":"https://github.com/citation-style-language/schema/raw/master/csl-citation.json"} </w:instrText>
      </w:r>
      <w:r w:rsidR="00D04415" w:rsidRPr="002909F2">
        <w:rPr>
          <w:rFonts w:ascii="Times New Roman" w:hAnsi="Times New Roman" w:cs="Times New Roman"/>
        </w:rPr>
        <w:fldChar w:fldCharType="separate"/>
      </w:r>
      <w:r w:rsidR="004721BA" w:rsidRPr="002909F2">
        <w:rPr>
          <w:rFonts w:ascii="Times New Roman" w:hAnsi="Times New Roman" w:cs="Times New Roman"/>
        </w:rPr>
        <w:t>(Fitzmaurice et al. 2018)</w:t>
      </w:r>
      <w:r w:rsidR="00D04415" w:rsidRPr="002909F2">
        <w:rPr>
          <w:rFonts w:ascii="Times New Roman" w:hAnsi="Times New Roman" w:cs="Times New Roman"/>
        </w:rPr>
        <w:fldChar w:fldCharType="end"/>
      </w:r>
      <w:r w:rsidRPr="002909F2">
        <w:rPr>
          <w:rFonts w:ascii="Times New Roman" w:hAnsi="Times New Roman" w:cs="Times New Roman"/>
        </w:rPr>
        <w:t>.</w:t>
      </w:r>
      <w:r w:rsidR="0024194B" w:rsidRPr="002909F2">
        <w:rPr>
          <w:rFonts w:ascii="Times New Roman" w:hAnsi="Times New Roman" w:cs="Times New Roman"/>
        </w:rPr>
        <w:t xml:space="preserve"> </w:t>
      </w:r>
      <w:r w:rsidR="00943A18" w:rsidRPr="002909F2">
        <w:rPr>
          <w:rFonts w:ascii="Times New Roman" w:hAnsi="Times New Roman" w:cs="Times New Roman"/>
        </w:rPr>
        <w:t>This is especially true for partic</w:t>
      </w:r>
      <w:r w:rsidR="00C57216" w:rsidRPr="002909F2">
        <w:rPr>
          <w:rFonts w:ascii="Times New Roman" w:hAnsi="Times New Roman" w:cs="Times New Roman"/>
        </w:rPr>
        <w:t>i</w:t>
      </w:r>
      <w:r w:rsidR="00943A18" w:rsidRPr="002909F2">
        <w:rPr>
          <w:rFonts w:ascii="Times New Roman" w:hAnsi="Times New Roman" w:cs="Times New Roman"/>
        </w:rPr>
        <w:t xml:space="preserve">pants in </w:t>
      </w:r>
      <w:r w:rsidR="0040298F" w:rsidRPr="002909F2">
        <w:rPr>
          <w:rFonts w:ascii="Times New Roman" w:hAnsi="Times New Roman" w:cs="Times New Roman"/>
        </w:rPr>
        <w:t xml:space="preserve">the non-profits and the more remunerative </w:t>
      </w:r>
      <w:r w:rsidR="00943A18" w:rsidRPr="002909F2">
        <w:rPr>
          <w:rFonts w:ascii="Times New Roman" w:hAnsi="Times New Roman" w:cs="Times New Roman"/>
        </w:rPr>
        <w:t>platforms</w:t>
      </w:r>
      <w:r w:rsidR="0040298F" w:rsidRPr="002909F2">
        <w:rPr>
          <w:rFonts w:ascii="Times New Roman" w:hAnsi="Times New Roman" w:cs="Times New Roman"/>
        </w:rPr>
        <w:t xml:space="preserve">. (It is </w:t>
      </w:r>
      <w:r w:rsidR="0000776F" w:rsidRPr="002909F2">
        <w:rPr>
          <w:rFonts w:ascii="Times New Roman" w:hAnsi="Times New Roman" w:cs="Times New Roman"/>
        </w:rPr>
        <w:t>less true of the lowest-</w:t>
      </w:r>
      <w:r w:rsidR="00044716" w:rsidRPr="002909F2">
        <w:rPr>
          <w:rFonts w:ascii="Times New Roman" w:hAnsi="Times New Roman" w:cs="Times New Roman"/>
        </w:rPr>
        <w:t xml:space="preserve">end gig </w:t>
      </w:r>
      <w:r w:rsidR="00894864" w:rsidRPr="002909F2">
        <w:rPr>
          <w:rFonts w:ascii="Times New Roman" w:hAnsi="Times New Roman" w:cs="Times New Roman"/>
        </w:rPr>
        <w:t>work, such as ridehailing and food delivery</w:t>
      </w:r>
      <w:r w:rsidR="00044716" w:rsidRPr="002909F2">
        <w:rPr>
          <w:rFonts w:ascii="Times New Roman" w:hAnsi="Times New Roman" w:cs="Times New Roman"/>
        </w:rPr>
        <w:t>.</w:t>
      </w:r>
      <w:r w:rsidR="00373391" w:rsidRPr="002909F2">
        <w:rPr>
          <w:rFonts w:ascii="Times New Roman" w:hAnsi="Times New Roman" w:cs="Times New Roman"/>
        </w:rPr>
        <w:t>)</w:t>
      </w:r>
      <w:r w:rsidR="00373391" w:rsidRPr="002909F2">
        <w:rPr>
          <w:rStyle w:val="EndnoteReference"/>
          <w:rFonts w:ascii="Times New Roman" w:hAnsi="Times New Roman" w:cs="Times New Roman"/>
        </w:rPr>
        <w:endnoteReference w:id="3"/>
      </w:r>
      <w:r w:rsidR="00044716" w:rsidRPr="002909F2">
        <w:rPr>
          <w:rFonts w:ascii="Times New Roman" w:hAnsi="Times New Roman" w:cs="Times New Roman"/>
        </w:rPr>
        <w:t xml:space="preserve"> </w:t>
      </w:r>
      <w:r w:rsidR="00943A18" w:rsidRPr="002909F2">
        <w:rPr>
          <w:rFonts w:ascii="Times New Roman" w:hAnsi="Times New Roman" w:cs="Times New Roman"/>
        </w:rPr>
        <w:t xml:space="preserve">Respondents </w:t>
      </w:r>
      <w:r w:rsidR="0024194B" w:rsidRPr="002909F2">
        <w:rPr>
          <w:rFonts w:ascii="Times New Roman" w:hAnsi="Times New Roman" w:cs="Times New Roman"/>
        </w:rPr>
        <w:t xml:space="preserve">consistently </w:t>
      </w:r>
      <w:r w:rsidR="00E26486" w:rsidRPr="002909F2">
        <w:rPr>
          <w:rFonts w:ascii="Times New Roman" w:hAnsi="Times New Roman" w:cs="Times New Roman"/>
        </w:rPr>
        <w:t xml:space="preserve">disparage impersonal hotel chains, anonymous service encounters, and ecologically-oblivious companies operating at transnational scale. </w:t>
      </w:r>
      <w:r w:rsidR="00DA7839" w:rsidRPr="002909F2">
        <w:rPr>
          <w:rFonts w:ascii="Times New Roman" w:hAnsi="Times New Roman" w:cs="Times New Roman"/>
        </w:rPr>
        <w:t xml:space="preserve">Many shop at thrift stores and farmers’ markets. </w:t>
      </w:r>
      <w:r w:rsidR="00C57216" w:rsidRPr="002909F2">
        <w:rPr>
          <w:rFonts w:ascii="Times New Roman" w:hAnsi="Times New Roman" w:cs="Times New Roman"/>
        </w:rPr>
        <w:t xml:space="preserve">They prefer to </w:t>
      </w:r>
      <w:r w:rsidR="00DA7839" w:rsidRPr="002909F2">
        <w:rPr>
          <w:rFonts w:ascii="Times New Roman" w:hAnsi="Times New Roman" w:cs="Times New Roman"/>
        </w:rPr>
        <w:t>avoid global supply chains, processed foods, and ma</w:t>
      </w:r>
      <w:r w:rsidR="00C57216" w:rsidRPr="002909F2">
        <w:rPr>
          <w:rFonts w:ascii="Times New Roman" w:hAnsi="Times New Roman" w:cs="Times New Roman"/>
        </w:rPr>
        <w:t>ss produced items</w:t>
      </w:r>
      <w:r w:rsidR="00DA7839" w:rsidRPr="002909F2">
        <w:rPr>
          <w:rFonts w:ascii="Times New Roman" w:hAnsi="Times New Roman" w:cs="Times New Roman"/>
        </w:rPr>
        <w:t xml:space="preserve">. Some even attempt to de-link from commercial markets altogether, opting for lifestyles of bartering, DIY provisioning, and acquisition via gift or secondhand markets. </w:t>
      </w:r>
      <w:r w:rsidR="00E26486" w:rsidRPr="002909F2">
        <w:rPr>
          <w:rFonts w:ascii="Times New Roman" w:eastAsia="Times New Roman" w:hAnsi="Times New Roman" w:cs="Times New Roman"/>
        </w:rPr>
        <w:t xml:space="preserve">They express relational goals for transactions, and believe that economic activity should foster well-being, via financial and personal autonomy, as well as social connectedness and meaning. They indict corporate life for failing on these terms. </w:t>
      </w:r>
    </w:p>
    <w:p w14:paraId="0931F169" w14:textId="77777777" w:rsidR="009879D5" w:rsidRPr="002909F2" w:rsidRDefault="009879D5" w:rsidP="00986E63">
      <w:pPr>
        <w:jc w:val="both"/>
        <w:rPr>
          <w:rFonts w:ascii="Times New Roman" w:eastAsia="Times New Roman" w:hAnsi="Times New Roman" w:cs="Times New Roman"/>
        </w:rPr>
      </w:pPr>
    </w:p>
    <w:p w14:paraId="14F05761" w14:textId="5A31147B" w:rsidR="00E26486" w:rsidRPr="002909F2" w:rsidRDefault="009879D5" w:rsidP="00986E63">
      <w:pPr>
        <w:jc w:val="both"/>
        <w:rPr>
          <w:rFonts w:ascii="Times New Roman" w:hAnsi="Times New Roman" w:cs="Times New Roman"/>
        </w:rPr>
      </w:pPr>
      <w:r w:rsidRPr="002909F2">
        <w:rPr>
          <w:rFonts w:ascii="Times New Roman" w:eastAsia="Times New Roman" w:hAnsi="Times New Roman" w:cs="Times New Roman"/>
        </w:rPr>
        <w:t xml:space="preserve">In many ways, sharing economy participants’ anti-corporate attitudes seem to align them </w:t>
      </w:r>
      <w:r w:rsidR="007451A7" w:rsidRPr="002909F2">
        <w:rPr>
          <w:rFonts w:ascii="Times New Roman" w:eastAsia="Times New Roman" w:hAnsi="Times New Roman" w:cs="Times New Roman"/>
        </w:rPr>
        <w:t>with</w:t>
      </w:r>
      <w:r w:rsidR="00E26486" w:rsidRPr="002909F2">
        <w:rPr>
          <w:rFonts w:ascii="Times New Roman" w:eastAsia="Times New Roman" w:hAnsi="Times New Roman" w:cs="Times New Roman"/>
        </w:rPr>
        <w:t xml:space="preserve"> the critics of neo-liberalism.</w:t>
      </w:r>
      <w:r w:rsidR="00CB7B8B" w:rsidRPr="002909F2">
        <w:rPr>
          <w:rFonts w:ascii="Times New Roman" w:eastAsia="Times New Roman" w:hAnsi="Times New Roman" w:cs="Times New Roman"/>
        </w:rPr>
        <w:t xml:space="preserve"> </w:t>
      </w:r>
      <w:r w:rsidR="007451A7" w:rsidRPr="002909F2">
        <w:rPr>
          <w:rFonts w:ascii="Times New Roman" w:hAnsi="Times New Roman" w:cs="Times New Roman"/>
        </w:rPr>
        <w:t>Indeed, neoliberal capitalism is a trope they frequently reference as a foil.</w:t>
      </w:r>
    </w:p>
    <w:p w14:paraId="0DD5EA8C" w14:textId="76BEF145" w:rsidR="00C940BB" w:rsidRPr="002909F2" w:rsidRDefault="00DE03F6" w:rsidP="00986E63">
      <w:pPr>
        <w:jc w:val="both"/>
        <w:rPr>
          <w:rFonts w:ascii="Times New Roman" w:eastAsia="Times New Roman" w:hAnsi="Times New Roman" w:cs="Times New Roman"/>
        </w:rPr>
      </w:pPr>
      <w:r w:rsidRPr="002909F2">
        <w:rPr>
          <w:rFonts w:ascii="Times New Roman" w:eastAsia="Times New Roman" w:hAnsi="Times New Roman" w:cs="Times New Roman"/>
        </w:rPr>
        <w:t>However,</w:t>
      </w:r>
      <w:r w:rsidR="00C940BB" w:rsidRPr="002909F2">
        <w:rPr>
          <w:rFonts w:ascii="Times New Roman" w:eastAsia="Times New Roman" w:hAnsi="Times New Roman" w:cs="Times New Roman"/>
        </w:rPr>
        <w:t xml:space="preserve"> their views of the sharing economy differ from those of most crit</w:t>
      </w:r>
      <w:r w:rsidR="00646615" w:rsidRPr="002909F2">
        <w:rPr>
          <w:rFonts w:ascii="Times New Roman" w:eastAsia="Times New Roman" w:hAnsi="Times New Roman" w:cs="Times New Roman"/>
        </w:rPr>
        <w:t>ics of neoliberalism. The latter</w:t>
      </w:r>
      <w:r w:rsidR="00C940BB" w:rsidRPr="002909F2">
        <w:rPr>
          <w:rFonts w:ascii="Times New Roman" w:eastAsia="Times New Roman" w:hAnsi="Times New Roman" w:cs="Times New Roman"/>
        </w:rPr>
        <w:t xml:space="preserve"> </w:t>
      </w:r>
      <w:r w:rsidR="00E26486" w:rsidRPr="002909F2">
        <w:rPr>
          <w:rFonts w:ascii="Times New Roman" w:eastAsia="Times New Roman" w:hAnsi="Times New Roman" w:cs="Times New Roman"/>
        </w:rPr>
        <w:t xml:space="preserve">see the sharing economy as </w:t>
      </w:r>
      <w:r w:rsidR="00C940BB" w:rsidRPr="002909F2">
        <w:rPr>
          <w:rFonts w:ascii="Times New Roman" w:eastAsia="Times New Roman" w:hAnsi="Times New Roman" w:cs="Times New Roman"/>
        </w:rPr>
        <w:t xml:space="preserve">the cutting edge of a rapacious system </w:t>
      </w:r>
      <w:r w:rsidR="00F44CF0" w:rsidRPr="002909F2">
        <w:rPr>
          <w:rFonts w:ascii="Times New Roman" w:eastAsia="Times New Roman" w:hAnsi="Times New Roman" w:cs="Times New Roman"/>
        </w:rPr>
        <w:t>destroying</w:t>
      </w:r>
      <w:r w:rsidR="00C940BB" w:rsidRPr="002909F2">
        <w:rPr>
          <w:rFonts w:ascii="Times New Roman" w:eastAsia="Times New Roman" w:hAnsi="Times New Roman" w:cs="Times New Roman"/>
        </w:rPr>
        <w:t xml:space="preserve"> yet another </w:t>
      </w:r>
      <w:r w:rsidR="00F44CF0" w:rsidRPr="002909F2">
        <w:rPr>
          <w:rFonts w:ascii="Times New Roman" w:eastAsia="Times New Roman" w:hAnsi="Times New Roman" w:cs="Times New Roman"/>
        </w:rPr>
        <w:t xml:space="preserve">social </w:t>
      </w:r>
      <w:r w:rsidR="00646615" w:rsidRPr="002909F2">
        <w:rPr>
          <w:rFonts w:ascii="Times New Roman" w:eastAsia="Times New Roman" w:hAnsi="Times New Roman" w:cs="Times New Roman"/>
        </w:rPr>
        <w:t>realm</w:t>
      </w:r>
      <w:r w:rsidR="00C940BB" w:rsidRPr="002909F2">
        <w:rPr>
          <w:rFonts w:ascii="Times New Roman" w:eastAsia="Times New Roman" w:hAnsi="Times New Roman" w:cs="Times New Roman"/>
        </w:rPr>
        <w:t xml:space="preserve">. </w:t>
      </w:r>
      <w:r w:rsidR="00204BD4" w:rsidRPr="002909F2">
        <w:rPr>
          <w:rFonts w:ascii="Times New Roman" w:eastAsia="Times New Roman" w:hAnsi="Times New Roman" w:cs="Times New Roman"/>
        </w:rPr>
        <w:t>By commodifying everyday life, it turns people into neoliberal subjects and crowds out altruistic sharing. Furthermore, the critics see platform sharing a</w:t>
      </w:r>
      <w:r w:rsidR="00F44CF0" w:rsidRPr="002909F2">
        <w:rPr>
          <w:rFonts w:ascii="Times New Roman" w:eastAsia="Times New Roman" w:hAnsi="Times New Roman" w:cs="Times New Roman"/>
        </w:rPr>
        <w:t xml:space="preserve">s a fraudulent concept, </w:t>
      </w:r>
      <w:r w:rsidR="00646615" w:rsidRPr="002909F2">
        <w:rPr>
          <w:rFonts w:ascii="Times New Roman" w:eastAsia="Times New Roman" w:hAnsi="Times New Roman" w:cs="Times New Roman"/>
        </w:rPr>
        <w:t>because it involves</w:t>
      </w:r>
      <w:r w:rsidR="00204BD4" w:rsidRPr="002909F2">
        <w:rPr>
          <w:rFonts w:ascii="Times New Roman" w:eastAsia="Times New Roman" w:hAnsi="Times New Roman" w:cs="Times New Roman"/>
        </w:rPr>
        <w:t xml:space="preserve"> the pursuit of economic gain, rather than genuine solidarity. Participants are merely </w:t>
      </w:r>
      <w:r w:rsidR="00204BD4" w:rsidRPr="002909F2">
        <w:rPr>
          <w:rFonts w:ascii="Times New Roman" w:eastAsia="Times New Roman" w:hAnsi="Times New Roman" w:cs="Times New Roman"/>
        </w:rPr>
        <w:lastRenderedPageBreak/>
        <w:t>“sharing the scraps,” with platforms appropriating the bulk of the value generated</w:t>
      </w:r>
      <w:r w:rsidR="00C673C6" w:rsidRPr="002909F2">
        <w:rPr>
          <w:rFonts w:ascii="Times New Roman" w:eastAsia="Times New Roman" w:hAnsi="Times New Roman" w:cs="Times New Roman"/>
        </w:rPr>
        <w:t xml:space="preserve"> </w:t>
      </w:r>
      <w:r w:rsidR="00C673C6" w:rsidRPr="002909F2">
        <w:rPr>
          <w:rFonts w:ascii="Times New Roman" w:eastAsia="Times New Roman" w:hAnsi="Times New Roman" w:cs="Times New Roman"/>
        </w:rPr>
        <w:fldChar w:fldCharType="begin"/>
      </w:r>
      <w:r w:rsidR="00DA0F35" w:rsidRPr="002909F2">
        <w:rPr>
          <w:rFonts w:ascii="Times New Roman" w:eastAsia="Times New Roman" w:hAnsi="Times New Roman" w:cs="Times New Roman"/>
        </w:rPr>
        <w:instrText xml:space="preserve"> ADDIN ZOTERO_ITEM CSL_CITATION {"citationID":"stkOqqSG","properties":{"formattedCitation":"(Reich 2015)","plainCitation":"(Reich 2015)"},"citationItems":[{"id":778,"uris":["http://zotero.org/groups/243644/items/578UWCIQ"],"uri":["http://zotero.org/groups/243644/items/578UWCIQ"],"itemData":{"id":778,"type":"article-newspaper","title":"The Share-the-Scraps Economy","container-title":"Robert Reich","URL":"http://robertreich.org/post/109894095095","author":[{"family":"Reich","given":"Robert B."}],"issued":{"date-parts":[["2015",2,2]]},"accessed":{"date-parts":[["2016",3,13]]}}}],"schema":"https://github.com/citation-style-language/schema/raw/master/csl-citation.json"} </w:instrText>
      </w:r>
      <w:r w:rsidR="00C673C6" w:rsidRPr="002909F2">
        <w:rPr>
          <w:rFonts w:ascii="Times New Roman" w:eastAsia="Times New Roman" w:hAnsi="Times New Roman" w:cs="Times New Roman"/>
        </w:rPr>
        <w:fldChar w:fldCharType="separate"/>
      </w:r>
      <w:r w:rsidR="00DA0F35" w:rsidRPr="002909F2">
        <w:rPr>
          <w:rFonts w:ascii="Times New Roman" w:hAnsi="Times New Roman" w:cs="Times New Roman"/>
        </w:rPr>
        <w:t>(Reich 2015)</w:t>
      </w:r>
      <w:r w:rsidR="00C673C6" w:rsidRPr="002909F2">
        <w:rPr>
          <w:rFonts w:ascii="Times New Roman" w:eastAsia="Times New Roman" w:hAnsi="Times New Roman" w:cs="Times New Roman"/>
        </w:rPr>
        <w:fldChar w:fldCharType="end"/>
      </w:r>
      <w:r w:rsidR="00204BD4" w:rsidRPr="002909F2">
        <w:rPr>
          <w:rFonts w:ascii="Times New Roman" w:eastAsia="Times New Roman" w:hAnsi="Times New Roman" w:cs="Times New Roman"/>
        </w:rPr>
        <w:t xml:space="preserve">. In the critics’ view, </w:t>
      </w:r>
      <w:r w:rsidR="00F44CF0" w:rsidRPr="002909F2">
        <w:rPr>
          <w:rFonts w:ascii="Times New Roman" w:eastAsia="Times New Roman" w:hAnsi="Times New Roman" w:cs="Times New Roman"/>
        </w:rPr>
        <w:t xml:space="preserve">the platforms are creating an even more efficient, ruthless and totalistic system of exploitation </w:t>
      </w:r>
      <w:r w:rsidR="00204BD4" w:rsidRPr="002909F2">
        <w:rPr>
          <w:rFonts w:ascii="Times New Roman" w:eastAsia="Times New Roman" w:hAnsi="Times New Roman" w:cs="Times New Roman"/>
        </w:rPr>
        <w:t>in which the ongoing risk shift onto workers is accelerated</w:t>
      </w:r>
      <w:r w:rsidR="00F83233" w:rsidRPr="002909F2">
        <w:rPr>
          <w:rFonts w:ascii="Times New Roman" w:eastAsia="Times New Roman" w:hAnsi="Times New Roman" w:cs="Times New Roman"/>
        </w:rPr>
        <w:t xml:space="preserve"> </w:t>
      </w:r>
      <w:r w:rsidR="00F83233" w:rsidRPr="002909F2">
        <w:rPr>
          <w:rFonts w:ascii="Times New Roman" w:eastAsia="Times New Roman" w:hAnsi="Times New Roman" w:cs="Times New Roman"/>
        </w:rPr>
        <w:fldChar w:fldCharType="begin" w:fldLock="1"/>
      </w:r>
      <w:r w:rsidR="00792BC4" w:rsidRPr="002909F2">
        <w:rPr>
          <w:rFonts w:ascii="Times New Roman" w:eastAsia="Times New Roman" w:hAnsi="Times New Roman" w:cs="Times New Roman"/>
        </w:rPr>
        <w:instrText xml:space="preserve"> ADDIN ZOTERO_ITEM CSL_CITATION {"citationID":"ZJjLVYUA","properties":{"formattedCitation":"(Scholz 2016; Hill 2015b; Slee 2015)","plainCitation":"(Scholz 2016; Hill 2015b; Slee 2015)","dontUpdate":true},"citationItems":[{"id":"ITEM-1","uris":["http://www.mendeley.com/documents/?uuid=b0bfa891-60ea-4a96-bef1-d58db08f3118"],"uri":["http://www.mendeley.com/documents/?uuid=b0bfa891-60ea-4a96-bef1-d58db08f3118"],"itemData":{"abstract":"&amp;#034;This book is about the rise of digital labor. Companies like Uber and Amazon Mechanical Turk promise autonomy, choice, and flexibility. One of network culture&amp;#039;s toughest critics, Trebor Scholz chronicles the work of workers in the &amp;#034;sharing economy,&amp;#034; and the free labor on sites like Facebook, to take these myths apart. In this rich, accessible, and provocative book, Scholz exposes the uncaring reality of contingent digital work, which is thriving at the expense of employment and worker rights. The book is meant to inspire readers to join the growing number of worker-owned &amp;#034;platform cooperatives,&amp;#034; rethink unions, and build a better future of work. A call to action, loud and clear, [this book] shows that it is time to stop wage theft and &amp;#034;crowd fleecing,&amp;#034; rethink wealth distribution, and address the urgent question of how digital labor should be regulated and how workers from Berlin, Barcelona, Seattle, and Sa</w:instrText>
      </w:r>
      <w:r w:rsidR="00792BC4" w:rsidRPr="002909F2">
        <w:rPr>
          <w:rFonts w:ascii="Malgun Gothic" w:eastAsia="Malgun Gothic" w:hAnsi="Malgun Gothic" w:cs="Malgun Gothic"/>
        </w:rPr>
        <w:instrText>��</w:instrText>
      </w:r>
      <w:r w:rsidR="00792BC4" w:rsidRPr="002909F2">
        <w:rPr>
          <w:rFonts w:ascii="Times New Roman" w:eastAsia="Times New Roman" w:hAnsi="Times New Roman" w:cs="Times New Roman"/>
        </w:rPr>
        <w:instrText xml:space="preserve">o Paulo can act in solidarity to defend their rights.&amp;#034;--Amazon.com.","author":[{"dropping-particle":"","family":"Scholz","given":"Trebor","non-dropping-particle":"","parse-names":false,"suffix":""}],"id":"ITEM-1","issued":{"date-parts":[["2017"]]},"note":"Includes bibliographical references (pages [194]-225) and index.","publisher":"Polity Press","publisher-place":"Malden, MA","title":"Uberworked and underpaid : how workers are disrupting the digital economy","type":"book"}},{"id":"ITEM-2","uris":["http://www.mendeley.com/documents/?uuid=d37baed1-54cc-4073-aefb-33807755f593"],"uri":["http://www.mendeley.com/documents/?uuid=d37baed1-54cc-4073-aefb-33807755f593"],"itemData":{"ISBN":"978-1-250-07158-3","abstract":"\"What's going to happen to my job?\"That's what an increasing number of anxious Americans are asking themselves. The US workforce, which has been one of the most productive and wealthiest in the world, is undergoing an alarming transformation. Increasing numbers of workers find themselves on shaky ground, turned into freelancers, temps and contractors. Even many full-time and professional jobs are experiencing this precarious shift. Within a decade, a near-majority of the 145 million employed Americans will be impacted. Add to that the steamroller of automation, robots and artificial intelligence already replacing millions of workers and projected to \"obsolesce\" millions more, and the jobs picture starts looking grim. Now a weird yet historic mash-up of Silicon Valley technology and Wall Street greed is thrusting upon us the latest economic fraud:  the so-called \"sharing economy,\" with companies like Uber, Airbnb and TaskRabbit allegedly \"liberating workers\" to become \"independent\" and \"their own CEOs,\" hiring themselves out for ever-smaller jobs and wages while the companies profit. But this \"share the crumbs\" economy is just the tip of a looming iceberg that the middle class is drifting toward. Raw Deal: How the \"Uber Economy\" and Runaway Capitalism Are Screwing American Workers,by veteran journalist Steven Hill, is an exposé that challenges conventional thinking, and the hype celebrating this new economy, by showing why the vision of the \"techno sapien\" leaders and their Ayn Rand libertarianism is a dead end. In Raw Deal, Steven Hill proposes pragmatic policy solutions to transform the US economy and its safety net and social contract, launching a new kind of deal to restore power back into the hands of American workers.","author":[{"dropping-particle":"","family":"Hill","given":"Steven","non-dropping-particle":"","parse-names":false,"suffix":""}],"id":"ITEM-2","issued":{"date-parts":[["2015","10"]]},"language":"English","number-of-pages":"336","publisher":"St. Martin's Press","publisher-place":"New York, NY","title":"Raw Deal: How the \"Uber Economy\" and Runaway Capitalism Are Screwing American Workers","type":"book"}},{"id":"ITEM-3","uris":["http://www.mendeley.com/documents/?uuid=2c367403-c1cf-4045-bb4f-2c4f64853226"],"uri":["http://www.mendeley.com/documents/?uuid=2c367403-c1cf-4045-bb4f-2c4f64853226"],"itemData":{"ISBN":"978-1-68219-022-7","author":[{"dropping-particle":"","family":"Slee","given":"Tom","non-dropping-particle":"","parse-names":false,"suffix":""}],"id":"ITEM-3","issued":{"date-parts":[["2015"]]},"language":"Swedish","publisher":"OR Books","publisher-place":"New York","title":"What's yours is mine: Against the sharing economy","type":"book"}}],"schema":"https://github.com/citation-style-language/schema/raw/master/csl-citation.json"} </w:instrText>
      </w:r>
      <w:r w:rsidR="00F83233" w:rsidRPr="002909F2">
        <w:rPr>
          <w:rFonts w:ascii="Times New Roman" w:eastAsia="Times New Roman" w:hAnsi="Times New Roman" w:cs="Times New Roman"/>
        </w:rPr>
        <w:fldChar w:fldCharType="separate"/>
      </w:r>
      <w:r w:rsidR="00AB65EF" w:rsidRPr="002909F2">
        <w:rPr>
          <w:rFonts w:ascii="Times New Roman" w:hAnsi="Times New Roman" w:cs="Times New Roman"/>
          <w:noProof/>
        </w:rPr>
        <w:t>(Hill 2015; Scholz 2017; Slee 2015)</w:t>
      </w:r>
      <w:r w:rsidR="00F83233" w:rsidRPr="002909F2">
        <w:rPr>
          <w:rFonts w:ascii="Times New Roman" w:eastAsia="Times New Roman" w:hAnsi="Times New Roman" w:cs="Times New Roman"/>
        </w:rPr>
        <w:fldChar w:fldCharType="end"/>
      </w:r>
      <w:r w:rsidR="00F44CF0" w:rsidRPr="002909F2">
        <w:rPr>
          <w:rFonts w:ascii="Times New Roman" w:eastAsia="Times New Roman" w:hAnsi="Times New Roman" w:cs="Times New Roman"/>
        </w:rPr>
        <w:t>.</w:t>
      </w:r>
      <w:r w:rsidR="00F83233" w:rsidRPr="002909F2">
        <w:rPr>
          <w:rFonts w:ascii="Times New Roman" w:eastAsia="Times New Roman" w:hAnsi="Times New Roman" w:cs="Times New Roman"/>
        </w:rPr>
        <w:t xml:space="preserve"> </w:t>
      </w:r>
      <w:r w:rsidR="003C7F0B" w:rsidRPr="002909F2">
        <w:rPr>
          <w:rFonts w:ascii="Times New Roman" w:eastAsia="Times New Roman" w:hAnsi="Times New Roman" w:cs="Times New Roman"/>
        </w:rPr>
        <w:t>As Evgeny Morozov</w:t>
      </w:r>
      <w:r w:rsidR="00982587">
        <w:rPr>
          <w:rFonts w:ascii="Times New Roman" w:eastAsia="Times New Roman" w:hAnsi="Times New Roman" w:cs="Times New Roman"/>
        </w:rPr>
        <w:t xml:space="preserve"> </w:t>
      </w:r>
      <w:r w:rsidR="00982587">
        <w:rPr>
          <w:rFonts w:ascii="Times New Roman" w:eastAsia="Times New Roman" w:hAnsi="Times New Roman" w:cs="Times New Roman"/>
        </w:rPr>
        <w:fldChar w:fldCharType="begin"/>
      </w:r>
      <w:r w:rsidR="00982587">
        <w:rPr>
          <w:rFonts w:ascii="Times New Roman" w:eastAsia="Times New Roman" w:hAnsi="Times New Roman" w:cs="Times New Roman"/>
        </w:rPr>
        <w:instrText xml:space="preserve"> ADDIN ZOTERO_ITEM CSL_CITATION {"citationID":"FPx7SqpA","properties":{"formattedCitation":"(2013)","plainCitation":"(2013)"},"citationItems":[{"id":811,"uris":["http://zotero.org/groups/243644/items/XNDFDT85"],"uri":["http://zotero.org/groups/243644/items/XNDFDT85"],"itemData":{"id":811,"type":"article-newspaper","title":"The ‘sharing economy’ undermines workers’ rights","container-title":"Financial Times","source":"Financial Times","abstract":"The “sharing economy” has many fans but Eric Schneiderman, New York State’s attorney-general, is not one of them. He has demanded that Airbnb, a company that allows anyone to rent their property to strangers, hand over records of its 15,000 hosts in","URL":"http://www.ft.com/cms/s/0/92c3021c-34c2-11e3-8148-00144feab7de.html#axzz42eaIhVqf","author":[{"family":"Morozov","given":"Evgeny"}],"issued":{"date-parts":[["2013",10,14]]},"accessed":{"date-parts":[["2016",3,12]]}},"suppress-author":true}],"schema":"https://github.com/citation-style-language/schema/raw/master/csl-citation.json"} </w:instrText>
      </w:r>
      <w:r w:rsidR="00982587">
        <w:rPr>
          <w:rFonts w:ascii="Times New Roman" w:eastAsia="Times New Roman" w:hAnsi="Times New Roman" w:cs="Times New Roman"/>
        </w:rPr>
        <w:fldChar w:fldCharType="separate"/>
      </w:r>
      <w:r w:rsidR="00982587" w:rsidRPr="00982587">
        <w:rPr>
          <w:rFonts w:ascii="Times New Roman" w:hAnsi="Times New Roman" w:cs="Times New Roman"/>
        </w:rPr>
        <w:t>(2013)</w:t>
      </w:r>
      <w:r w:rsidR="00982587">
        <w:rPr>
          <w:rFonts w:ascii="Times New Roman" w:eastAsia="Times New Roman" w:hAnsi="Times New Roman" w:cs="Times New Roman"/>
        </w:rPr>
        <w:fldChar w:fldCharType="end"/>
      </w:r>
      <w:r w:rsidR="00204BD4" w:rsidRPr="002909F2">
        <w:rPr>
          <w:rFonts w:ascii="Times New Roman" w:eastAsia="Times New Roman" w:hAnsi="Times New Roman" w:cs="Times New Roman"/>
        </w:rPr>
        <w:t xml:space="preserve"> has</w:t>
      </w:r>
      <w:r w:rsidR="003C7F0B" w:rsidRPr="002909F2">
        <w:rPr>
          <w:rFonts w:ascii="Times New Roman" w:eastAsia="Times New Roman" w:hAnsi="Times New Roman" w:cs="Times New Roman"/>
        </w:rPr>
        <w:t xml:space="preserve"> argued:</w:t>
      </w:r>
      <w:r w:rsidR="00F44CF0" w:rsidRPr="002909F2">
        <w:rPr>
          <w:rFonts w:ascii="Times New Roman" w:eastAsia="Times New Roman" w:hAnsi="Times New Roman" w:cs="Times New Roman"/>
        </w:rPr>
        <w:t xml:space="preserve"> </w:t>
      </w:r>
      <w:r w:rsidR="00F84FD5" w:rsidRPr="002909F2">
        <w:rPr>
          <w:rFonts w:ascii="Times New Roman" w:eastAsia="Times New Roman" w:hAnsi="Times New Roman" w:cs="Times New Roman"/>
        </w:rPr>
        <w:t xml:space="preserve">“The sharing economy amplifies the worst excesses of the dominant economic model: it is </w:t>
      </w:r>
      <w:r w:rsidR="00F44CF0" w:rsidRPr="002909F2">
        <w:rPr>
          <w:rFonts w:ascii="Times New Roman" w:eastAsia="Times New Roman" w:hAnsi="Times New Roman" w:cs="Times New Roman"/>
        </w:rPr>
        <w:t>neoliberalism on steroids</w:t>
      </w:r>
      <w:r w:rsidR="00982587">
        <w:rPr>
          <w:rFonts w:ascii="Times New Roman" w:eastAsia="Times New Roman" w:hAnsi="Times New Roman" w:cs="Times New Roman"/>
        </w:rPr>
        <w:t>.</w:t>
      </w:r>
      <w:r w:rsidR="00F44CF0" w:rsidRPr="002909F2">
        <w:rPr>
          <w:rFonts w:ascii="Times New Roman" w:eastAsia="Times New Roman" w:hAnsi="Times New Roman" w:cs="Times New Roman"/>
        </w:rPr>
        <w:t>”</w:t>
      </w:r>
    </w:p>
    <w:p w14:paraId="592D180C" w14:textId="77777777" w:rsidR="00960824" w:rsidRPr="002909F2" w:rsidRDefault="00960824" w:rsidP="00986E63">
      <w:pPr>
        <w:jc w:val="both"/>
        <w:rPr>
          <w:rFonts w:ascii="Times New Roman" w:eastAsia="Times New Roman" w:hAnsi="Times New Roman" w:cs="Times New Roman"/>
        </w:rPr>
      </w:pPr>
    </w:p>
    <w:p w14:paraId="7EBEF771" w14:textId="1B6763C7" w:rsidR="00960824" w:rsidRPr="002909F2" w:rsidRDefault="00960824" w:rsidP="00986E63">
      <w:pPr>
        <w:jc w:val="both"/>
        <w:rPr>
          <w:rFonts w:ascii="Times New Roman" w:eastAsia="Times New Roman" w:hAnsi="Times New Roman" w:cs="Times New Roman"/>
        </w:rPr>
      </w:pPr>
      <w:r w:rsidRPr="002909F2">
        <w:rPr>
          <w:rFonts w:ascii="Times New Roman" w:eastAsia="Times New Roman" w:hAnsi="Times New Roman" w:cs="Times New Roman"/>
        </w:rPr>
        <w:t xml:space="preserve">Research with </w:t>
      </w:r>
      <w:r w:rsidR="00BA7A2D" w:rsidRPr="002909F2">
        <w:rPr>
          <w:rFonts w:ascii="Times New Roman" w:eastAsia="Times New Roman" w:hAnsi="Times New Roman" w:cs="Times New Roman"/>
        </w:rPr>
        <w:t xml:space="preserve">actual </w:t>
      </w:r>
      <w:r w:rsidRPr="002909F2">
        <w:rPr>
          <w:rFonts w:ascii="Times New Roman" w:eastAsia="Times New Roman" w:hAnsi="Times New Roman" w:cs="Times New Roman"/>
        </w:rPr>
        <w:t>participants</w:t>
      </w:r>
      <w:r w:rsidR="00B931DC" w:rsidRPr="002909F2">
        <w:rPr>
          <w:rFonts w:ascii="Times New Roman" w:eastAsia="Times New Roman" w:hAnsi="Times New Roman" w:cs="Times New Roman"/>
        </w:rPr>
        <w:t xml:space="preserve"> </w:t>
      </w:r>
      <w:r w:rsidR="009959D2" w:rsidRPr="002909F2">
        <w:rPr>
          <w:rFonts w:ascii="Times New Roman" w:eastAsia="Times New Roman" w:hAnsi="Times New Roman" w:cs="Times New Roman"/>
        </w:rPr>
        <w:t>gives a mixed picture. Alexandrea Ravenelle</w:t>
      </w:r>
      <w:r w:rsidR="00B51C35">
        <w:rPr>
          <w:rFonts w:ascii="Times New Roman" w:eastAsia="Times New Roman" w:hAnsi="Times New Roman" w:cs="Times New Roman"/>
        </w:rPr>
        <w:t xml:space="preserve"> </w:t>
      </w:r>
      <w:r w:rsidR="00B51C35">
        <w:rPr>
          <w:rFonts w:ascii="Times New Roman" w:eastAsia="Times New Roman" w:hAnsi="Times New Roman" w:cs="Times New Roman"/>
        </w:rPr>
        <w:fldChar w:fldCharType="begin"/>
      </w:r>
      <w:r w:rsidR="00B51C35">
        <w:rPr>
          <w:rFonts w:ascii="Times New Roman" w:eastAsia="Times New Roman" w:hAnsi="Times New Roman" w:cs="Times New Roman"/>
        </w:rPr>
        <w:instrText xml:space="preserve"> ADDIN ZOTERO_ITEM CSL_CITATION {"citationID":"FNa7bffr","properties":{"formattedCitation":"(2016, 2017)","plainCitation":"(2016, 2017)"},"citationItems":[{"id":1148,"uris":["http://zotero.org/groups/243644/items/766WTKC4"],"uri":["http://zotero.org/groups/243644/items/766WTKC4"],"itemData":{"id":1148,"type":"chapter","title":"A Return to Gemeinschaft: Digital Impression Management and the Sharing Economy","container-title":"Digital Sociologies","publisher":"Policy Press","publisher-place":"Bristol, UK","event-place":"Bristol, UK","note":"00000","author":[{"family":"Ravenelle","given":"Alexandrea J."}],"editor":[{"family":"Daniels","given":"Jessie"},{"family":"Gregory","given":"Karen"},{"family":"McMillan Cottom","given":"Tressie"}],"issued":{"date-parts":[["2016"]]}},"suppress-author":true},{"id":"xfSdPSKt/6UEe3Lf6","uris":["http://www.mendeley.com/documents/?uuid=abedfa40-7838-44b1-8db0-0b883e35ff33"],"uri":["http://www.mendeley.com/documents/?uuid=abedfa40-7838-44b1-8db0-0b883e35ff33"],"itemData":{"author":[{"dropping-particle":"","family":"Ravenelle","given":"Alexandrea J","non-dropping-particle":"","parse-names":false,"suffix":""}],"container-title":"Cambridge Journal of Regions, Economy and Society","id":"xfSdPSKt/6UEe3Lf6","issued":{"year":2017},"title":"Sharing economy workers: selling, not sharing","type":"article-journal","volume":"rsw043","container-title-short":"Camb. J. Reg. Econ. Soc."},"suppress-author":true}],"schema":"https://github.com/citation-style-language/schema/raw/master/csl-citation.json"} </w:instrText>
      </w:r>
      <w:r w:rsidR="00B51C35">
        <w:rPr>
          <w:rFonts w:ascii="Times New Roman" w:eastAsia="Times New Roman" w:hAnsi="Times New Roman" w:cs="Times New Roman"/>
        </w:rPr>
        <w:fldChar w:fldCharType="separate"/>
      </w:r>
      <w:r w:rsidR="00B51C35" w:rsidRPr="00B51C35">
        <w:rPr>
          <w:rFonts w:ascii="Times New Roman" w:hAnsi="Times New Roman" w:cs="Times New Roman"/>
        </w:rPr>
        <w:t>(2016, 2017)</w:t>
      </w:r>
      <w:r w:rsidR="00B51C35">
        <w:rPr>
          <w:rFonts w:ascii="Times New Roman" w:eastAsia="Times New Roman" w:hAnsi="Times New Roman" w:cs="Times New Roman"/>
        </w:rPr>
        <w:fldChar w:fldCharType="end"/>
      </w:r>
      <w:r w:rsidR="009959D2" w:rsidRPr="002909F2">
        <w:rPr>
          <w:rFonts w:ascii="Times New Roman" w:eastAsia="Times New Roman" w:hAnsi="Times New Roman" w:cs="Times New Roman"/>
        </w:rPr>
        <w:t>, who interviewed 100 providers on four platforms in New York argues that they are unlikely to consider their activities sharing, and that they are critical of the platforms. By contrast,</w:t>
      </w:r>
      <w:r w:rsidR="00B51C35">
        <w:rPr>
          <w:rFonts w:ascii="Times New Roman" w:eastAsia="Times New Roman" w:hAnsi="Times New Roman" w:cs="Times New Roman"/>
        </w:rPr>
        <w:t xml:space="preserve"> </w:t>
      </w:r>
      <w:r w:rsidR="00DE03F6" w:rsidRPr="002909F2">
        <w:rPr>
          <w:rFonts w:ascii="Times New Roman" w:eastAsia="Times New Roman" w:hAnsi="Times New Roman" w:cs="Times New Roman"/>
        </w:rPr>
        <w:t xml:space="preserve">Germann Molz </w:t>
      </w:r>
      <w:r w:rsidR="00AB65EF" w:rsidRPr="002909F2">
        <w:rPr>
          <w:rFonts w:ascii="Times New Roman" w:eastAsia="Times New Roman" w:hAnsi="Times New Roman" w:cs="Times New Roman"/>
        </w:rPr>
        <w:fldChar w:fldCharType="begin" w:fldLock="1"/>
      </w:r>
      <w:r w:rsidR="00B51C35">
        <w:rPr>
          <w:rFonts w:ascii="Times New Roman" w:eastAsia="Times New Roman" w:hAnsi="Times New Roman" w:cs="Times New Roman"/>
        </w:rPr>
        <w:instrText xml:space="preserve"> ADDIN ZOTERO_ITEM CSL_CITATION {"citationID":"dunPoL15","properties":{"formattedCitation":"(2013)","plainCitation":"(2013)"},"citationItems":[{"id":"ITEM-1","uris":["http://www.mendeley.com/documents/?uuid=edb62ef0-2dc7-4394-a690-d5a36d334079"],"uri":["http://www.mendeley.com/documents/?uuid=edb62ef0-2dc7-4394-a690-d5a36d334079"],"itemData":{"DOI":"10.1016/j.annals.2013.08.001","ISSN":"0160-7383","abstract":"The purpose of this study is to examine the role social networking technologies play in the moral economy of alternative tourism. The study takes as its empirical focus the online hospitality exchange network Couchsurfing. Using the concept of ‘moral affordances’, the analysis outlines the way Couchsurfing’s technical systems, software design, and search algorithms enable participants to engage in a moral economy based on the non-commodified provision of accommodation to strangers and personal relations of trust and intimacy. Findings suggest that these affordances are not isolated effects of the technologies themselves, but rather reflect a broader moral landscape in which alternative tourism is performed.","author":[{"dropping-particle":"","family":"Germann Molz","given":"Jennie G","non-dropping-particle":"","parse-names":false,"suffix":""}],"container-title":"Annals of Tourism Research","id":"ITEM-1","issued":{"date-parts":[["2013","10"]]},"page":"210-230","title":"Social Networking Technologies and the Moral Economy of Alternative Tourism: The Case of Couchsurfing.org","type":"article-journal","volume":"43"},"suppress-author":true}],"schema":"https://github.com/citation-style-language/schema/raw/master/csl-citation.json"} </w:instrText>
      </w:r>
      <w:r w:rsidR="00AB65EF" w:rsidRPr="002909F2">
        <w:rPr>
          <w:rFonts w:ascii="Times New Roman" w:eastAsia="Times New Roman" w:hAnsi="Times New Roman" w:cs="Times New Roman"/>
        </w:rPr>
        <w:fldChar w:fldCharType="separate"/>
      </w:r>
      <w:r w:rsidR="00B51C35" w:rsidRPr="00B51C35">
        <w:rPr>
          <w:rFonts w:ascii="Times New Roman" w:hAnsi="Times New Roman" w:cs="Times New Roman"/>
        </w:rPr>
        <w:t>(2013)</w:t>
      </w:r>
      <w:r w:rsidR="00AB65EF" w:rsidRPr="002909F2">
        <w:rPr>
          <w:rFonts w:ascii="Times New Roman" w:eastAsia="Times New Roman" w:hAnsi="Times New Roman" w:cs="Times New Roman"/>
        </w:rPr>
        <w:fldChar w:fldCharType="end"/>
      </w:r>
      <w:r w:rsidRPr="002909F2">
        <w:rPr>
          <w:rFonts w:ascii="Times New Roman" w:eastAsia="Times New Roman" w:hAnsi="Times New Roman" w:cs="Times New Roman"/>
        </w:rPr>
        <w:t xml:space="preserve"> argues that</w:t>
      </w:r>
      <w:r w:rsidR="00DE03F6" w:rsidRPr="002909F2">
        <w:rPr>
          <w:rFonts w:ascii="Times New Roman" w:eastAsia="Times New Roman" w:hAnsi="Times New Roman" w:cs="Times New Roman"/>
        </w:rPr>
        <w:t xml:space="preserve"> Couchsurfing, a free hospitality platform,</w:t>
      </w:r>
      <w:r w:rsidR="005102CE" w:rsidRPr="002909F2">
        <w:rPr>
          <w:rFonts w:ascii="Times New Roman" w:eastAsia="Times New Roman" w:hAnsi="Times New Roman" w:cs="Times New Roman"/>
        </w:rPr>
        <w:t xml:space="preserve"> functions as a “moral economy</w:t>
      </w:r>
      <w:r w:rsidRPr="002909F2">
        <w:rPr>
          <w:rFonts w:ascii="Times New Roman" w:eastAsia="Times New Roman" w:hAnsi="Times New Roman" w:cs="Times New Roman"/>
        </w:rPr>
        <w:t>” in which participants are highly invested in this ethical form of travel. Ikkala and Lampinen</w:t>
      </w:r>
      <w:r w:rsidR="00AB65EF" w:rsidRPr="002909F2">
        <w:rPr>
          <w:rFonts w:ascii="Times New Roman" w:eastAsia="Times New Roman" w:hAnsi="Times New Roman" w:cs="Times New Roman"/>
        </w:rPr>
        <w:t xml:space="preserve"> </w:t>
      </w:r>
      <w:r w:rsidR="00AB65EF" w:rsidRPr="002909F2">
        <w:rPr>
          <w:rFonts w:ascii="Times New Roman" w:eastAsia="Times New Roman" w:hAnsi="Times New Roman" w:cs="Times New Roman"/>
        </w:rPr>
        <w:fldChar w:fldCharType="begin" w:fldLock="1"/>
      </w:r>
      <w:r w:rsidR="00792BC4" w:rsidRPr="002909F2">
        <w:rPr>
          <w:rFonts w:ascii="Times New Roman" w:eastAsia="Times New Roman" w:hAnsi="Times New Roman" w:cs="Times New Roman"/>
        </w:rPr>
        <w:instrText xml:space="preserve"> ADDIN ZOTERO_ITEM CSL_CITATION {"citationID":"2vznUz76","properties":{"formattedCitation":"(2015)","plainCitation":"(2015)"},"citationItems":[{"id":1056,"uris":["http://www.mendeley.com/documents/?uuid=39327205-2f1c-4bda-9e9a-59f21bc2f304","http://zotero.org/groups/243644/items/JXRR5TI3"],"uri":["http://www.mendeley.com/documents/?uuid=39327205-2f1c-4bda-9e9a-59f21bc2f304","http://zotero.org/groups/243644/items/JXRR5TI3"],"itemData":{"id":1056,"type":"paper-conference","title":"Monetizing Network Hospitality: Hospitality and Sociability in the Context of Airbnb","container-title":"CSCW’15 Proceedings of the ACM 2015 Conference on Computer Supported Cooperative Work","publisher":"ACM","publisher-place":"New York, NY","page":"1033-1044","source":"CrossRef","event-place":"New York, NY","DOI":"10.1145/2675133.2675274","ISBN":"978-1-4503-2922-4","shortTitle":"Monetizing Network Hospitality","language":"en","author":[{"family":"Ikkala","given":"Tapio"},{"family":"Lampinen","given":"Airi"}],"issued":{"date-parts":[["2015"]]},"accessed":{"date-parts":[["2015",11,21]]}},"suppress-author":1}],"schema":"https://github.com/citation-style-language/schema/raw/master/csl-citation.json"} </w:instrText>
      </w:r>
      <w:r w:rsidR="00AB65EF" w:rsidRPr="002909F2">
        <w:rPr>
          <w:rFonts w:ascii="Times New Roman" w:eastAsia="Times New Roman" w:hAnsi="Times New Roman" w:cs="Times New Roman"/>
        </w:rPr>
        <w:fldChar w:fldCharType="separate"/>
      </w:r>
      <w:r w:rsidR="003A473E" w:rsidRPr="002909F2">
        <w:rPr>
          <w:rFonts w:ascii="Times New Roman" w:hAnsi="Times New Roman" w:cs="Times New Roman"/>
        </w:rPr>
        <w:t>(2015)</w:t>
      </w:r>
      <w:r w:rsidR="00AB65EF" w:rsidRPr="002909F2">
        <w:rPr>
          <w:rFonts w:ascii="Times New Roman" w:eastAsia="Times New Roman" w:hAnsi="Times New Roman" w:cs="Times New Roman"/>
        </w:rPr>
        <w:fldChar w:fldCharType="end"/>
      </w:r>
      <w:r w:rsidRPr="002909F2">
        <w:rPr>
          <w:rFonts w:ascii="Times New Roman" w:eastAsia="Times New Roman" w:hAnsi="Times New Roman" w:cs="Times New Roman"/>
        </w:rPr>
        <w:t xml:space="preserve"> </w:t>
      </w:r>
      <w:r w:rsidR="009959D2" w:rsidRPr="002909F2">
        <w:rPr>
          <w:rFonts w:ascii="Times New Roman" w:eastAsia="Times New Roman" w:hAnsi="Times New Roman" w:cs="Times New Roman"/>
        </w:rPr>
        <w:t xml:space="preserve">find </w:t>
      </w:r>
      <w:r w:rsidRPr="002909F2">
        <w:rPr>
          <w:rFonts w:ascii="Times New Roman" w:eastAsia="Times New Roman" w:hAnsi="Times New Roman" w:cs="Times New Roman"/>
        </w:rPr>
        <w:t>that hospitality is an important motivator for Airbnb hosts. Ladegaard</w:t>
      </w:r>
      <w:r w:rsidR="009959D2" w:rsidRPr="002909F2">
        <w:rPr>
          <w:rFonts w:ascii="Times New Roman" w:eastAsia="Times New Roman" w:hAnsi="Times New Roman" w:cs="Times New Roman"/>
        </w:rPr>
        <w:t>’s</w:t>
      </w:r>
      <w:r w:rsidR="00AB65EF" w:rsidRPr="002909F2">
        <w:rPr>
          <w:rFonts w:ascii="Times New Roman" w:eastAsia="Times New Roman" w:hAnsi="Times New Roman" w:cs="Times New Roman"/>
        </w:rPr>
        <w:t xml:space="preserve">  </w:t>
      </w:r>
      <w:r w:rsidR="00AB65EF" w:rsidRPr="002909F2">
        <w:rPr>
          <w:rFonts w:ascii="Times New Roman" w:eastAsia="Times New Roman" w:hAnsi="Times New Roman" w:cs="Times New Roman"/>
        </w:rPr>
        <w:fldChar w:fldCharType="begin" w:fldLock="1"/>
      </w:r>
      <w:r w:rsidR="00B51C35">
        <w:rPr>
          <w:rFonts w:ascii="Times New Roman" w:eastAsia="Times New Roman" w:hAnsi="Times New Roman" w:cs="Times New Roman"/>
        </w:rPr>
        <w:instrText xml:space="preserve"> ADDIN ZOTERO_ITEM CSL_CITATION {"citationID":"KqzmtUGk","properties":{"formattedCitation":"(2018)","plainCitation":"(2018)"},"citationItems":[{"id":"ITEM-1","uris":["http://www.mendeley.com/documents/?uuid=37559ed6-089b-4698-afd1-96f7499ca77b"],"uri":["http://www.mendeley.com/documents/?uuid=37559ed6-089b-4698-afd1-96f7499ca77b"],"itemData":{"author":[{"dropping-particle":"","family":"Ladegaard","given":"Isak","non-dropping-particle":"","parse-names":false,"suffix":""}],"container-title":"The Sociological Review","id":"ITEM-1","issue":"2","issued":{"date-parts":[["2018"]]},"page":"381-400","title":"Hosting the comfortably exotic: Cosmopolitan aspirations in the sharing economy","type":"article-journal","volume":"66"},"suppress-author":true}],"schema":"https://github.com/citation-style-language/schema/raw/master/csl-citation.json"} </w:instrText>
      </w:r>
      <w:r w:rsidR="00AB65EF" w:rsidRPr="002909F2">
        <w:rPr>
          <w:rFonts w:ascii="Times New Roman" w:eastAsia="Times New Roman" w:hAnsi="Times New Roman" w:cs="Times New Roman"/>
        </w:rPr>
        <w:fldChar w:fldCharType="separate"/>
      </w:r>
      <w:r w:rsidR="00B51C35" w:rsidRPr="00B51C35">
        <w:rPr>
          <w:rFonts w:ascii="Times New Roman" w:hAnsi="Times New Roman" w:cs="Times New Roman"/>
        </w:rPr>
        <w:t>(2018)</w:t>
      </w:r>
      <w:r w:rsidR="00AB65EF" w:rsidRPr="002909F2">
        <w:rPr>
          <w:rFonts w:ascii="Times New Roman" w:eastAsia="Times New Roman" w:hAnsi="Times New Roman" w:cs="Times New Roman"/>
        </w:rPr>
        <w:fldChar w:fldCharType="end"/>
      </w:r>
      <w:r w:rsidRPr="002909F2">
        <w:rPr>
          <w:rFonts w:ascii="Times New Roman" w:eastAsia="Times New Roman" w:hAnsi="Times New Roman" w:cs="Times New Roman"/>
        </w:rPr>
        <w:t xml:space="preserve"> Airbnb hosts aim to meet and connect with exotic others, although they put limits on the extent of exoticism they desire—and aim for what he a terms a “comfortable” level of alterity. </w:t>
      </w:r>
    </w:p>
    <w:p w14:paraId="32007940" w14:textId="19376F8B" w:rsidR="00960824" w:rsidRPr="002909F2" w:rsidRDefault="00960824" w:rsidP="00986E63">
      <w:pPr>
        <w:jc w:val="both"/>
        <w:rPr>
          <w:rFonts w:ascii="Times New Roman" w:eastAsia="Times New Roman" w:hAnsi="Times New Roman" w:cs="Times New Roman"/>
        </w:rPr>
      </w:pPr>
    </w:p>
    <w:p w14:paraId="18081F66" w14:textId="49CA4D59" w:rsidR="00CB6068" w:rsidRPr="002909F2" w:rsidRDefault="00960824" w:rsidP="00986E63">
      <w:pPr>
        <w:jc w:val="both"/>
        <w:rPr>
          <w:rFonts w:ascii="Times New Roman" w:eastAsia="Times New Roman" w:hAnsi="Times New Roman" w:cs="Times New Roman"/>
        </w:rPr>
      </w:pPr>
      <w:r w:rsidRPr="002909F2">
        <w:rPr>
          <w:rFonts w:ascii="Times New Roman" w:eastAsia="Times New Roman" w:hAnsi="Times New Roman" w:cs="Times New Roman"/>
        </w:rPr>
        <w:t>In our research, we find that respondents have social orientations to their sharing practices</w:t>
      </w:r>
      <w:r w:rsidR="00EB4895" w:rsidRPr="002909F2">
        <w:rPr>
          <w:rFonts w:ascii="Times New Roman" w:eastAsia="Times New Roman" w:hAnsi="Times New Roman" w:cs="Times New Roman"/>
        </w:rPr>
        <w:t xml:space="preserve"> </w:t>
      </w:r>
      <w:r w:rsidR="00EB4895" w:rsidRPr="002909F2">
        <w:rPr>
          <w:rFonts w:ascii="Times New Roman" w:eastAsia="Times New Roman" w:hAnsi="Times New Roman" w:cs="Times New Roman"/>
        </w:rPr>
        <w:fldChar w:fldCharType="begin" w:fldLock="1"/>
      </w:r>
      <w:r w:rsidR="004721BA" w:rsidRPr="002909F2">
        <w:rPr>
          <w:rFonts w:ascii="Times New Roman" w:eastAsia="Times New Roman" w:hAnsi="Times New Roman" w:cs="Times New Roman"/>
        </w:rPr>
        <w:instrText xml:space="preserve"> ADDIN ZOTERO_ITEM CSL_CITATION {"citationID":"wFy5djuH","properties":{"formattedCitation":"(Fitzmaurice et al. 2018)","plainCitation":"(Fitzmaurice et al. 2018)"},"citationItems":[{"id":1083,"uris":["http://zotero.org/groups/243644/items/9PD6IE5G"],"uri":["http://zotero.org/groups/243644/items/9PD6IE5G"],"itemData":{"id":1083,"type":"article-journal","title":"Domesticating the Market: Moral exchange and the sharing economy","container-title":"Socio-Economic Review","volume":"mwy003","note":"00000","author":[{"family":"Fitzmaurice","given":"Connor"},{"family":"Ladegaard","given":"Isak"},{"family":"Attwood-Charles","given":"Will"},{"family":"Cansoy","given":"Mehmet"},{"family":"Carfagna","given":"Lindsey B."},{"family":"Schor","given":"Juliet B."},{"family":"Wengronowitz","given":"Robert"}],"issued":{"date-parts":[["2018"]]}}}],"schema":"https://github.com/citation-style-language/schema/raw/master/csl-citation.json"} </w:instrText>
      </w:r>
      <w:r w:rsidR="00EB4895" w:rsidRPr="002909F2">
        <w:rPr>
          <w:rFonts w:ascii="Times New Roman" w:eastAsia="Times New Roman" w:hAnsi="Times New Roman" w:cs="Times New Roman"/>
        </w:rPr>
        <w:fldChar w:fldCharType="separate"/>
      </w:r>
      <w:r w:rsidR="004721BA" w:rsidRPr="002909F2">
        <w:rPr>
          <w:rFonts w:ascii="Times New Roman" w:hAnsi="Times New Roman" w:cs="Times New Roman"/>
        </w:rPr>
        <w:t>(Fitzmaurice et al. 2018)</w:t>
      </w:r>
      <w:r w:rsidR="00EB4895" w:rsidRPr="002909F2">
        <w:rPr>
          <w:rFonts w:ascii="Times New Roman" w:eastAsia="Times New Roman" w:hAnsi="Times New Roman" w:cs="Times New Roman"/>
        </w:rPr>
        <w:fldChar w:fldCharType="end"/>
      </w:r>
      <w:r w:rsidR="002071B3" w:rsidRPr="002909F2">
        <w:rPr>
          <w:rFonts w:ascii="Times New Roman" w:eastAsia="Times New Roman" w:hAnsi="Times New Roman" w:cs="Times New Roman"/>
        </w:rPr>
        <w:t xml:space="preserve">. </w:t>
      </w:r>
      <w:r w:rsidR="00036374" w:rsidRPr="002909F2">
        <w:rPr>
          <w:rFonts w:ascii="Times New Roman" w:eastAsia="Times New Roman" w:hAnsi="Times New Roman" w:cs="Times New Roman"/>
        </w:rPr>
        <w:t>For them, the sector</w:t>
      </w:r>
      <w:r w:rsidR="00E26486" w:rsidRPr="002909F2">
        <w:rPr>
          <w:rFonts w:ascii="Times New Roman" w:eastAsia="Times New Roman" w:hAnsi="Times New Roman" w:cs="Times New Roman"/>
        </w:rPr>
        <w:t xml:space="preserve"> offers social connection, flexibility, autonomy, and novel means for entrepreneu</w:t>
      </w:r>
      <w:r w:rsidR="002071B3" w:rsidRPr="002909F2">
        <w:rPr>
          <w:rFonts w:ascii="Times New Roman" w:eastAsia="Times New Roman" w:hAnsi="Times New Roman" w:cs="Times New Roman"/>
        </w:rPr>
        <w:t xml:space="preserve">rship and money-making. They </w:t>
      </w:r>
      <w:r w:rsidR="005A47DC" w:rsidRPr="002909F2">
        <w:rPr>
          <w:rFonts w:ascii="Times New Roman" w:eastAsia="Times New Roman" w:hAnsi="Times New Roman" w:cs="Times New Roman"/>
        </w:rPr>
        <w:t xml:space="preserve">identify as </w:t>
      </w:r>
      <w:r w:rsidR="00E26486" w:rsidRPr="002909F2">
        <w:rPr>
          <w:rFonts w:ascii="Times New Roman" w:eastAsia="Times New Roman" w:hAnsi="Times New Roman" w:cs="Times New Roman"/>
        </w:rPr>
        <w:t>actors in an innovative attempt to transform markets from the bottom up, to make them morally accountable</w:t>
      </w:r>
      <w:r w:rsidR="00E058E3" w:rsidRPr="002909F2">
        <w:rPr>
          <w:rFonts w:ascii="Times New Roman" w:eastAsia="Times New Roman" w:hAnsi="Times New Roman" w:cs="Times New Roman"/>
        </w:rPr>
        <w:t>,</w:t>
      </w:r>
      <w:r w:rsidR="00E26486" w:rsidRPr="002909F2">
        <w:rPr>
          <w:rFonts w:ascii="Times New Roman" w:eastAsia="Times New Roman" w:hAnsi="Times New Roman" w:cs="Times New Roman"/>
        </w:rPr>
        <w:t xml:space="preserve"> </w:t>
      </w:r>
      <w:r w:rsidR="00377F8D" w:rsidRPr="002909F2">
        <w:rPr>
          <w:rFonts w:ascii="Times New Roman" w:eastAsia="Times New Roman" w:hAnsi="Times New Roman" w:cs="Times New Roman"/>
        </w:rPr>
        <w:t>and</w:t>
      </w:r>
      <w:r w:rsidR="00E26486" w:rsidRPr="002909F2">
        <w:rPr>
          <w:rFonts w:ascii="Times New Roman" w:eastAsia="Times New Roman" w:hAnsi="Times New Roman" w:cs="Times New Roman"/>
        </w:rPr>
        <w:t xml:space="preserve"> forces for social good. </w:t>
      </w:r>
      <w:r w:rsidR="00377F8D" w:rsidRPr="002909F2">
        <w:rPr>
          <w:rFonts w:ascii="Times New Roman" w:eastAsia="Times New Roman" w:hAnsi="Times New Roman" w:cs="Times New Roman"/>
        </w:rPr>
        <w:t>So, for example, t</w:t>
      </w:r>
      <w:r w:rsidR="00E26486" w:rsidRPr="002909F2">
        <w:rPr>
          <w:rFonts w:ascii="Times New Roman" w:eastAsia="Times New Roman" w:hAnsi="Times New Roman" w:cs="Times New Roman"/>
        </w:rPr>
        <w:t xml:space="preserve">hey experience their peer-to-peer exchanges as having higher levels of personal accountability and social interaction. They engage in face-to-face connection and distinguish exchanges from commodified transactions with impersonal corporations. </w:t>
      </w:r>
      <w:r w:rsidR="007814CE" w:rsidRPr="002909F2">
        <w:rPr>
          <w:rFonts w:ascii="Times New Roman" w:eastAsia="Times New Roman" w:hAnsi="Times New Roman" w:cs="Times New Roman"/>
        </w:rPr>
        <w:t xml:space="preserve">This is one reason they </w:t>
      </w:r>
      <w:r w:rsidR="005A47DC" w:rsidRPr="002909F2">
        <w:rPr>
          <w:rFonts w:ascii="Times New Roman" w:eastAsia="Times New Roman" w:hAnsi="Times New Roman" w:cs="Times New Roman"/>
        </w:rPr>
        <w:t xml:space="preserve">like platform </w:t>
      </w:r>
      <w:r w:rsidR="007814CE" w:rsidRPr="002909F2">
        <w:rPr>
          <w:rFonts w:ascii="Times New Roman" w:eastAsia="Times New Roman" w:hAnsi="Times New Roman" w:cs="Times New Roman"/>
        </w:rPr>
        <w:t>payment mechanism</w:t>
      </w:r>
      <w:r w:rsidR="005A47DC" w:rsidRPr="002909F2">
        <w:rPr>
          <w:rFonts w:ascii="Times New Roman" w:eastAsia="Times New Roman" w:hAnsi="Times New Roman" w:cs="Times New Roman"/>
        </w:rPr>
        <w:t>s (credit cards and electronic transfers) which operate “backstage</w:t>
      </w:r>
      <w:r w:rsidR="007814CE" w:rsidRPr="002909F2">
        <w:rPr>
          <w:rFonts w:ascii="Times New Roman" w:eastAsia="Times New Roman" w:hAnsi="Times New Roman" w:cs="Times New Roman"/>
        </w:rPr>
        <w:t xml:space="preserve">” </w:t>
      </w:r>
      <w:r w:rsidR="005A47DC" w:rsidRPr="002909F2">
        <w:rPr>
          <w:rFonts w:ascii="Times New Roman" w:eastAsia="Times New Roman" w:hAnsi="Times New Roman" w:cs="Times New Roman"/>
        </w:rPr>
        <w:t xml:space="preserve">or out of view and allow them to </w:t>
      </w:r>
      <w:r w:rsidR="007814CE" w:rsidRPr="002909F2">
        <w:rPr>
          <w:rFonts w:ascii="Times New Roman" w:eastAsia="Times New Roman" w:hAnsi="Times New Roman" w:cs="Times New Roman"/>
        </w:rPr>
        <w:t>avoid the awkwardness of discussing money in this p</w:t>
      </w:r>
      <w:r w:rsidR="004D7275" w:rsidRPr="002909F2">
        <w:rPr>
          <w:rFonts w:ascii="Times New Roman" w:eastAsia="Times New Roman" w:hAnsi="Times New Roman" w:cs="Times New Roman"/>
        </w:rPr>
        <w:t>ersonalized relationship.</w:t>
      </w:r>
      <w:r w:rsidR="007814CE" w:rsidRPr="002909F2">
        <w:rPr>
          <w:rFonts w:ascii="Times New Roman" w:eastAsia="Times New Roman" w:hAnsi="Times New Roman" w:cs="Times New Roman"/>
        </w:rPr>
        <w:t xml:space="preserve"> </w:t>
      </w:r>
      <w:r w:rsidR="004D7275" w:rsidRPr="002909F2">
        <w:rPr>
          <w:rFonts w:ascii="Times New Roman" w:eastAsia="Times New Roman" w:hAnsi="Times New Roman" w:cs="Times New Roman"/>
        </w:rPr>
        <w:t>I</w:t>
      </w:r>
      <w:r w:rsidR="00B5636F" w:rsidRPr="002909F2">
        <w:rPr>
          <w:rFonts w:ascii="Times New Roman" w:eastAsia="Times New Roman" w:hAnsi="Times New Roman" w:cs="Times New Roman"/>
        </w:rPr>
        <w:t>kkala and Lampinen</w:t>
      </w:r>
      <w:r w:rsidR="00AB65EF" w:rsidRPr="002909F2">
        <w:rPr>
          <w:rFonts w:ascii="Times New Roman" w:eastAsia="Times New Roman" w:hAnsi="Times New Roman" w:cs="Times New Roman"/>
        </w:rPr>
        <w:t xml:space="preserve"> </w:t>
      </w:r>
      <w:r w:rsidR="00AB65EF" w:rsidRPr="002909F2">
        <w:rPr>
          <w:rFonts w:ascii="Times New Roman" w:eastAsia="Times New Roman" w:hAnsi="Times New Roman" w:cs="Times New Roman"/>
        </w:rPr>
        <w:fldChar w:fldCharType="begin" w:fldLock="1"/>
      </w:r>
      <w:r w:rsidR="00B51C35">
        <w:rPr>
          <w:rFonts w:ascii="Times New Roman" w:eastAsia="Times New Roman" w:hAnsi="Times New Roman" w:cs="Times New Roman"/>
        </w:rPr>
        <w:instrText xml:space="preserve"> ADDIN ZOTERO_ITEM CSL_CITATION {"citationID":"27Iod0cW","properties":{"formattedCitation":"(2015)","plainCitation":"(2015)"},"citationItems":[{"id":1056,"uris":["http://www.mendeley.com/documents/?uuid=39327205-2f1c-4bda-9e9a-59f21bc2f304","http://zotero.org/groups/243644/items/JXRR5TI3"],"uri":["http://www.mendeley.com/documents/?uuid=39327205-2f1c-4bda-9e9a-59f21bc2f304","http://zotero.org/groups/243644/items/JXRR5TI3"],"itemData":{"id":1056,"type":"paper-conference","title":"Monetizing Network Hospitality: Hospitality and Sociability in the Context of Airbnb","container-title":"CSCW’15 Proceedings of the ACM 2015 Conference on Computer Supported Cooperative Work","publisher":"ACM","publisher-place":"New York, NY","page":"1033-1044","source":"CrossRef","event-place":"New York, NY","DOI":"10.1145/2675133.2675274","ISBN":"978-1-4503-2922-4","shortTitle":"Monetizing Network Hospitality","language":"en","author":[{"family":"Ikkala","given":"Tapio"},{"family":"Lampinen","given":"Airi"}],"issued":{"date-parts":[["2015"]]},"accessed":{"date-parts":[["2015",11,21]]}},"suppress-author":true}],"schema":"https://github.com/citation-style-language/schema/raw/master/csl-citation.json"} </w:instrText>
      </w:r>
      <w:r w:rsidR="00AB65EF" w:rsidRPr="002909F2">
        <w:rPr>
          <w:rFonts w:ascii="Times New Roman" w:eastAsia="Times New Roman" w:hAnsi="Times New Roman" w:cs="Times New Roman"/>
        </w:rPr>
        <w:fldChar w:fldCharType="separate"/>
      </w:r>
      <w:r w:rsidR="00B51C35" w:rsidRPr="00B51C35">
        <w:rPr>
          <w:rFonts w:ascii="Times New Roman" w:hAnsi="Times New Roman" w:cs="Times New Roman"/>
        </w:rPr>
        <w:t>(2015)</w:t>
      </w:r>
      <w:r w:rsidR="00AB65EF" w:rsidRPr="002909F2">
        <w:rPr>
          <w:rFonts w:ascii="Times New Roman" w:eastAsia="Times New Roman" w:hAnsi="Times New Roman" w:cs="Times New Roman"/>
        </w:rPr>
        <w:fldChar w:fldCharType="end"/>
      </w:r>
      <w:r w:rsidR="004D7275" w:rsidRPr="002909F2">
        <w:rPr>
          <w:rFonts w:ascii="Times New Roman" w:eastAsia="Times New Roman" w:hAnsi="Times New Roman" w:cs="Times New Roman"/>
        </w:rPr>
        <w:t xml:space="preserve"> find that</w:t>
      </w:r>
      <w:r w:rsidR="00B5636F" w:rsidRPr="002909F2">
        <w:rPr>
          <w:rFonts w:ascii="Times New Roman" w:eastAsia="Times New Roman" w:hAnsi="Times New Roman" w:cs="Times New Roman"/>
        </w:rPr>
        <w:t xml:space="preserve"> </w:t>
      </w:r>
      <w:r w:rsidR="004D7275" w:rsidRPr="002909F2">
        <w:rPr>
          <w:rFonts w:ascii="Times New Roman" w:eastAsia="Times New Roman" w:hAnsi="Times New Roman" w:cs="Times New Roman"/>
        </w:rPr>
        <w:t>hosts feel</w:t>
      </w:r>
      <w:r w:rsidR="00DF16D9" w:rsidRPr="002909F2">
        <w:rPr>
          <w:rFonts w:ascii="Times New Roman" w:eastAsia="Times New Roman" w:hAnsi="Times New Roman" w:cs="Times New Roman"/>
        </w:rPr>
        <w:t xml:space="preserve"> </w:t>
      </w:r>
      <w:r w:rsidR="00B5636F" w:rsidRPr="002909F2">
        <w:rPr>
          <w:rFonts w:ascii="Times New Roman" w:eastAsia="Times New Roman" w:hAnsi="Times New Roman" w:cs="Times New Roman"/>
        </w:rPr>
        <w:t xml:space="preserve">monetization </w:t>
      </w:r>
      <w:r w:rsidRPr="002909F2">
        <w:rPr>
          <w:rFonts w:ascii="Times New Roman" w:eastAsia="Times New Roman" w:hAnsi="Times New Roman" w:cs="Times New Roman"/>
        </w:rPr>
        <w:t>frees them</w:t>
      </w:r>
      <w:r w:rsidR="00B5636F" w:rsidRPr="002909F2">
        <w:rPr>
          <w:rFonts w:ascii="Times New Roman" w:eastAsia="Times New Roman" w:hAnsi="Times New Roman" w:cs="Times New Roman"/>
        </w:rPr>
        <w:t xml:space="preserve"> to </w:t>
      </w:r>
      <w:r w:rsidRPr="002909F2">
        <w:rPr>
          <w:rFonts w:ascii="Times New Roman" w:eastAsia="Times New Roman" w:hAnsi="Times New Roman" w:cs="Times New Roman"/>
        </w:rPr>
        <w:t xml:space="preserve">engage in hospitality </w:t>
      </w:r>
      <w:r w:rsidR="00DF16D9" w:rsidRPr="002909F2">
        <w:rPr>
          <w:rFonts w:ascii="Times New Roman" w:eastAsia="Times New Roman" w:hAnsi="Times New Roman" w:cs="Times New Roman"/>
        </w:rPr>
        <w:t xml:space="preserve">with a </w:t>
      </w:r>
      <w:r w:rsidR="004D7275" w:rsidRPr="002909F2">
        <w:rPr>
          <w:rFonts w:ascii="Times New Roman" w:eastAsia="Times New Roman" w:hAnsi="Times New Roman" w:cs="Times New Roman"/>
        </w:rPr>
        <w:t>greater</w:t>
      </w:r>
      <w:r w:rsidRPr="002909F2">
        <w:rPr>
          <w:rFonts w:ascii="Times New Roman" w:eastAsia="Times New Roman" w:hAnsi="Times New Roman" w:cs="Times New Roman"/>
        </w:rPr>
        <w:t xml:space="preserve"> sense of </w:t>
      </w:r>
      <w:r w:rsidR="00DF16D9" w:rsidRPr="002909F2">
        <w:rPr>
          <w:rFonts w:ascii="Times New Roman" w:eastAsia="Times New Roman" w:hAnsi="Times New Roman" w:cs="Times New Roman"/>
        </w:rPr>
        <w:t xml:space="preserve">ease and </w:t>
      </w:r>
      <w:r w:rsidRPr="002909F2">
        <w:rPr>
          <w:rFonts w:ascii="Times New Roman" w:eastAsia="Times New Roman" w:hAnsi="Times New Roman" w:cs="Times New Roman"/>
        </w:rPr>
        <w:t>control and ease. We also find that participants</w:t>
      </w:r>
      <w:r w:rsidR="00E26486" w:rsidRPr="002909F2">
        <w:rPr>
          <w:rFonts w:ascii="Times New Roman" w:eastAsia="Times New Roman" w:hAnsi="Times New Roman" w:cs="Times New Roman"/>
        </w:rPr>
        <w:t xml:space="preserve"> hold ideals of commun</w:t>
      </w:r>
      <w:r w:rsidR="00DF16D9" w:rsidRPr="002909F2">
        <w:rPr>
          <w:rFonts w:ascii="Times New Roman" w:eastAsia="Times New Roman" w:hAnsi="Times New Roman" w:cs="Times New Roman"/>
        </w:rPr>
        <w:t>ity, seeing trading partners as potential</w:t>
      </w:r>
      <w:r w:rsidR="00E26486" w:rsidRPr="002909F2">
        <w:rPr>
          <w:rFonts w:ascii="Times New Roman" w:eastAsia="Times New Roman" w:hAnsi="Times New Roman" w:cs="Times New Roman"/>
        </w:rPr>
        <w:t xml:space="preserve"> </w:t>
      </w:r>
      <w:r w:rsidR="00DF16D9" w:rsidRPr="002909F2">
        <w:rPr>
          <w:rFonts w:ascii="Times New Roman" w:eastAsia="Times New Roman" w:hAnsi="Times New Roman" w:cs="Times New Roman"/>
        </w:rPr>
        <w:t>long-lasting connections</w:t>
      </w:r>
      <w:r w:rsidR="00E26486" w:rsidRPr="002909F2">
        <w:rPr>
          <w:rFonts w:ascii="Times New Roman" w:eastAsia="Times New Roman" w:hAnsi="Times New Roman" w:cs="Times New Roman"/>
        </w:rPr>
        <w:t xml:space="preserve">. Rather than extending their critiques of the market to this sector, </w:t>
      </w:r>
      <w:r w:rsidR="00E058E3" w:rsidRPr="002909F2">
        <w:rPr>
          <w:rFonts w:ascii="Times New Roman" w:eastAsia="Times New Roman" w:hAnsi="Times New Roman" w:cs="Times New Roman"/>
        </w:rPr>
        <w:t>our participants</w:t>
      </w:r>
      <w:r w:rsidR="00E26486" w:rsidRPr="002909F2">
        <w:rPr>
          <w:rFonts w:ascii="Times New Roman" w:hAnsi="Times New Roman" w:cs="Times New Roman"/>
        </w:rPr>
        <w:t xml:space="preserve"> see an </w:t>
      </w:r>
      <w:r w:rsidR="00943A18" w:rsidRPr="002909F2">
        <w:rPr>
          <w:rFonts w:ascii="Times New Roman" w:eastAsia="Times New Roman" w:hAnsi="Times New Roman" w:cs="Times New Roman"/>
        </w:rPr>
        <w:t xml:space="preserve">opportunity to build an innovative </w:t>
      </w:r>
      <w:r w:rsidR="00E26486" w:rsidRPr="002909F2">
        <w:rPr>
          <w:rFonts w:ascii="Times New Roman" w:eastAsia="Times New Roman" w:hAnsi="Times New Roman" w:cs="Times New Roman"/>
        </w:rPr>
        <w:t>kind of market</w:t>
      </w:r>
      <w:r w:rsidR="00943A18" w:rsidRPr="002909F2">
        <w:rPr>
          <w:rFonts w:ascii="Times New Roman" w:eastAsia="Times New Roman" w:hAnsi="Times New Roman" w:cs="Times New Roman"/>
        </w:rPr>
        <w:t>.</w:t>
      </w:r>
      <w:r w:rsidR="006870FF" w:rsidRPr="002909F2">
        <w:rPr>
          <w:rFonts w:ascii="Times New Roman" w:eastAsia="Times New Roman" w:hAnsi="Times New Roman" w:cs="Times New Roman"/>
        </w:rPr>
        <w:t xml:space="preserve"> </w:t>
      </w:r>
    </w:p>
    <w:p w14:paraId="66AFD408" w14:textId="77777777" w:rsidR="001D3CF6" w:rsidRPr="002909F2" w:rsidRDefault="001D3CF6" w:rsidP="00986E63">
      <w:pPr>
        <w:jc w:val="both"/>
        <w:rPr>
          <w:rFonts w:ascii="Times New Roman" w:eastAsia="Times New Roman" w:hAnsi="Times New Roman" w:cs="Times New Roman"/>
        </w:rPr>
      </w:pPr>
    </w:p>
    <w:p w14:paraId="71F5895F" w14:textId="179E604A" w:rsidR="00026801" w:rsidRPr="002909F2" w:rsidRDefault="0063199C" w:rsidP="00986E63">
      <w:pPr>
        <w:jc w:val="both"/>
        <w:rPr>
          <w:rFonts w:ascii="Times New Roman" w:eastAsia="Times New Roman" w:hAnsi="Times New Roman" w:cs="Times New Roman"/>
        </w:rPr>
      </w:pPr>
      <w:r w:rsidRPr="002909F2">
        <w:rPr>
          <w:rFonts w:ascii="Times New Roman" w:eastAsia="Times New Roman" w:hAnsi="Times New Roman" w:cs="Times New Roman"/>
        </w:rPr>
        <w:t>In an early paper</w:t>
      </w:r>
      <w:r w:rsidR="00AB65EF" w:rsidRPr="002909F2">
        <w:rPr>
          <w:rFonts w:ascii="Times New Roman" w:eastAsia="Times New Roman" w:hAnsi="Times New Roman" w:cs="Times New Roman"/>
        </w:rPr>
        <w:t xml:space="preserve"> </w:t>
      </w:r>
      <w:r w:rsidR="00AB65EF" w:rsidRPr="002909F2">
        <w:rPr>
          <w:rFonts w:ascii="Times New Roman" w:eastAsia="Times New Roman" w:hAnsi="Times New Roman" w:cs="Times New Roman"/>
        </w:rPr>
        <w:fldChar w:fldCharType="begin" w:fldLock="1"/>
      </w:r>
      <w:r w:rsidR="00224247">
        <w:rPr>
          <w:rFonts w:ascii="Times New Roman" w:eastAsia="Times New Roman" w:hAnsi="Times New Roman" w:cs="Times New Roman"/>
        </w:rPr>
        <w:instrText xml:space="preserve"> ADDIN ZOTERO_ITEM CSL_CITATION {"citationID":"InUq62vY","properties":{"formattedCitation":"(Schor 2015)","plainCitation":"(Schor 2015)"},"citationItems":[{"id":"ITEM-1","uris":["http://www.mendeley.com/documents/?uuid=db215f28-83ca-4ae5-9354-3a96393a1fd9"],"uri":["http://www.mendeley.com/documents/?uuid=db215f28-83ca-4ae5-9354-3a96393a1fd9"],"itemData":{"author":[{"dropping-particle":"","family":"Schor","given":"Juliet B.","non-dropping-particle":"","parse-names":false,"suffix":""}],"container-title":"Unpublished paper, Boston College","id":"ITEM-1","issued":{"date-parts":[["2015"]]},"title":"Homo Varians: Diverse Motives and Economic Behavior in the Sharing Economy","type":"article-journal"}}],"schema":"https://github.com/citation-style-language/schema/raw/master/csl-citation.json"} </w:instrText>
      </w:r>
      <w:r w:rsidR="00AB65EF" w:rsidRPr="002909F2">
        <w:rPr>
          <w:rFonts w:ascii="Times New Roman" w:eastAsia="Times New Roman" w:hAnsi="Times New Roman" w:cs="Times New Roman"/>
        </w:rPr>
        <w:fldChar w:fldCharType="separate"/>
      </w:r>
      <w:r w:rsidR="00224247" w:rsidRPr="00224247">
        <w:rPr>
          <w:rFonts w:ascii="Times New Roman" w:hAnsi="Times New Roman" w:cs="Times New Roman"/>
        </w:rPr>
        <w:t>(Schor 2015)</w:t>
      </w:r>
      <w:r w:rsidR="00AB65EF" w:rsidRPr="002909F2">
        <w:rPr>
          <w:rFonts w:ascii="Times New Roman" w:eastAsia="Times New Roman" w:hAnsi="Times New Roman" w:cs="Times New Roman"/>
        </w:rPr>
        <w:fldChar w:fldCharType="end"/>
      </w:r>
      <w:r w:rsidR="00AB65EF" w:rsidRPr="002909F2">
        <w:rPr>
          <w:rFonts w:ascii="Times New Roman" w:eastAsia="Times New Roman" w:hAnsi="Times New Roman" w:cs="Times New Roman"/>
        </w:rPr>
        <w:t xml:space="preserve"> </w:t>
      </w:r>
      <w:r w:rsidR="00CD7842" w:rsidRPr="002909F2">
        <w:rPr>
          <w:rFonts w:ascii="Times New Roman" w:eastAsia="Times New Roman" w:hAnsi="Times New Roman" w:cs="Times New Roman"/>
        </w:rPr>
        <w:t xml:space="preserve">on three </w:t>
      </w:r>
      <w:r w:rsidR="00FC6FB0" w:rsidRPr="002909F2">
        <w:rPr>
          <w:rFonts w:ascii="Times New Roman" w:eastAsia="Times New Roman" w:hAnsi="Times New Roman" w:cs="Times New Roman"/>
        </w:rPr>
        <w:t xml:space="preserve">for-profit </w:t>
      </w:r>
      <w:r w:rsidR="00CD7842" w:rsidRPr="002909F2">
        <w:rPr>
          <w:rFonts w:ascii="Times New Roman" w:eastAsia="Times New Roman" w:hAnsi="Times New Roman" w:cs="Times New Roman"/>
        </w:rPr>
        <w:t xml:space="preserve">platforms (Airbnb, RelayRides and TaskRabbit) </w:t>
      </w:r>
      <w:r w:rsidRPr="002909F2">
        <w:rPr>
          <w:rFonts w:ascii="Times New Roman" w:eastAsia="Times New Roman" w:hAnsi="Times New Roman" w:cs="Times New Roman"/>
        </w:rPr>
        <w:t xml:space="preserve">with a sample of just over 40 earners, </w:t>
      </w:r>
      <w:r w:rsidR="00DF16D9" w:rsidRPr="002909F2">
        <w:rPr>
          <w:rFonts w:ascii="Times New Roman" w:eastAsia="Times New Roman" w:hAnsi="Times New Roman" w:cs="Times New Roman"/>
        </w:rPr>
        <w:t>we found strong social motives among the</w:t>
      </w:r>
      <w:r w:rsidR="00743C65" w:rsidRPr="002909F2">
        <w:rPr>
          <w:rFonts w:ascii="Times New Roman" w:eastAsia="Times New Roman" w:hAnsi="Times New Roman" w:cs="Times New Roman"/>
        </w:rPr>
        <w:t xml:space="preserve"> three distinct economic models of behavior</w:t>
      </w:r>
      <w:r w:rsidR="00DF16D9" w:rsidRPr="002909F2">
        <w:rPr>
          <w:rFonts w:ascii="Times New Roman" w:eastAsia="Times New Roman" w:hAnsi="Times New Roman" w:cs="Times New Roman"/>
        </w:rPr>
        <w:t xml:space="preserve"> we found</w:t>
      </w:r>
      <w:r w:rsidR="00743C65" w:rsidRPr="002909F2">
        <w:rPr>
          <w:rFonts w:ascii="Times New Roman" w:eastAsia="Times New Roman" w:hAnsi="Times New Roman" w:cs="Times New Roman"/>
        </w:rPr>
        <w:t xml:space="preserve">. </w:t>
      </w:r>
      <w:r w:rsidR="00DF16D9" w:rsidRPr="002909F2">
        <w:rPr>
          <w:rFonts w:ascii="Times New Roman" w:eastAsia="Times New Roman" w:hAnsi="Times New Roman" w:cs="Times New Roman"/>
        </w:rPr>
        <w:t>Indeed, social orientation</w:t>
      </w:r>
      <w:r w:rsidR="001D3CF6" w:rsidRPr="002909F2">
        <w:rPr>
          <w:rFonts w:ascii="Times New Roman" w:eastAsia="Times New Roman" w:hAnsi="Times New Roman" w:cs="Times New Roman"/>
        </w:rPr>
        <w:t xml:space="preserve"> and</w:t>
      </w:r>
      <w:r w:rsidR="00CD7842" w:rsidRPr="002909F2">
        <w:rPr>
          <w:rFonts w:ascii="Times New Roman" w:eastAsia="Times New Roman" w:hAnsi="Times New Roman" w:cs="Times New Roman"/>
        </w:rPr>
        <w:t xml:space="preserve"> </w:t>
      </w:r>
      <w:r w:rsidR="002071B3" w:rsidRPr="002909F2">
        <w:rPr>
          <w:rFonts w:ascii="Times New Roman" w:eastAsia="Times New Roman" w:hAnsi="Times New Roman" w:cs="Times New Roman"/>
        </w:rPr>
        <w:t xml:space="preserve">inter-personal </w:t>
      </w:r>
      <w:r w:rsidR="00CD7842" w:rsidRPr="002909F2">
        <w:rPr>
          <w:rFonts w:ascii="Times New Roman" w:eastAsia="Times New Roman" w:hAnsi="Times New Roman" w:cs="Times New Roman"/>
        </w:rPr>
        <w:t xml:space="preserve">relations </w:t>
      </w:r>
      <w:r w:rsidR="00DF16D9" w:rsidRPr="002909F2">
        <w:rPr>
          <w:rFonts w:ascii="Times New Roman" w:eastAsia="Times New Roman" w:hAnsi="Times New Roman" w:cs="Times New Roman"/>
        </w:rPr>
        <w:t>were key for a plurality of the group</w:t>
      </w:r>
      <w:r w:rsidR="000663E9" w:rsidRPr="002909F2">
        <w:rPr>
          <w:rFonts w:ascii="Times New Roman" w:eastAsia="Times New Roman" w:hAnsi="Times New Roman" w:cs="Times New Roman"/>
        </w:rPr>
        <w:t xml:space="preserve">. </w:t>
      </w:r>
      <w:r w:rsidR="002071B3" w:rsidRPr="002909F2">
        <w:rPr>
          <w:rFonts w:ascii="Times New Roman" w:eastAsia="Times New Roman" w:hAnsi="Times New Roman" w:cs="Times New Roman"/>
        </w:rPr>
        <w:t xml:space="preserve">While they do appreciate the ability to earn </w:t>
      </w:r>
      <w:r w:rsidR="009868F0" w:rsidRPr="002909F2">
        <w:rPr>
          <w:rFonts w:ascii="Times New Roman" w:eastAsia="Times New Roman" w:hAnsi="Times New Roman" w:cs="Times New Roman"/>
        </w:rPr>
        <w:t>money,</w:t>
      </w:r>
      <w:r w:rsidR="002071B3" w:rsidRPr="002909F2">
        <w:rPr>
          <w:rFonts w:ascii="Times New Roman" w:eastAsia="Times New Roman" w:hAnsi="Times New Roman" w:cs="Times New Roman"/>
        </w:rPr>
        <w:t xml:space="preserve"> </w:t>
      </w:r>
      <w:r w:rsidR="00DF16D9" w:rsidRPr="002909F2">
        <w:rPr>
          <w:rFonts w:ascii="Times New Roman" w:eastAsia="Times New Roman" w:hAnsi="Times New Roman" w:cs="Times New Roman"/>
        </w:rPr>
        <w:t xml:space="preserve">their orientation was </w:t>
      </w:r>
      <w:r w:rsidR="002071B3" w:rsidRPr="002909F2">
        <w:rPr>
          <w:rFonts w:ascii="Times New Roman" w:eastAsia="Times New Roman" w:hAnsi="Times New Roman" w:cs="Times New Roman"/>
        </w:rPr>
        <w:t>relational. Some refrain from charging what the market will bear for ethical reasons</w:t>
      </w:r>
      <w:r w:rsidR="00702779" w:rsidRPr="002909F2">
        <w:rPr>
          <w:rFonts w:ascii="Times New Roman" w:eastAsia="Times New Roman" w:hAnsi="Times New Roman" w:cs="Times New Roman"/>
        </w:rPr>
        <w:t xml:space="preserve">. </w:t>
      </w:r>
      <w:r w:rsidR="005102CE" w:rsidRPr="002909F2">
        <w:rPr>
          <w:rFonts w:ascii="Times New Roman" w:eastAsia="Times New Roman" w:hAnsi="Times New Roman" w:cs="Times New Roman"/>
        </w:rPr>
        <w:t xml:space="preserve">Some </w:t>
      </w:r>
      <w:r w:rsidR="002071B3" w:rsidRPr="002909F2">
        <w:rPr>
          <w:rFonts w:ascii="Times New Roman" w:eastAsia="Times New Roman" w:hAnsi="Times New Roman" w:cs="Times New Roman"/>
        </w:rPr>
        <w:t>Airbnb hosts</w:t>
      </w:r>
      <w:r w:rsidR="005102CE" w:rsidRPr="002909F2">
        <w:rPr>
          <w:rFonts w:ascii="Times New Roman" w:eastAsia="Times New Roman" w:hAnsi="Times New Roman" w:cs="Times New Roman"/>
        </w:rPr>
        <w:t xml:space="preserve"> in this group</w:t>
      </w:r>
      <w:r w:rsidR="002071B3" w:rsidRPr="002909F2">
        <w:rPr>
          <w:rFonts w:ascii="Times New Roman" w:eastAsia="Times New Roman" w:hAnsi="Times New Roman" w:cs="Times New Roman"/>
        </w:rPr>
        <w:t xml:space="preserve"> offer their homes gratis on Couchsurfing, or </w:t>
      </w:r>
      <w:r w:rsidR="005102CE" w:rsidRPr="002909F2">
        <w:rPr>
          <w:rFonts w:ascii="Times New Roman" w:eastAsia="Times New Roman" w:hAnsi="Times New Roman" w:cs="Times New Roman"/>
        </w:rPr>
        <w:t xml:space="preserve">claim </w:t>
      </w:r>
      <w:r w:rsidR="002071B3" w:rsidRPr="002909F2">
        <w:rPr>
          <w:rFonts w:ascii="Times New Roman" w:eastAsia="Times New Roman" w:hAnsi="Times New Roman" w:cs="Times New Roman"/>
        </w:rPr>
        <w:t xml:space="preserve">that they </w:t>
      </w:r>
      <w:r w:rsidR="00702779" w:rsidRPr="002909F2">
        <w:rPr>
          <w:rFonts w:ascii="Times New Roman" w:eastAsia="Times New Roman" w:hAnsi="Times New Roman" w:cs="Times New Roman"/>
        </w:rPr>
        <w:t xml:space="preserve">would </w:t>
      </w:r>
      <w:r w:rsidR="002071B3" w:rsidRPr="002909F2">
        <w:rPr>
          <w:rFonts w:ascii="Times New Roman" w:eastAsia="Times New Roman" w:hAnsi="Times New Roman" w:cs="Times New Roman"/>
        </w:rPr>
        <w:t xml:space="preserve">continue to host even if they had all the money they </w:t>
      </w:r>
      <w:r w:rsidR="00702779" w:rsidRPr="002909F2">
        <w:rPr>
          <w:rFonts w:ascii="Times New Roman" w:eastAsia="Times New Roman" w:hAnsi="Times New Roman" w:cs="Times New Roman"/>
        </w:rPr>
        <w:t xml:space="preserve">could </w:t>
      </w:r>
      <w:r w:rsidR="002071B3" w:rsidRPr="002909F2">
        <w:rPr>
          <w:rFonts w:ascii="Times New Roman" w:eastAsia="Times New Roman" w:hAnsi="Times New Roman" w:cs="Times New Roman"/>
        </w:rPr>
        <w:t xml:space="preserve">want. </w:t>
      </w:r>
      <w:r w:rsidR="005102CE" w:rsidRPr="002909F2">
        <w:rPr>
          <w:rFonts w:ascii="Times New Roman" w:eastAsia="Times New Roman" w:hAnsi="Times New Roman" w:cs="Times New Roman"/>
        </w:rPr>
        <w:t xml:space="preserve">They </w:t>
      </w:r>
      <w:r w:rsidR="00743C65" w:rsidRPr="002909F2">
        <w:rPr>
          <w:rFonts w:ascii="Times New Roman" w:eastAsia="Times New Roman" w:hAnsi="Times New Roman" w:cs="Times New Roman"/>
        </w:rPr>
        <w:t>describe socializing with their guests an</w:t>
      </w:r>
      <w:r w:rsidR="005102CE" w:rsidRPr="002909F2">
        <w:rPr>
          <w:rFonts w:ascii="Times New Roman" w:eastAsia="Times New Roman" w:hAnsi="Times New Roman" w:cs="Times New Roman"/>
        </w:rPr>
        <w:t>d in some cases developing long-</w:t>
      </w:r>
      <w:r w:rsidR="00743C65" w:rsidRPr="002909F2">
        <w:rPr>
          <w:rFonts w:ascii="Times New Roman" w:eastAsia="Times New Roman" w:hAnsi="Times New Roman" w:cs="Times New Roman"/>
        </w:rPr>
        <w:t>term friendships. TaskRabbits also frequently discuss the social dimensions of the</w:t>
      </w:r>
      <w:r w:rsidR="005102CE" w:rsidRPr="002909F2">
        <w:rPr>
          <w:rFonts w:ascii="Times New Roman" w:eastAsia="Times New Roman" w:hAnsi="Times New Roman" w:cs="Times New Roman"/>
        </w:rPr>
        <w:t>ir</w:t>
      </w:r>
      <w:r w:rsidR="00743C65" w:rsidRPr="002909F2">
        <w:rPr>
          <w:rFonts w:ascii="Times New Roman" w:eastAsia="Times New Roman" w:hAnsi="Times New Roman" w:cs="Times New Roman"/>
        </w:rPr>
        <w:t xml:space="preserve"> work. By contrast, </w:t>
      </w:r>
      <w:r w:rsidR="00FC6FB0" w:rsidRPr="002909F2">
        <w:rPr>
          <w:rFonts w:ascii="Times New Roman" w:eastAsia="Times New Roman" w:hAnsi="Times New Roman" w:cs="Times New Roman"/>
        </w:rPr>
        <w:t>under one-third</w:t>
      </w:r>
      <w:r w:rsidR="00743C65" w:rsidRPr="002909F2">
        <w:rPr>
          <w:rFonts w:ascii="Times New Roman" w:eastAsia="Times New Roman" w:hAnsi="Times New Roman" w:cs="Times New Roman"/>
        </w:rPr>
        <w:t xml:space="preserve"> of the sample</w:t>
      </w:r>
      <w:r w:rsidR="00FC6FB0" w:rsidRPr="002909F2">
        <w:rPr>
          <w:rFonts w:ascii="Times New Roman" w:eastAsia="Times New Roman" w:hAnsi="Times New Roman" w:cs="Times New Roman"/>
        </w:rPr>
        <w:t xml:space="preserve"> conform to the assumptions of the neoliberal subject</w:t>
      </w:r>
      <w:r w:rsidR="00DF16D9" w:rsidRPr="002909F2">
        <w:rPr>
          <w:rFonts w:ascii="Times New Roman" w:eastAsia="Times New Roman" w:hAnsi="Times New Roman" w:cs="Times New Roman"/>
        </w:rPr>
        <w:t xml:space="preserve">. These </w:t>
      </w:r>
      <w:r w:rsidR="00FC6FB0" w:rsidRPr="002909F2">
        <w:rPr>
          <w:rFonts w:ascii="Times New Roman" w:eastAsia="Times New Roman" w:hAnsi="Times New Roman" w:cs="Times New Roman"/>
          <w:i/>
        </w:rPr>
        <w:t>homo economic</w:t>
      </w:r>
      <w:r w:rsidR="00DF16D9" w:rsidRPr="002909F2">
        <w:rPr>
          <w:rFonts w:ascii="Times New Roman" w:eastAsia="Times New Roman" w:hAnsi="Times New Roman" w:cs="Times New Roman"/>
          <w:i/>
        </w:rPr>
        <w:t>i</w:t>
      </w:r>
      <w:r w:rsidR="00FC6FB0" w:rsidRPr="002909F2">
        <w:rPr>
          <w:rFonts w:ascii="Times New Roman" w:eastAsia="Times New Roman" w:hAnsi="Times New Roman" w:cs="Times New Roman"/>
        </w:rPr>
        <w:t xml:space="preserve">, who are more likely to be found on RelayRides and TaskRabbit than Airbnb, </w:t>
      </w:r>
      <w:r w:rsidR="00497BFA" w:rsidRPr="002909F2">
        <w:rPr>
          <w:rFonts w:ascii="Times New Roman" w:eastAsia="Times New Roman" w:hAnsi="Times New Roman" w:cs="Times New Roman"/>
        </w:rPr>
        <w:t xml:space="preserve">are income maximizers </w:t>
      </w:r>
      <w:r w:rsidR="00DF16D9" w:rsidRPr="002909F2">
        <w:rPr>
          <w:rFonts w:ascii="Times New Roman" w:eastAsia="Times New Roman" w:hAnsi="Times New Roman" w:cs="Times New Roman"/>
        </w:rPr>
        <w:t>with limited</w:t>
      </w:r>
      <w:r w:rsidR="0027707C" w:rsidRPr="002909F2">
        <w:rPr>
          <w:rFonts w:ascii="Times New Roman" w:eastAsia="Times New Roman" w:hAnsi="Times New Roman" w:cs="Times New Roman"/>
        </w:rPr>
        <w:t xml:space="preserve"> </w:t>
      </w:r>
      <w:r w:rsidR="00DF16D9" w:rsidRPr="002909F2">
        <w:rPr>
          <w:rFonts w:ascii="Times New Roman" w:eastAsia="Times New Roman" w:hAnsi="Times New Roman" w:cs="Times New Roman"/>
        </w:rPr>
        <w:t>social motivations</w:t>
      </w:r>
      <w:r w:rsidR="00497BFA" w:rsidRPr="002909F2">
        <w:rPr>
          <w:rFonts w:ascii="Times New Roman" w:eastAsia="Times New Roman" w:hAnsi="Times New Roman" w:cs="Times New Roman"/>
        </w:rPr>
        <w:t>.</w:t>
      </w:r>
      <w:r w:rsidR="00DF16D9" w:rsidRPr="002909F2">
        <w:rPr>
          <w:rFonts w:ascii="Times New Roman" w:eastAsia="Times New Roman" w:hAnsi="Times New Roman" w:cs="Times New Roman"/>
        </w:rPr>
        <w:t xml:space="preserve"> Among the third group, </w:t>
      </w:r>
      <w:r w:rsidR="00CB6068" w:rsidRPr="002909F2">
        <w:rPr>
          <w:rFonts w:ascii="Times New Roman" w:eastAsia="Times New Roman" w:hAnsi="Times New Roman" w:cs="Times New Roman"/>
          <w:i/>
        </w:rPr>
        <w:t>homo instrumentalis</w:t>
      </w:r>
      <w:r w:rsidR="0027707C" w:rsidRPr="002909F2">
        <w:rPr>
          <w:rFonts w:ascii="Times New Roman" w:eastAsia="Times New Roman" w:hAnsi="Times New Roman" w:cs="Times New Roman"/>
          <w:i/>
        </w:rPr>
        <w:t>,</w:t>
      </w:r>
      <w:r w:rsidR="00AB65EF" w:rsidRPr="002909F2">
        <w:rPr>
          <w:rFonts w:ascii="Times New Roman" w:eastAsia="Times New Roman" w:hAnsi="Times New Roman" w:cs="Times New Roman"/>
          <w:i/>
        </w:rPr>
        <w:t xml:space="preserve"> </w:t>
      </w:r>
      <w:r w:rsidR="00CB6068" w:rsidRPr="002909F2">
        <w:rPr>
          <w:rFonts w:ascii="Times New Roman" w:eastAsia="Times New Roman" w:hAnsi="Times New Roman" w:cs="Times New Roman"/>
        </w:rPr>
        <w:t>platforms are just a way to earn the limited amounts of money they need to meet their expenses. They are not oriented to maximization</w:t>
      </w:r>
      <w:r w:rsidR="00DF16D9" w:rsidRPr="002909F2">
        <w:rPr>
          <w:rFonts w:ascii="Times New Roman" w:eastAsia="Times New Roman" w:hAnsi="Times New Roman" w:cs="Times New Roman"/>
        </w:rPr>
        <w:t xml:space="preserve"> and</w:t>
      </w:r>
      <w:r w:rsidR="00CB6068" w:rsidRPr="002909F2">
        <w:rPr>
          <w:rFonts w:ascii="Times New Roman" w:eastAsia="Times New Roman" w:hAnsi="Times New Roman" w:cs="Times New Roman"/>
        </w:rPr>
        <w:t xml:space="preserve"> are motivated more by su</w:t>
      </w:r>
      <w:r w:rsidR="00EF28D6" w:rsidRPr="002909F2">
        <w:rPr>
          <w:rFonts w:ascii="Times New Roman" w:eastAsia="Times New Roman" w:hAnsi="Times New Roman" w:cs="Times New Roman"/>
        </w:rPr>
        <w:t>rvival than wealth accumulation.</w:t>
      </w:r>
      <w:r w:rsidR="00CB6068" w:rsidRPr="002909F2">
        <w:rPr>
          <w:rFonts w:ascii="Times New Roman" w:eastAsia="Times New Roman" w:hAnsi="Times New Roman" w:cs="Times New Roman"/>
        </w:rPr>
        <w:t xml:space="preserve"> </w:t>
      </w:r>
      <w:r w:rsidR="00EF28D6" w:rsidRPr="002909F2">
        <w:rPr>
          <w:rFonts w:ascii="Times New Roman" w:eastAsia="Times New Roman" w:hAnsi="Times New Roman" w:cs="Times New Roman"/>
        </w:rPr>
        <w:t>They do</w:t>
      </w:r>
      <w:r w:rsidR="00CB6068" w:rsidRPr="002909F2">
        <w:rPr>
          <w:rFonts w:ascii="Times New Roman" w:eastAsia="Times New Roman" w:hAnsi="Times New Roman" w:cs="Times New Roman"/>
        </w:rPr>
        <w:t xml:space="preserve"> not have the entrepreneurial, risk-taking attitude characteristic of neoliberal subjectivity. </w:t>
      </w:r>
    </w:p>
    <w:p w14:paraId="679E42AA" w14:textId="77777777" w:rsidR="00743C65" w:rsidRPr="002909F2" w:rsidRDefault="00743C65" w:rsidP="00986E63">
      <w:pPr>
        <w:ind w:firstLine="720"/>
        <w:jc w:val="both"/>
        <w:rPr>
          <w:rFonts w:ascii="Times New Roman" w:eastAsia="Times New Roman" w:hAnsi="Times New Roman" w:cs="Times New Roman"/>
        </w:rPr>
      </w:pPr>
    </w:p>
    <w:p w14:paraId="7ADF4FCD" w14:textId="3D5423F0" w:rsidR="000663E9" w:rsidRPr="002909F2" w:rsidRDefault="00743C65" w:rsidP="00986E63">
      <w:pPr>
        <w:jc w:val="both"/>
        <w:rPr>
          <w:rFonts w:ascii="Times New Roman" w:hAnsi="Times New Roman" w:cs="Times New Roman"/>
        </w:rPr>
      </w:pPr>
      <w:r w:rsidRPr="002909F2">
        <w:rPr>
          <w:rFonts w:ascii="Times New Roman" w:hAnsi="Times New Roman" w:cs="Times New Roman"/>
        </w:rPr>
        <w:lastRenderedPageBreak/>
        <w:t>However, it is also the case that not all socially oriented participants are satisfied. A number of these platforms fail to deliver durable social ties even for people who want them.</w:t>
      </w:r>
      <w:r w:rsidR="00F55732" w:rsidRPr="002909F2">
        <w:rPr>
          <w:rFonts w:ascii="Times New Roman" w:hAnsi="Times New Roman" w:cs="Times New Roman"/>
        </w:rPr>
        <w:t xml:space="preserve"> At the timebank</w:t>
      </w:r>
      <w:r w:rsidRPr="002909F2">
        <w:rPr>
          <w:rFonts w:ascii="Times New Roman" w:hAnsi="Times New Roman" w:cs="Times New Roman"/>
        </w:rPr>
        <w:t>, we found many participants were disappointed in the extent of social connection they developed</w:t>
      </w:r>
      <w:r w:rsidR="00AB65EF" w:rsidRPr="002909F2">
        <w:rPr>
          <w:rFonts w:ascii="Times New Roman" w:hAnsi="Times New Roman" w:cs="Times New Roman"/>
        </w:rPr>
        <w:t xml:space="preserve"> </w:t>
      </w:r>
      <w:r w:rsidR="00AB65EF"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8UWtT3IL","properties":{"formattedCitation":"(Dubois, Schor, and Carfagna 2014)","plainCitation":"(Dubois, Schor, and Carfagna 2014)"},"citationItems":[{"id":"ITEM-1","uris":["http://www.mendeley.com/documents/?uuid=08ead412-4b65-4d18-80d4-076920d381e3"],"uri":["http://www.mendeley.com/documents/?uuid=08ead412-4b65-4d18-80d4-076920d381e3"],"itemData":{"author":[{"dropping-particle":"","family":"Dubois","given":"Emilie","non-dropping-particle":"","parse-names":false,"suffix":""},{"dropping-particle":"","family":"Schor","given":"Juliet","non-dropping-particle":"","parse-names":false,"suffix":""},{"dropping-particle":"","family":"Carfagna","given":"Lindsey","non-dropping-particle":"","parse-names":false,"suffix":""}],"container-title":"Sustainable Lifestyles and The Quest for Plentitude: Case Studies of the New Economy","editor":[{"dropping-particle":"","family":"Schor","given":"Juliet","non-dropping-particle":"","parse-names":false,"suffix":""}],"id":"ITEM-1","issued":{"date-parts":[["2014"]]},"page":"95-124","publisher":"Yale University Press","publisher-place":"New Haven, CT","title":"New Cultures of Connection in a Boston Time Bank","type":"chapter"}}],"schema":"https://github.com/citation-style-language/schema/raw/master/csl-citation.json"} </w:instrText>
      </w:r>
      <w:r w:rsidR="00AB65EF" w:rsidRPr="002909F2">
        <w:rPr>
          <w:rFonts w:ascii="Times New Roman" w:hAnsi="Times New Roman" w:cs="Times New Roman"/>
        </w:rPr>
        <w:fldChar w:fldCharType="separate"/>
      </w:r>
      <w:r w:rsidR="003A473E" w:rsidRPr="002909F2">
        <w:rPr>
          <w:rFonts w:ascii="Times New Roman" w:hAnsi="Times New Roman" w:cs="Times New Roman"/>
        </w:rPr>
        <w:t>(Dubois, Schor, and Carfagna 2014)</w:t>
      </w:r>
      <w:r w:rsidR="00AB65EF" w:rsidRPr="002909F2">
        <w:rPr>
          <w:rFonts w:ascii="Times New Roman" w:hAnsi="Times New Roman" w:cs="Times New Roman"/>
        </w:rPr>
        <w:fldChar w:fldCharType="end"/>
      </w:r>
      <w:r w:rsidRPr="002909F2">
        <w:rPr>
          <w:rFonts w:ascii="Times New Roman" w:hAnsi="Times New Roman" w:cs="Times New Roman"/>
        </w:rPr>
        <w:t xml:space="preserve">. </w:t>
      </w:r>
      <w:r w:rsidR="00F61F1B" w:rsidRPr="002909F2">
        <w:rPr>
          <w:rFonts w:ascii="Times New Roman" w:hAnsi="Times New Roman" w:cs="Times New Roman"/>
        </w:rPr>
        <w:t>At the food swap, some participants articulated regret that their</w:t>
      </w:r>
      <w:r w:rsidR="003A3709" w:rsidRPr="002909F2">
        <w:rPr>
          <w:rFonts w:ascii="Times New Roman" w:hAnsi="Times New Roman" w:cs="Times New Roman"/>
        </w:rPr>
        <w:t xml:space="preserve"> socializing with fellow swappers</w:t>
      </w:r>
      <w:r w:rsidR="00F61F1B" w:rsidRPr="002909F2">
        <w:rPr>
          <w:rFonts w:ascii="Times New Roman" w:hAnsi="Times New Roman" w:cs="Times New Roman"/>
        </w:rPr>
        <w:t xml:space="preserve"> never rose to the level of meeting outside the swap</w:t>
      </w:r>
      <w:r w:rsidR="000663E9" w:rsidRPr="002909F2">
        <w:rPr>
          <w:rFonts w:ascii="Times New Roman" w:hAnsi="Times New Roman" w:cs="Times New Roman"/>
        </w:rPr>
        <w:t xml:space="preserve"> </w:t>
      </w:r>
      <w:r w:rsidR="00AB65EF"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reMO5P0s","properties":{"formattedCitation":"(Fitzmaurice and Schor 2018)","plainCitation":"(Fitzmaurice and Schor 2018)"},"citationItems":[{"id":"ITEM-1","uris":["http://www.mendeley.com/documents/?uuid=a26100dc-fe78-49ed-9fec-77515b5ee6a0"],"uri":["http://www.mendeley.com/documents/?uuid=a26100dc-fe78-49ed-9fec-77515b5ee6a0"],"itemData":{"author":[{"dropping-particle":"","family":"Fitzmaurice","given":"Connor","non-dropping-particle":"","parse-names":false,"suffix":""},{"dropping-particle":"","family":"Schor","given":"Juliet B.","non-dropping-particle":"","parse-names":false,"suffix":""}],"container-title":"Social Problems","id":"ITEM-1","issued":{"date-parts":[["2018"]]},"title":"Homemade Matters: Logics of Exclusion in a Failed Food Swap","type":"article-journal","volume":"spx046"}}],"schema":"https://github.com/citation-style-language/schema/raw/master/csl-citation.json"} </w:instrText>
      </w:r>
      <w:r w:rsidR="00AB65EF" w:rsidRPr="002909F2">
        <w:rPr>
          <w:rFonts w:ascii="Times New Roman" w:hAnsi="Times New Roman" w:cs="Times New Roman"/>
        </w:rPr>
        <w:fldChar w:fldCharType="separate"/>
      </w:r>
      <w:r w:rsidR="003A473E" w:rsidRPr="002909F2">
        <w:rPr>
          <w:rFonts w:ascii="Times New Roman" w:hAnsi="Times New Roman" w:cs="Times New Roman"/>
        </w:rPr>
        <w:t>(Fitzmaurice and Schor 2018)</w:t>
      </w:r>
      <w:r w:rsidR="00AB65EF" w:rsidRPr="002909F2">
        <w:rPr>
          <w:rFonts w:ascii="Times New Roman" w:hAnsi="Times New Roman" w:cs="Times New Roman"/>
        </w:rPr>
        <w:fldChar w:fldCharType="end"/>
      </w:r>
      <w:r w:rsidR="00F61F1B" w:rsidRPr="002909F2">
        <w:rPr>
          <w:rFonts w:ascii="Times New Roman" w:hAnsi="Times New Roman" w:cs="Times New Roman"/>
        </w:rPr>
        <w:t xml:space="preserve">. </w:t>
      </w:r>
      <w:r w:rsidRPr="002909F2">
        <w:rPr>
          <w:rFonts w:ascii="Times New Roman" w:hAnsi="Times New Roman" w:cs="Times New Roman"/>
        </w:rPr>
        <w:t>In her study of carsharing, Fenton found that the two parties to the transaction often never met, on account of remote access technology</w:t>
      </w:r>
      <w:r w:rsidR="00AB65EF" w:rsidRPr="002909F2">
        <w:rPr>
          <w:rFonts w:ascii="Times New Roman" w:hAnsi="Times New Roman" w:cs="Times New Roman"/>
        </w:rPr>
        <w:t xml:space="preserve"> </w:t>
      </w:r>
      <w:r w:rsidR="00AB65EF"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dpOKCHg6","properties":{"formattedCitation":"(Fenton 2015)","plainCitation":"(Fenton 2015)"},"citationItems":[{"id":"ITEM-1","uris":["http://www.mendeley.com/documents/?uuid=c991a8a8-f7a6-4785-b60e-0bceb9856032"],"uri":["http://www.mendeley.com/documents/?uuid=c991a8a8-f7a6-4785-b60e-0bceb9856032"],"itemData":{"author":[{"dropping-particle":"","family":"Fenton","given":"Anny","non-dropping-particle":"","parse-names":false,"suffix":""}],"id":"ITEM-1","issued":{"date-parts":[["2015"]]},"language":"en","publisher":"Unpublished manuscript","title":"It's borrowing not renting: Comparing peer-to-peer and traditional rental car markets to explore how ties to products shape economic exchanges","type":"article"}}],"schema":"https://github.com/citation-style-language/schema/raw/master/csl-citation.json"} </w:instrText>
      </w:r>
      <w:r w:rsidR="00AB65EF" w:rsidRPr="002909F2">
        <w:rPr>
          <w:rFonts w:ascii="Times New Roman" w:hAnsi="Times New Roman" w:cs="Times New Roman"/>
        </w:rPr>
        <w:fldChar w:fldCharType="separate"/>
      </w:r>
      <w:r w:rsidR="003A473E" w:rsidRPr="002909F2">
        <w:rPr>
          <w:rFonts w:ascii="Times New Roman" w:hAnsi="Times New Roman" w:cs="Times New Roman"/>
        </w:rPr>
        <w:t>(Fenton 2015)</w:t>
      </w:r>
      <w:r w:rsidR="00AB65EF" w:rsidRPr="002909F2">
        <w:rPr>
          <w:rFonts w:ascii="Times New Roman" w:hAnsi="Times New Roman" w:cs="Times New Roman"/>
        </w:rPr>
        <w:fldChar w:fldCharType="end"/>
      </w:r>
      <w:r w:rsidRPr="002909F2">
        <w:rPr>
          <w:rFonts w:ascii="Times New Roman" w:hAnsi="Times New Roman" w:cs="Times New Roman"/>
        </w:rPr>
        <w:t xml:space="preserve">. </w:t>
      </w:r>
      <w:r w:rsidR="00F61F1B" w:rsidRPr="002909F2">
        <w:rPr>
          <w:rFonts w:ascii="Times New Roman" w:hAnsi="Times New Roman" w:cs="Times New Roman"/>
        </w:rPr>
        <w:t xml:space="preserve">We also find this with </w:t>
      </w:r>
      <w:r w:rsidR="00882D7C" w:rsidRPr="002909F2">
        <w:rPr>
          <w:rFonts w:ascii="Times New Roman" w:hAnsi="Times New Roman" w:cs="Times New Roman"/>
        </w:rPr>
        <w:t xml:space="preserve">some </w:t>
      </w:r>
      <w:r w:rsidR="00F61F1B" w:rsidRPr="002909F2">
        <w:rPr>
          <w:rFonts w:ascii="Times New Roman" w:hAnsi="Times New Roman" w:cs="Times New Roman"/>
        </w:rPr>
        <w:t>Airbnb users.</w:t>
      </w:r>
      <w:r w:rsidR="003A3709" w:rsidRPr="002909F2">
        <w:rPr>
          <w:rFonts w:ascii="Times New Roman" w:hAnsi="Times New Roman" w:cs="Times New Roman"/>
        </w:rPr>
        <w:t xml:space="preserve"> Parigi and State</w:t>
      </w:r>
      <w:r w:rsidR="00A35CBC" w:rsidRPr="002909F2">
        <w:rPr>
          <w:rFonts w:ascii="Times New Roman" w:hAnsi="Times New Roman" w:cs="Times New Roman"/>
        </w:rPr>
        <w:t xml:space="preserve"> </w:t>
      </w:r>
      <w:r w:rsidR="00A35CBC" w:rsidRPr="002909F2">
        <w:rPr>
          <w:rFonts w:ascii="Times New Roman" w:hAnsi="Times New Roman" w:cs="Times New Roman"/>
        </w:rPr>
        <w:fldChar w:fldCharType="begin" w:fldLock="1"/>
      </w:r>
      <w:r w:rsidR="00792BC4" w:rsidRPr="002909F2">
        <w:rPr>
          <w:rFonts w:ascii="Times New Roman" w:hAnsi="Times New Roman" w:cs="Times New Roman"/>
        </w:rPr>
        <w:instrText xml:space="preserve"> ADDIN ZOTERO_ITEM CSL_CITATION {"citationID":"B3OS2Zqe","properties":{"formattedCitation":"(2014)","plainCitation":"(2014)","dontUpdate":true},"citationItems":[{"id":"ITEM-1","uris":["http://www.mendeley.com/documents/?uuid=6473c9d5-634d-483d-860c-cfcec66750d5"],"uri":["http://www.mendeley.com/documents/?uuid=6473c9d5-634d-483d-860c-cfcec66750d5"],"itemData":{"author":[{"dropping-particle":"","family":"Parigi","given":"Paolo","non-dropping-particle":"","parse-names":false,"suffix":""},{"dropping-particle":"","family":"State","given":"Bogdan","non-dropping-particle":"","parse-names":false,"suffix":""}],"container-title":"Social Informatics","id":"ITEM-1","issued":{"date-parts":[["2014"]]},"page":"166-182","title":"Disenchanting the World: The Impact of Technology on Relationships","type":"article-journal","volume":"8851"}}],"schema":"https://github.com/citation-style-language/schema/raw/master/csl-citation.json"} </w:instrText>
      </w:r>
      <w:r w:rsidR="00A35CBC" w:rsidRPr="002909F2">
        <w:rPr>
          <w:rFonts w:ascii="Times New Roman" w:hAnsi="Times New Roman" w:cs="Times New Roman"/>
        </w:rPr>
        <w:fldChar w:fldCharType="separate"/>
      </w:r>
      <w:r w:rsidR="00A35CBC" w:rsidRPr="002909F2">
        <w:rPr>
          <w:rFonts w:ascii="Times New Roman" w:hAnsi="Times New Roman" w:cs="Times New Roman"/>
          <w:noProof/>
        </w:rPr>
        <w:t>(Parigi and State 2014)</w:t>
      </w:r>
      <w:r w:rsidR="00A35CBC" w:rsidRPr="002909F2">
        <w:rPr>
          <w:rFonts w:ascii="Times New Roman" w:hAnsi="Times New Roman" w:cs="Times New Roman"/>
        </w:rPr>
        <w:fldChar w:fldCharType="end"/>
      </w:r>
      <w:r w:rsidR="003A3709" w:rsidRPr="002909F2">
        <w:rPr>
          <w:rFonts w:ascii="Times New Roman" w:hAnsi="Times New Roman" w:cs="Times New Roman"/>
        </w:rPr>
        <w:t xml:space="preserve"> also found that over time the ability of Couchsurfers to make durable ties declined. </w:t>
      </w:r>
    </w:p>
    <w:p w14:paraId="688A4CC1" w14:textId="77777777" w:rsidR="00EF28D6" w:rsidRPr="002909F2" w:rsidRDefault="00EF28D6" w:rsidP="00986E63">
      <w:pPr>
        <w:jc w:val="both"/>
        <w:rPr>
          <w:rFonts w:ascii="Times New Roman" w:hAnsi="Times New Roman" w:cs="Times New Roman"/>
        </w:rPr>
      </w:pPr>
    </w:p>
    <w:p w14:paraId="6661B0B7" w14:textId="15BDE175" w:rsidR="00E26486" w:rsidRPr="002909F2" w:rsidRDefault="00C906EA" w:rsidP="00986E63">
      <w:pPr>
        <w:jc w:val="both"/>
        <w:rPr>
          <w:rFonts w:ascii="Times New Roman" w:eastAsia="Times New Roman" w:hAnsi="Times New Roman" w:cs="Times New Roman"/>
        </w:rPr>
      </w:pPr>
      <w:r w:rsidRPr="002909F2">
        <w:rPr>
          <w:rFonts w:ascii="Times New Roman" w:hAnsi="Times New Roman" w:cs="Times New Roman"/>
        </w:rPr>
        <w:t xml:space="preserve">We found that </w:t>
      </w:r>
      <w:r w:rsidR="00F61F1B" w:rsidRPr="002909F2">
        <w:rPr>
          <w:rFonts w:ascii="Times New Roman" w:hAnsi="Times New Roman" w:cs="Times New Roman"/>
        </w:rPr>
        <w:t>m</w:t>
      </w:r>
      <w:r w:rsidR="00E26486" w:rsidRPr="002909F2">
        <w:rPr>
          <w:rFonts w:ascii="Times New Roman" w:eastAsia="Times New Roman" w:hAnsi="Times New Roman" w:cs="Times New Roman"/>
        </w:rPr>
        <w:t>ost of our respondents have constructed an economic imaginary which is pre-capitalist, pre-modern and</w:t>
      </w:r>
      <w:r w:rsidR="0027707C" w:rsidRPr="002909F2">
        <w:rPr>
          <w:rFonts w:ascii="Times New Roman" w:eastAsia="Times New Roman" w:hAnsi="Times New Roman" w:cs="Times New Roman"/>
        </w:rPr>
        <w:t xml:space="preserve"> </w:t>
      </w:r>
      <w:r w:rsidR="00E26486" w:rsidRPr="002909F2">
        <w:rPr>
          <w:rFonts w:ascii="Times New Roman" w:eastAsia="Times New Roman" w:hAnsi="Times New Roman" w:cs="Times New Roman"/>
        </w:rPr>
        <w:t>rooted in a vision of the domestic sphere</w:t>
      </w:r>
      <w:r w:rsidR="00786203" w:rsidRPr="002909F2">
        <w:rPr>
          <w:rFonts w:ascii="Times New Roman" w:eastAsia="Times New Roman" w:hAnsi="Times New Roman" w:cs="Times New Roman"/>
        </w:rPr>
        <w:t xml:space="preserve"> </w:t>
      </w:r>
      <w:r w:rsidR="00786203" w:rsidRPr="002909F2">
        <w:rPr>
          <w:rFonts w:ascii="Times New Roman" w:eastAsia="Times New Roman" w:hAnsi="Times New Roman" w:cs="Times New Roman"/>
        </w:rPr>
        <w:fldChar w:fldCharType="begin"/>
      </w:r>
      <w:r w:rsidR="004721BA" w:rsidRPr="002909F2">
        <w:rPr>
          <w:rFonts w:ascii="Times New Roman" w:eastAsia="Times New Roman" w:hAnsi="Times New Roman" w:cs="Times New Roman"/>
        </w:rPr>
        <w:instrText xml:space="preserve"> ADDIN ZOTERO_ITEM CSL_CITATION {"citationID":"OmwdGgWZ","properties":{"formattedCitation":"(Fitzmaurice et al. 2018)","plainCitation":"(Fitzmaurice et al. 2018)"},"citationItems":[{"id":1083,"uris":["http://zotero.org/groups/243644/items/9PD6IE5G"],"uri":["http://zotero.org/groups/243644/items/9PD6IE5G"],"itemData":{"id":1083,"type":"article-journal","title":"Domesticating the Market: Moral exchange and the sharing economy","container-title":"Socio-Economic Review","volume":"mwy003","note":"00000","author":[{"family":"Fitzmaurice","given":"Connor"},{"family":"Ladegaard","given":"Isak"},{"family":"Attwood-Charles","given":"Will"},{"family":"Cansoy","given":"Mehmet"},{"family":"Carfagna","given":"Lindsey B."},{"family":"Schor","given":"Juliet B."},{"family":"Wengronowitz","given":"Robert"}],"issued":{"date-parts":[["2018"]]}}}],"schema":"https://github.com/citation-style-language/schema/raw/master/csl-citation.json"} </w:instrText>
      </w:r>
      <w:r w:rsidR="00786203" w:rsidRPr="002909F2">
        <w:rPr>
          <w:rFonts w:ascii="Times New Roman" w:eastAsia="Times New Roman" w:hAnsi="Times New Roman" w:cs="Times New Roman"/>
        </w:rPr>
        <w:fldChar w:fldCharType="separate"/>
      </w:r>
      <w:r w:rsidR="004721BA" w:rsidRPr="002909F2">
        <w:rPr>
          <w:rFonts w:ascii="Times New Roman" w:hAnsi="Times New Roman" w:cs="Times New Roman"/>
        </w:rPr>
        <w:t>(Fitzmaurice et al. 2018)</w:t>
      </w:r>
      <w:r w:rsidR="00786203" w:rsidRPr="002909F2">
        <w:rPr>
          <w:rFonts w:ascii="Times New Roman" w:eastAsia="Times New Roman" w:hAnsi="Times New Roman" w:cs="Times New Roman"/>
        </w:rPr>
        <w:fldChar w:fldCharType="end"/>
      </w:r>
      <w:r w:rsidR="00E26486" w:rsidRPr="002909F2">
        <w:rPr>
          <w:rFonts w:ascii="Times New Roman" w:eastAsia="Times New Roman" w:hAnsi="Times New Roman" w:cs="Times New Roman"/>
        </w:rPr>
        <w:t>. For many of them, such as Airbnb hosts and TaskRabbit providers, the market is literally enacted within the home. For others, communal sites such as makerspaces and food swaps reproduce domesticity via small-scale community and intimate relations. Among them all, we find a desire to build markets</w:t>
      </w:r>
      <w:r w:rsidR="00A35CBC" w:rsidRPr="002909F2">
        <w:rPr>
          <w:rFonts w:ascii="Times New Roman" w:eastAsia="Times New Roman" w:hAnsi="Times New Roman" w:cs="Times New Roman"/>
        </w:rPr>
        <w:t xml:space="preserve"> </w:t>
      </w:r>
      <w:r w:rsidR="00E26486" w:rsidRPr="002909F2">
        <w:rPr>
          <w:rFonts w:ascii="Times New Roman" w:eastAsia="Times New Roman" w:hAnsi="Times New Roman" w:cs="Times New Roman"/>
        </w:rPr>
        <w:t xml:space="preserve">which foster and value artisanal, craft-like production, whether it is by offering prepared food at a swap, a </w:t>
      </w:r>
      <w:r w:rsidR="00D93C0F" w:rsidRPr="002909F2">
        <w:rPr>
          <w:rFonts w:ascii="Times New Roman" w:eastAsia="Times New Roman" w:hAnsi="Times New Roman" w:cs="Times New Roman"/>
        </w:rPr>
        <w:t>personalized, cozy</w:t>
      </w:r>
      <w:r w:rsidR="00E26486" w:rsidRPr="002909F2">
        <w:rPr>
          <w:rFonts w:ascii="Times New Roman" w:eastAsia="Times New Roman" w:hAnsi="Times New Roman" w:cs="Times New Roman"/>
        </w:rPr>
        <w:t xml:space="preserve"> Airbnb bedroom, or literal craft production in a makerspace. The</w:t>
      </w:r>
      <w:r w:rsidR="00F767C4" w:rsidRPr="002909F2">
        <w:rPr>
          <w:rFonts w:ascii="Times New Roman" w:eastAsia="Times New Roman" w:hAnsi="Times New Roman" w:cs="Times New Roman"/>
        </w:rPr>
        <w:t>ir vision of a “moral market”</w:t>
      </w:r>
      <w:r w:rsidR="00E26486" w:rsidRPr="002909F2">
        <w:rPr>
          <w:rFonts w:ascii="Times New Roman" w:eastAsia="Times New Roman" w:hAnsi="Times New Roman" w:cs="Times New Roman"/>
        </w:rPr>
        <w:t xml:space="preserve"> is rooted in the return of sm</w:t>
      </w:r>
      <w:r w:rsidRPr="002909F2">
        <w:rPr>
          <w:rFonts w:ascii="Times New Roman" w:eastAsia="Times New Roman" w:hAnsi="Times New Roman" w:cs="Times New Roman"/>
        </w:rPr>
        <w:t>all-scale economic production within</w:t>
      </w:r>
      <w:r w:rsidR="00E26486" w:rsidRPr="002909F2">
        <w:rPr>
          <w:rFonts w:ascii="Times New Roman" w:eastAsia="Times New Roman" w:hAnsi="Times New Roman" w:cs="Times New Roman"/>
        </w:rPr>
        <w:t xml:space="preserve"> a domestic sphere. </w:t>
      </w:r>
    </w:p>
    <w:p w14:paraId="4CC55A5C" w14:textId="77777777" w:rsidR="00E26486" w:rsidRPr="002909F2" w:rsidRDefault="00E26486" w:rsidP="00986E63">
      <w:pPr>
        <w:jc w:val="both"/>
        <w:rPr>
          <w:rFonts w:ascii="Times New Roman" w:eastAsia="Times New Roman" w:hAnsi="Times New Roman" w:cs="Times New Roman"/>
        </w:rPr>
      </w:pPr>
    </w:p>
    <w:p w14:paraId="4A285B41" w14:textId="2DCDD19F" w:rsidR="00E26486" w:rsidRPr="002909F2" w:rsidRDefault="00E26486" w:rsidP="00986E63">
      <w:pPr>
        <w:jc w:val="both"/>
        <w:rPr>
          <w:rFonts w:ascii="Times New Roman" w:hAnsi="Times New Roman" w:cs="Times New Roman"/>
        </w:rPr>
      </w:pPr>
      <w:r w:rsidRPr="002909F2">
        <w:rPr>
          <w:rFonts w:ascii="Times New Roman" w:hAnsi="Times New Roman" w:cs="Times New Roman"/>
        </w:rPr>
        <w:t xml:space="preserve">In these ways, participants reproduce the idealistic discourse of the early days of the sharing economy. If the profit motive has transformed these platforms from the feel-good, do-good hybrids </w:t>
      </w:r>
      <w:r w:rsidR="00C906EA" w:rsidRPr="002909F2">
        <w:rPr>
          <w:rFonts w:ascii="Times New Roman" w:hAnsi="Times New Roman" w:cs="Times New Roman"/>
        </w:rPr>
        <w:t xml:space="preserve">of the </w:t>
      </w:r>
      <w:r w:rsidRPr="002909F2">
        <w:rPr>
          <w:rFonts w:ascii="Times New Roman" w:hAnsi="Times New Roman" w:cs="Times New Roman"/>
        </w:rPr>
        <w:t>early days</w:t>
      </w:r>
      <w:r w:rsidR="00C906EA" w:rsidRPr="002909F2">
        <w:rPr>
          <w:rFonts w:ascii="Times New Roman" w:hAnsi="Times New Roman" w:cs="Times New Roman"/>
        </w:rPr>
        <w:t xml:space="preserve"> to market-</w:t>
      </w:r>
      <w:r w:rsidRPr="002909F2">
        <w:rPr>
          <w:rFonts w:ascii="Times New Roman" w:hAnsi="Times New Roman" w:cs="Times New Roman"/>
        </w:rPr>
        <w:t xml:space="preserve">savvy growth maximizers, this shift is recognized unevenly by participants. This is one reason we argue that </w:t>
      </w:r>
      <w:r w:rsidR="00026801" w:rsidRPr="002909F2">
        <w:rPr>
          <w:rFonts w:ascii="Times New Roman" w:hAnsi="Times New Roman" w:cs="Times New Roman"/>
        </w:rPr>
        <w:t xml:space="preserve">the </w:t>
      </w:r>
      <w:r w:rsidRPr="002909F2">
        <w:rPr>
          <w:rFonts w:ascii="Times New Roman" w:hAnsi="Times New Roman" w:cs="Times New Roman"/>
        </w:rPr>
        <w:t xml:space="preserve">neoliberal critique is at best partial—or at worst reliant on an explanation in which participants must be seen as duped, unaware of their own interests and their role in a transformation that is undermining their own well-being and that of others. </w:t>
      </w:r>
    </w:p>
    <w:p w14:paraId="37047CFD" w14:textId="77777777" w:rsidR="00CB7B8B" w:rsidRPr="002909F2" w:rsidRDefault="00CB7B8B" w:rsidP="00986E63">
      <w:pPr>
        <w:jc w:val="both"/>
        <w:rPr>
          <w:rFonts w:ascii="Times New Roman" w:hAnsi="Times New Roman" w:cs="Times New Roman"/>
        </w:rPr>
      </w:pPr>
    </w:p>
    <w:p w14:paraId="61E8CC42" w14:textId="130DD992" w:rsidR="007451A7" w:rsidRPr="002909F2" w:rsidRDefault="00CB7B8B" w:rsidP="00986E63">
      <w:pPr>
        <w:jc w:val="both"/>
        <w:rPr>
          <w:rFonts w:ascii="Times New Roman" w:hAnsi="Times New Roman" w:cs="Times New Roman"/>
        </w:rPr>
      </w:pPr>
      <w:r w:rsidRPr="002909F2">
        <w:rPr>
          <w:rFonts w:ascii="Times New Roman" w:eastAsia="Times New Roman" w:hAnsi="Times New Roman" w:cs="Times New Roman"/>
        </w:rPr>
        <w:t xml:space="preserve">The moral orientation of sharing economy participants </w:t>
      </w:r>
      <w:r w:rsidR="00DA7839" w:rsidRPr="002909F2">
        <w:rPr>
          <w:rFonts w:ascii="Times New Roman" w:eastAsia="Times New Roman" w:hAnsi="Times New Roman" w:cs="Times New Roman"/>
        </w:rPr>
        <w:t>is not something that is segregated from their general consumer orientation. In contra</w:t>
      </w:r>
      <w:r w:rsidR="00633CF8" w:rsidRPr="002909F2">
        <w:rPr>
          <w:rFonts w:ascii="Times New Roman" w:eastAsia="Times New Roman" w:hAnsi="Times New Roman" w:cs="Times New Roman"/>
        </w:rPr>
        <w:t>st to the a</w:t>
      </w:r>
      <w:r w:rsidR="009C0064" w:rsidRPr="002909F2">
        <w:rPr>
          <w:rFonts w:ascii="Times New Roman" w:eastAsia="Times New Roman" w:hAnsi="Times New Roman" w:cs="Times New Roman"/>
        </w:rPr>
        <w:t>rguments of Lamont</w:t>
      </w:r>
      <w:r w:rsidR="00A35CBC" w:rsidRPr="002909F2">
        <w:rPr>
          <w:rFonts w:ascii="Times New Roman" w:eastAsia="Times New Roman" w:hAnsi="Times New Roman" w:cs="Times New Roman"/>
        </w:rPr>
        <w:t xml:space="preserve"> </w:t>
      </w:r>
      <w:r w:rsidR="00A35CBC" w:rsidRPr="002909F2">
        <w:rPr>
          <w:rFonts w:ascii="Times New Roman" w:eastAsia="Times New Roman" w:hAnsi="Times New Roman" w:cs="Times New Roman"/>
        </w:rPr>
        <w:fldChar w:fldCharType="begin" w:fldLock="1"/>
      </w:r>
      <w:r w:rsidR="006D4C02">
        <w:rPr>
          <w:rFonts w:ascii="Times New Roman" w:eastAsia="Times New Roman" w:hAnsi="Times New Roman" w:cs="Times New Roman"/>
        </w:rPr>
        <w:instrText xml:space="preserve"> ADDIN ZOTERO_ITEM CSL_CITATION {"citationID":"YDrtlh8z","properties":{"formattedCitation":"(1992)","plainCitation":"(1992)"},"citationItems":[{"id":"ITEM-1","uris":["http://www.mendeley.com/documents/?uuid=585cd767-32b2-4a94-9b12-d9eb49e5b99d"],"uri":["http://www.mendeley.com/documents/?uuid=585cd767-32b2-4a94-9b12-d9eb49e5b99d"],"itemData":{"ISBN":"978-0-226-46815-0","author":[{"dropping-particle":"","family":"Lamont","given":"Michèle","non-dropping-particle":"","parse-names":false,"suffix":""}],"collection-title":"Morality and society","id":"ITEM-1","issued":{"date-parts":[["1992"]]},"number-of-pages":"320","publisher":"University of Chicago Press","publisher-place":"Chicago","title":"Money, morals, and manners: the culture of the French and American upper-middle class","type":"book"},"suppress-author":true}],"schema":"https://github.com/citation-style-language/schema/raw/master/csl-citation.json"} </w:instrText>
      </w:r>
      <w:r w:rsidR="00A35CBC" w:rsidRPr="002909F2">
        <w:rPr>
          <w:rFonts w:ascii="Times New Roman" w:eastAsia="Times New Roman" w:hAnsi="Times New Roman" w:cs="Times New Roman"/>
        </w:rPr>
        <w:fldChar w:fldCharType="separate"/>
      </w:r>
      <w:r w:rsidR="006D4C02" w:rsidRPr="006D4C02">
        <w:rPr>
          <w:rFonts w:ascii="Times New Roman" w:hAnsi="Times New Roman" w:cs="Times New Roman"/>
        </w:rPr>
        <w:t>(1992)</w:t>
      </w:r>
      <w:r w:rsidR="00A35CBC" w:rsidRPr="002909F2">
        <w:rPr>
          <w:rFonts w:ascii="Times New Roman" w:eastAsia="Times New Roman" w:hAnsi="Times New Roman" w:cs="Times New Roman"/>
        </w:rPr>
        <w:fldChar w:fldCharType="end"/>
      </w:r>
      <w:r w:rsidR="009C0064" w:rsidRPr="002909F2">
        <w:rPr>
          <w:rFonts w:ascii="Times New Roman" w:eastAsia="Times New Roman" w:hAnsi="Times New Roman" w:cs="Times New Roman"/>
        </w:rPr>
        <w:t xml:space="preserve"> </w:t>
      </w:r>
      <w:r w:rsidR="00DA7839" w:rsidRPr="002909F2">
        <w:rPr>
          <w:rFonts w:ascii="Times New Roman" w:eastAsia="Times New Roman" w:hAnsi="Times New Roman" w:cs="Times New Roman"/>
        </w:rPr>
        <w:t xml:space="preserve">who argues that Bourdieu under-theorized morality, </w:t>
      </w:r>
      <w:r w:rsidR="007451A7" w:rsidRPr="002909F2">
        <w:rPr>
          <w:rFonts w:ascii="Times New Roman" w:eastAsia="Times New Roman" w:hAnsi="Times New Roman" w:cs="Times New Roman"/>
        </w:rPr>
        <w:t>and that cultural capital and morality are</w:t>
      </w:r>
      <w:r w:rsidR="009C0064" w:rsidRPr="002909F2">
        <w:rPr>
          <w:rFonts w:ascii="Times New Roman" w:eastAsia="Times New Roman" w:hAnsi="Times New Roman" w:cs="Times New Roman"/>
        </w:rPr>
        <w:t xml:space="preserve"> largely independent</w:t>
      </w:r>
      <w:r w:rsidR="007451A7" w:rsidRPr="002909F2">
        <w:rPr>
          <w:rFonts w:ascii="Times New Roman" w:eastAsia="Times New Roman" w:hAnsi="Times New Roman" w:cs="Times New Roman"/>
        </w:rPr>
        <w:t xml:space="preserve">, </w:t>
      </w:r>
      <w:r w:rsidR="00DA7839" w:rsidRPr="002909F2">
        <w:rPr>
          <w:rFonts w:ascii="Times New Roman" w:eastAsia="Times New Roman" w:hAnsi="Times New Roman" w:cs="Times New Roman"/>
        </w:rPr>
        <w:t xml:space="preserve">we find that moral considerations are at the heart of the emergent </w:t>
      </w:r>
      <w:r w:rsidR="00432F92" w:rsidRPr="002909F2">
        <w:rPr>
          <w:rFonts w:ascii="Times New Roman" w:eastAsia="Times New Roman" w:hAnsi="Times New Roman" w:cs="Times New Roman"/>
        </w:rPr>
        <w:t>HCC</w:t>
      </w:r>
      <w:r w:rsidR="00DA7839" w:rsidRPr="002909F2">
        <w:rPr>
          <w:rFonts w:ascii="Times New Roman" w:eastAsia="Times New Roman" w:hAnsi="Times New Roman" w:cs="Times New Roman"/>
        </w:rPr>
        <w:t xml:space="preserve"> habitus</w:t>
      </w:r>
      <w:r w:rsidR="00A35CBC" w:rsidRPr="002909F2">
        <w:rPr>
          <w:rFonts w:ascii="Times New Roman" w:eastAsia="Times New Roman" w:hAnsi="Times New Roman" w:cs="Times New Roman"/>
        </w:rPr>
        <w:t xml:space="preserve"> </w:t>
      </w:r>
      <w:r w:rsidR="00A35CBC" w:rsidRPr="002909F2">
        <w:rPr>
          <w:rFonts w:ascii="Times New Roman" w:eastAsia="Times New Roman" w:hAnsi="Times New Roman" w:cs="Times New Roman"/>
        </w:rPr>
        <w:fldChar w:fldCharType="begin" w:fldLock="1"/>
      </w:r>
      <w:r w:rsidR="003A473E" w:rsidRPr="002909F2">
        <w:rPr>
          <w:rFonts w:ascii="Times New Roman" w:eastAsia="Times New Roman" w:hAnsi="Times New Roman" w:cs="Times New Roman"/>
        </w:rPr>
        <w:instrText xml:space="preserve"> ADDIN ZOTERO_ITEM CSL_CITATION {"citationID":"RFA9Rc8A","properties":{"formattedCitation":"(Carfagna et al. 2014)","plainCitation":"(Carfagna et al. 2014)"},"citationItems":[{"id":"ITEM-1","uris":["http://www.mendeley.com/documents/?uuid=172975e5-28ed-427e-9277-6fe515e2770f"],"uri":["http://www.mendeley.com/documents/?uuid=172975e5-28ed-427e-9277-6fe515e2770f"],"itemData":{"DOI":"10.1177/1469540514526227","ISSN":"1469-5405","abstract":"Bourdieu’s concept of habitus describes a set of tastes and dispositions operating according to a class homology – for example, a working-class preference for utility, or a bourgeois orientation toward luxury. In the United States, Holt found that high cultural capital consumers were characterized by their cosmopolitanism, idealism, connoisseurship, and affinity for the exotic and authentic. In this article, we use Holt’s analysis as a comparative case, finding an altered high cultural capital habitus incorporating environmental awareness and sustainability principles, in a configuration that has been called ethical or “conscious consumption.” Using both quantitative survey data of self-described conscious consumers as well as four qualitative case studies, we argue that ethical consumers are overwhelmingly high cultural capital consumers, and that high cultural capital consumption strategies have shifted since Holt’s study in the mid-1990s. We show that on a number of dimensions – cosmopolitanism, idealism, and relation to manual labor – a new high cultural capital consumer repertoire privileges the local, material, and manual, while maintaining a strategy of distinction. While the critical literature on conscious consumers has suggested that such practices reflect neo-liberal tendencies that individualize environmental responsibility, our findings suggest that such practices are hardly individual. Rather, they are collective strategies of consumption – what we have termed an emerging high cultural capital “eco-habitus.” ","author":[{"dropping-particle":"","family":"Carfagna","given":"Lindsey B","non-dropping-particle":"","parse-names":false,"suffix":""},{"dropping-particle":"","family":"Dubois","given":"Emilie a","non-dropping-particle":"","parse-names":false,"suffix":""},{"dropping-particle":"","family":"Fitzmaurice","given":"Connor","non-dropping-particle":"","parse-names":false,"suffix":""},{"dropping-particle":"","family":"Ouimette","given":"Monique Y","non-dropping-particle":"","parse-names":false,"suffix":""},{"dropping-particle":"","family":"Schor","given":"Juliet B","non-dropping-particle":"","parse-names":false,"suffix":""},{"dropping-particle":"","family":"Willis","given":"Margaret","non-dropping-particle":"","parse-names":false,"suffix":""},{"dropping-particle":"","family":"Laidley","given":"Thomas","non-dropping-particle":"","parse-names":false,"suffix":""}],"container-title":"Journal of Consumer Culture ","id":"ITEM-1","issue":"2 ","issued":{"date-parts":[["2014"]]},"page":"158-178","title":"An emerging eco-habitus: The reconfiguration of high cultural capital practices among ethical consumers","type":"article-journal","volume":"14 "}}],"schema":"https://github.com/citation-style-language/schema/raw/master/csl-citation.json"} </w:instrText>
      </w:r>
      <w:r w:rsidR="00A35CBC" w:rsidRPr="002909F2">
        <w:rPr>
          <w:rFonts w:ascii="Times New Roman" w:eastAsia="Times New Roman" w:hAnsi="Times New Roman" w:cs="Times New Roman"/>
        </w:rPr>
        <w:fldChar w:fldCharType="separate"/>
      </w:r>
      <w:r w:rsidR="003A473E" w:rsidRPr="002909F2">
        <w:rPr>
          <w:rFonts w:ascii="Times New Roman" w:hAnsi="Times New Roman" w:cs="Times New Roman"/>
        </w:rPr>
        <w:t>(Carfagna et al. 2014)</w:t>
      </w:r>
      <w:r w:rsidR="00A35CBC" w:rsidRPr="002909F2">
        <w:rPr>
          <w:rFonts w:ascii="Times New Roman" w:eastAsia="Times New Roman" w:hAnsi="Times New Roman" w:cs="Times New Roman"/>
        </w:rPr>
        <w:fldChar w:fldCharType="end"/>
      </w:r>
      <w:r w:rsidR="00DA7839" w:rsidRPr="002909F2">
        <w:rPr>
          <w:rFonts w:ascii="Times New Roman" w:eastAsia="Times New Roman" w:hAnsi="Times New Roman" w:cs="Times New Roman"/>
        </w:rPr>
        <w:t xml:space="preserve">. They are not orthogonal to the basic binaries that structure </w:t>
      </w:r>
      <w:r w:rsidR="00432F92" w:rsidRPr="002909F2">
        <w:rPr>
          <w:rFonts w:ascii="Times New Roman" w:eastAsia="Times New Roman" w:hAnsi="Times New Roman" w:cs="Times New Roman"/>
        </w:rPr>
        <w:t>HCC</w:t>
      </w:r>
      <w:r w:rsidR="00DA7839" w:rsidRPr="002909F2">
        <w:rPr>
          <w:rFonts w:ascii="Times New Roman" w:eastAsia="Times New Roman" w:hAnsi="Times New Roman" w:cs="Times New Roman"/>
        </w:rPr>
        <w:t xml:space="preserve"> tastes and practices,</w:t>
      </w:r>
      <w:r w:rsidR="00432F92" w:rsidRPr="002909F2">
        <w:rPr>
          <w:rFonts w:ascii="Times New Roman" w:eastAsia="Times New Roman" w:hAnsi="Times New Roman" w:cs="Times New Roman"/>
        </w:rPr>
        <w:t xml:space="preserve"> but underlie those foundational</w:t>
      </w:r>
      <w:r w:rsidR="00DA7839" w:rsidRPr="002909F2">
        <w:rPr>
          <w:rFonts w:ascii="Times New Roman" w:eastAsia="Times New Roman" w:hAnsi="Times New Roman" w:cs="Times New Roman"/>
        </w:rPr>
        <w:t xml:space="preserve"> orientations. The “ecological” logic of the habitus is a moral </w:t>
      </w:r>
      <w:r w:rsidR="00633CF8" w:rsidRPr="002909F2">
        <w:rPr>
          <w:rFonts w:ascii="Times New Roman" w:eastAsia="Times New Roman" w:hAnsi="Times New Roman" w:cs="Times New Roman"/>
        </w:rPr>
        <w:t xml:space="preserve">stance </w:t>
      </w:r>
      <w:r w:rsidR="00DA7839" w:rsidRPr="002909F2">
        <w:rPr>
          <w:rFonts w:ascii="Times New Roman" w:eastAsia="Times New Roman" w:hAnsi="Times New Roman" w:cs="Times New Roman"/>
        </w:rPr>
        <w:t>toward</w:t>
      </w:r>
      <w:r w:rsidR="007451A7" w:rsidRPr="002909F2">
        <w:rPr>
          <w:rFonts w:ascii="Times New Roman" w:eastAsia="Times New Roman" w:hAnsi="Times New Roman" w:cs="Times New Roman"/>
        </w:rPr>
        <w:t xml:space="preserve"> nature</w:t>
      </w:r>
      <w:r w:rsidR="00DA7839" w:rsidRPr="002909F2">
        <w:rPr>
          <w:rFonts w:ascii="Times New Roman" w:eastAsia="Times New Roman" w:hAnsi="Times New Roman" w:cs="Times New Roman"/>
        </w:rPr>
        <w:t xml:space="preserve">, </w:t>
      </w:r>
      <w:r w:rsidR="007451A7" w:rsidRPr="002909F2">
        <w:rPr>
          <w:rFonts w:ascii="Times New Roman" w:eastAsia="Times New Roman" w:hAnsi="Times New Roman" w:cs="Times New Roman"/>
        </w:rPr>
        <w:t xml:space="preserve">other </w:t>
      </w:r>
      <w:r w:rsidR="00DA7839" w:rsidRPr="002909F2">
        <w:rPr>
          <w:rFonts w:ascii="Times New Roman" w:eastAsia="Times New Roman" w:hAnsi="Times New Roman" w:cs="Times New Roman"/>
        </w:rPr>
        <w:t xml:space="preserve">species and humans. We see this logic played out most clearly in the </w:t>
      </w:r>
      <w:r w:rsidR="00432F92" w:rsidRPr="002909F2">
        <w:rPr>
          <w:rFonts w:ascii="Times New Roman" w:hAnsi="Times New Roman" w:cs="Times New Roman"/>
        </w:rPr>
        <w:t>time</w:t>
      </w:r>
      <w:r w:rsidR="00BF3FD7" w:rsidRPr="002909F2">
        <w:rPr>
          <w:rFonts w:ascii="Times New Roman" w:hAnsi="Times New Roman" w:cs="Times New Roman"/>
        </w:rPr>
        <w:t xml:space="preserve">banks, food swaps, </w:t>
      </w:r>
      <w:r w:rsidR="00DA7839" w:rsidRPr="002909F2">
        <w:rPr>
          <w:rFonts w:ascii="Times New Roman" w:hAnsi="Times New Roman" w:cs="Times New Roman"/>
        </w:rPr>
        <w:t xml:space="preserve">gift sites, </w:t>
      </w:r>
      <w:r w:rsidR="00BF3FD7" w:rsidRPr="002909F2">
        <w:rPr>
          <w:rFonts w:ascii="Times New Roman" w:hAnsi="Times New Roman" w:cs="Times New Roman"/>
        </w:rPr>
        <w:t xml:space="preserve">repair collectives, </w:t>
      </w:r>
      <w:r w:rsidR="00DA7839" w:rsidRPr="002909F2">
        <w:rPr>
          <w:rFonts w:ascii="Times New Roman" w:hAnsi="Times New Roman" w:cs="Times New Roman"/>
        </w:rPr>
        <w:t xml:space="preserve">and </w:t>
      </w:r>
      <w:r w:rsidR="00432F92" w:rsidRPr="002909F2">
        <w:rPr>
          <w:rFonts w:ascii="Times New Roman" w:hAnsi="Times New Roman" w:cs="Times New Roman"/>
        </w:rPr>
        <w:t xml:space="preserve">food sharing </w:t>
      </w:r>
      <w:r w:rsidR="00BF3FD7" w:rsidRPr="002909F2">
        <w:rPr>
          <w:rFonts w:ascii="Times New Roman" w:hAnsi="Times New Roman" w:cs="Times New Roman"/>
        </w:rPr>
        <w:t>apps</w:t>
      </w:r>
      <w:r w:rsidR="00DA7839" w:rsidRPr="002909F2">
        <w:rPr>
          <w:rFonts w:ascii="Times New Roman" w:hAnsi="Times New Roman" w:cs="Times New Roman"/>
        </w:rPr>
        <w:t>. Reducing resource use, providing health</w:t>
      </w:r>
      <w:r w:rsidR="00432F92" w:rsidRPr="002909F2">
        <w:rPr>
          <w:rFonts w:ascii="Times New Roman" w:hAnsi="Times New Roman" w:cs="Times New Roman"/>
        </w:rPr>
        <w:t>ful</w:t>
      </w:r>
      <w:r w:rsidR="00DA7839" w:rsidRPr="002909F2">
        <w:rPr>
          <w:rFonts w:ascii="Times New Roman" w:hAnsi="Times New Roman" w:cs="Times New Roman"/>
        </w:rPr>
        <w:t>, lo</w:t>
      </w:r>
      <w:r w:rsidR="00A216A8" w:rsidRPr="002909F2">
        <w:rPr>
          <w:rFonts w:ascii="Times New Roman" w:hAnsi="Times New Roman" w:cs="Times New Roman"/>
        </w:rPr>
        <w:t>cal food for people who need it</w:t>
      </w:r>
      <w:r w:rsidR="00DA7839" w:rsidRPr="002909F2">
        <w:rPr>
          <w:rFonts w:ascii="Times New Roman" w:hAnsi="Times New Roman" w:cs="Times New Roman"/>
        </w:rPr>
        <w:t xml:space="preserve"> and giving free or low-cost access to goods and services are central to the motives of p</w:t>
      </w:r>
      <w:r w:rsidR="00432F92" w:rsidRPr="002909F2">
        <w:rPr>
          <w:rFonts w:ascii="Times New Roman" w:hAnsi="Times New Roman" w:cs="Times New Roman"/>
        </w:rPr>
        <w:t>articipants</w:t>
      </w:r>
      <w:r w:rsidR="00DA7839" w:rsidRPr="002909F2">
        <w:rPr>
          <w:rFonts w:ascii="Times New Roman" w:hAnsi="Times New Roman" w:cs="Times New Roman"/>
        </w:rPr>
        <w:t xml:space="preserve">. </w:t>
      </w:r>
      <w:r w:rsidR="00432F92" w:rsidRPr="002909F2">
        <w:rPr>
          <w:rFonts w:ascii="Times New Roman" w:hAnsi="Times New Roman" w:cs="Times New Roman"/>
        </w:rPr>
        <w:t xml:space="preserve">They have an </w:t>
      </w:r>
      <w:r w:rsidR="005D04CC" w:rsidRPr="002909F2">
        <w:rPr>
          <w:rFonts w:ascii="Times New Roman" w:hAnsi="Times New Roman" w:cs="Times New Roman"/>
        </w:rPr>
        <w:t>“eco-habitus,” not so m</w:t>
      </w:r>
      <w:r w:rsidR="00A216A8" w:rsidRPr="002909F2">
        <w:rPr>
          <w:rFonts w:ascii="Times New Roman" w:hAnsi="Times New Roman" w:cs="Times New Roman"/>
        </w:rPr>
        <w:t>uch because it represents a low-</w:t>
      </w:r>
      <w:r w:rsidR="005D04CC" w:rsidRPr="002909F2">
        <w:rPr>
          <w:rFonts w:ascii="Times New Roman" w:hAnsi="Times New Roman" w:cs="Times New Roman"/>
        </w:rPr>
        <w:t>impact lifestyle in environ</w:t>
      </w:r>
      <w:r w:rsidR="00026801" w:rsidRPr="002909F2">
        <w:rPr>
          <w:rFonts w:ascii="Times New Roman" w:hAnsi="Times New Roman" w:cs="Times New Roman"/>
        </w:rPr>
        <w:t>mental terms (although it can</w:t>
      </w:r>
      <w:r w:rsidR="005D04CC" w:rsidRPr="002909F2">
        <w:rPr>
          <w:rFonts w:ascii="Times New Roman" w:hAnsi="Times New Roman" w:cs="Times New Roman"/>
        </w:rPr>
        <w:t xml:space="preserve">), </w:t>
      </w:r>
      <w:r w:rsidR="00432F92" w:rsidRPr="002909F2">
        <w:rPr>
          <w:rFonts w:ascii="Times New Roman" w:hAnsi="Times New Roman" w:cs="Times New Roman"/>
        </w:rPr>
        <w:t>but because it</w:t>
      </w:r>
      <w:r w:rsidR="00B452E0" w:rsidRPr="002909F2">
        <w:rPr>
          <w:rFonts w:ascii="Times New Roman" w:hAnsi="Times New Roman" w:cs="Times New Roman"/>
        </w:rPr>
        <w:t xml:space="preserve"> habitus is structured by calculations about, consideration of and attention to an ecological sensibility. </w:t>
      </w:r>
    </w:p>
    <w:p w14:paraId="2C365503" w14:textId="77777777" w:rsidR="00FE25C5" w:rsidRPr="002909F2" w:rsidRDefault="00FE25C5" w:rsidP="00986E63">
      <w:pPr>
        <w:jc w:val="both"/>
        <w:rPr>
          <w:rFonts w:ascii="Times New Roman" w:hAnsi="Times New Roman" w:cs="Times New Roman"/>
        </w:rPr>
      </w:pPr>
    </w:p>
    <w:p w14:paraId="7C31AB5B" w14:textId="0142BB25" w:rsidR="005C00D2" w:rsidRPr="002909F2" w:rsidRDefault="00E36287" w:rsidP="00986E63">
      <w:pPr>
        <w:jc w:val="both"/>
        <w:rPr>
          <w:rFonts w:ascii="Times New Roman" w:hAnsi="Times New Roman" w:cs="Times New Roman"/>
        </w:rPr>
      </w:pPr>
      <w:r w:rsidRPr="002909F2">
        <w:rPr>
          <w:rFonts w:ascii="Times New Roman" w:hAnsi="Times New Roman" w:cs="Times New Roman"/>
        </w:rPr>
        <w:t>We have identified</w:t>
      </w:r>
      <w:r w:rsidR="000A3D0E" w:rsidRPr="002909F2">
        <w:rPr>
          <w:rFonts w:ascii="Times New Roman" w:hAnsi="Times New Roman" w:cs="Times New Roman"/>
        </w:rPr>
        <w:t xml:space="preserve"> three</w:t>
      </w:r>
      <w:r w:rsidRPr="002909F2">
        <w:rPr>
          <w:rFonts w:ascii="Times New Roman" w:hAnsi="Times New Roman" w:cs="Times New Roman"/>
        </w:rPr>
        <w:t xml:space="preserve"> dimensions </w:t>
      </w:r>
      <w:r w:rsidR="003E071A" w:rsidRPr="002909F2">
        <w:rPr>
          <w:rFonts w:ascii="Times New Roman" w:hAnsi="Times New Roman" w:cs="Times New Roman"/>
        </w:rPr>
        <w:t xml:space="preserve">of </w:t>
      </w:r>
      <w:r w:rsidRPr="002909F2">
        <w:rPr>
          <w:rFonts w:ascii="Times New Roman" w:hAnsi="Times New Roman" w:cs="Times New Roman"/>
        </w:rPr>
        <w:t>the eco-habitus. They are a preference for the local (over the global), the manual (over the mental)</w:t>
      </w:r>
      <w:r w:rsidR="005C00D2" w:rsidRPr="002909F2">
        <w:rPr>
          <w:rFonts w:ascii="Times New Roman" w:hAnsi="Times New Roman" w:cs="Times New Roman"/>
        </w:rPr>
        <w:t xml:space="preserve">, </w:t>
      </w:r>
      <w:r w:rsidR="000A3D0E" w:rsidRPr="002909F2">
        <w:rPr>
          <w:rFonts w:ascii="Times New Roman" w:hAnsi="Times New Roman" w:cs="Times New Roman"/>
        </w:rPr>
        <w:t xml:space="preserve">and </w:t>
      </w:r>
      <w:r w:rsidR="005C00D2" w:rsidRPr="002909F2">
        <w:rPr>
          <w:rFonts w:ascii="Times New Roman" w:hAnsi="Times New Roman" w:cs="Times New Roman"/>
        </w:rPr>
        <w:t>t</w:t>
      </w:r>
      <w:r w:rsidR="000A3D0E" w:rsidRPr="002909F2">
        <w:rPr>
          <w:rFonts w:ascii="Times New Roman" w:hAnsi="Times New Roman" w:cs="Times New Roman"/>
        </w:rPr>
        <w:t xml:space="preserve">he material (over the abstract). </w:t>
      </w:r>
      <w:r w:rsidRPr="002909F2">
        <w:rPr>
          <w:rFonts w:ascii="Times New Roman" w:hAnsi="Times New Roman" w:cs="Times New Roman"/>
        </w:rPr>
        <w:t>These are in contrast to the earlier findings of Holt</w:t>
      </w:r>
      <w:r w:rsidR="00A35CBC" w:rsidRPr="002909F2">
        <w:rPr>
          <w:rFonts w:ascii="Times New Roman" w:hAnsi="Times New Roman" w:cs="Times New Roman"/>
        </w:rPr>
        <w:t xml:space="preserve"> </w:t>
      </w:r>
      <w:r w:rsidR="00A35CBC" w:rsidRPr="002909F2">
        <w:rPr>
          <w:rFonts w:ascii="Times New Roman" w:hAnsi="Times New Roman" w:cs="Times New Roman"/>
        </w:rPr>
        <w:fldChar w:fldCharType="begin" w:fldLock="1"/>
      </w:r>
      <w:r w:rsidR="006D4C02">
        <w:rPr>
          <w:rFonts w:ascii="Times New Roman" w:hAnsi="Times New Roman" w:cs="Times New Roman"/>
        </w:rPr>
        <w:instrText xml:space="preserve"> ADDIN ZOTERO_ITEM CSL_CITATION {"citationID":"Rm36rJ1A","properties":{"formattedCitation":"(1998)","plainCitation":"(1998)"},"citationItems":[{"id":"ITEM-1","uris":["http://www.mendeley.com/documents/?uuid=740c06be-11ea-4ad1-a65e-ab204447a3aa"],"uri":["http://www.mendeley.com/documents/?uuid=740c06be-11ea-4ad1-a65e-ab204447a3aa"],"itemData":{"DOI":"10.1086/209523","ISSN":"0093-5301, 1537-5277","author":[{"dropping-particle":"","family":"Holt","given":"Douglas B.","non-dropping-particle":"","parse-names":false,"suffix":""}],"container-title":"Journal of Consumer Research","id":"ITEM-1","issue":"1","issued":{"date-parts":[["1998","6"]]},"language":"en","page":"1-25","title":"Does Cultural Capital Structure American Consumption?","type":"article-journal","volume":"25"},"suppress-author":true}],"schema":"https://github.com/citation-style-language/schema/raw/master/csl-citation.json"} </w:instrText>
      </w:r>
      <w:r w:rsidR="00A35CBC" w:rsidRPr="002909F2">
        <w:rPr>
          <w:rFonts w:ascii="Times New Roman" w:hAnsi="Times New Roman" w:cs="Times New Roman"/>
        </w:rPr>
        <w:fldChar w:fldCharType="separate"/>
      </w:r>
      <w:r w:rsidR="006D4C02" w:rsidRPr="006D4C02">
        <w:rPr>
          <w:rFonts w:ascii="Times New Roman" w:hAnsi="Times New Roman" w:cs="Times New Roman"/>
        </w:rPr>
        <w:t>(1998)</w:t>
      </w:r>
      <w:r w:rsidR="00A35CBC" w:rsidRPr="002909F2">
        <w:rPr>
          <w:rFonts w:ascii="Times New Roman" w:hAnsi="Times New Roman" w:cs="Times New Roman"/>
        </w:rPr>
        <w:fldChar w:fldCharType="end"/>
      </w:r>
      <w:r w:rsidRPr="002909F2">
        <w:rPr>
          <w:rFonts w:ascii="Times New Roman" w:hAnsi="Times New Roman" w:cs="Times New Roman"/>
        </w:rPr>
        <w:t xml:space="preserve"> and Bourdieu</w:t>
      </w:r>
      <w:r w:rsidR="00A35CBC" w:rsidRPr="002909F2">
        <w:rPr>
          <w:rFonts w:ascii="Times New Roman" w:hAnsi="Times New Roman" w:cs="Times New Roman"/>
        </w:rPr>
        <w:t xml:space="preserve"> </w:t>
      </w:r>
      <w:r w:rsidR="00A35CBC" w:rsidRPr="002909F2">
        <w:rPr>
          <w:rFonts w:ascii="Times New Roman" w:hAnsi="Times New Roman" w:cs="Times New Roman"/>
        </w:rPr>
        <w:fldChar w:fldCharType="begin" w:fldLock="1"/>
      </w:r>
      <w:r w:rsidR="00792BC4" w:rsidRPr="002909F2">
        <w:rPr>
          <w:rFonts w:ascii="Times New Roman" w:hAnsi="Times New Roman" w:cs="Times New Roman"/>
        </w:rPr>
        <w:instrText xml:space="preserve"> ADDIN ZOTERO_ITEM CSL_CITATION {"citationID":"CtwQaYPU","properties":{"formattedCitation":"(1984)","plainCitation":"(1984)"},"citationItems":[{"id":"ITEM-1","uris":["http://www.mendeley.com/documents/?uuid=5445e47c-e8e1-468a-b8f1-1b1f762c60cb"],"uri":["http://www.mendeley.com/documents/?uuid=5445e47c-e8e1-468a-b8f1-1b1f762c60cb"],"itemData":{"ISBN":"0674212770","author":[{"dropping-particle":"","family":"Bourdieu","given":"Pierre","non-dropping-particle":"","parse-names":false,"suffix":""}],"id":"ITEM-1","issued":{"date-parts":[["1984"]]},"publisher":"Harvard University Press","publisher-place":"Cambridge, MA","title":"Distinction: A social critique of the judgement of taste","type":"book"},"suppress-author":1}],"schema":"https://github.com/citation-style-language/schema/raw/master/csl-citation.json"} </w:instrText>
      </w:r>
      <w:r w:rsidR="00A35CBC" w:rsidRPr="002909F2">
        <w:rPr>
          <w:rFonts w:ascii="Times New Roman" w:hAnsi="Times New Roman" w:cs="Times New Roman"/>
        </w:rPr>
        <w:fldChar w:fldCharType="separate"/>
      </w:r>
      <w:r w:rsidR="003A473E" w:rsidRPr="002909F2">
        <w:rPr>
          <w:rFonts w:ascii="Times New Roman" w:hAnsi="Times New Roman" w:cs="Times New Roman"/>
        </w:rPr>
        <w:t>(1984)</w:t>
      </w:r>
      <w:r w:rsidR="00A35CBC" w:rsidRPr="002909F2">
        <w:rPr>
          <w:rFonts w:ascii="Times New Roman" w:hAnsi="Times New Roman" w:cs="Times New Roman"/>
        </w:rPr>
        <w:fldChar w:fldCharType="end"/>
      </w:r>
      <w:r w:rsidRPr="002909F2">
        <w:rPr>
          <w:rFonts w:ascii="Times New Roman" w:hAnsi="Times New Roman" w:cs="Times New Roman"/>
        </w:rPr>
        <w:t xml:space="preserve">, and represent a shift in how </w:t>
      </w:r>
      <w:r w:rsidR="00F75C37" w:rsidRPr="002909F2">
        <w:rPr>
          <w:rFonts w:ascii="Times New Roman" w:hAnsi="Times New Roman" w:cs="Times New Roman"/>
        </w:rPr>
        <w:t>HCC</w:t>
      </w:r>
      <w:r w:rsidRPr="002909F2">
        <w:rPr>
          <w:rFonts w:ascii="Times New Roman" w:hAnsi="Times New Roman" w:cs="Times New Roman"/>
        </w:rPr>
        <w:t xml:space="preserve"> consumers locate themselves with respect to longstanding binaries that shape the field of lifestyles</w:t>
      </w:r>
      <w:r w:rsidR="00A35CBC" w:rsidRPr="002909F2">
        <w:rPr>
          <w:rFonts w:ascii="Times New Roman" w:hAnsi="Times New Roman" w:cs="Times New Roman"/>
        </w:rPr>
        <w:t xml:space="preserve"> </w:t>
      </w:r>
      <w:r w:rsidR="00A35CBC" w:rsidRPr="002909F2">
        <w:rPr>
          <w:rFonts w:ascii="Times New Roman" w:hAnsi="Times New Roman" w:cs="Times New Roman"/>
        </w:rPr>
        <w:lastRenderedPageBreak/>
        <w:fldChar w:fldCharType="begin" w:fldLock="1"/>
      </w:r>
      <w:r w:rsidR="00B51C35">
        <w:rPr>
          <w:rFonts w:ascii="Times New Roman" w:hAnsi="Times New Roman" w:cs="Times New Roman"/>
        </w:rPr>
        <w:instrText xml:space="preserve"> ADDIN ZOTERO_ITEM CSL_CITATION {"citationID":"y8hchQ88","properties":{"formattedCitation":"(Bourdieu 1984; Carfagna et al. 2014; Fitzmaurice and Schor 2018)","plainCitation":"(Bourdieu 1984; Carfagna et al. 2014; Fitzmaurice and Schor 2018)"},"citationItems":[{"id":"ITEM-1","uris":["http://www.mendeley.com/documents/?uuid=5445e47c-e8e1-468a-b8f1-1b1f762c60cb"],"uri":["http://www.mendeley.com/documents/?uuid=5445e47c-e8e1-468a-b8f1-1b1f762c60cb"],"itemData":{"ISBN":"0674212770","author":[{"dropping-particle":"","family":"Bourdieu","given":"Pierre","non-dropping-particle":"","parse-names":false,"suffix":""}],"id":"ITEM-1","issued":{"date-parts":[["1984"]]},"publisher":"Harvard University Press","publisher-place":"Cambridge, MA","title":"Distinction: A social critique of the judgement of taste","type":"book"}},{"id":"ITEM-2","uris":["http://www.mendeley.com/documents/?uuid=172975e5-28ed-427e-9277-6fe515e2770f"],"uri":["http://www.mendeley.com/documents/?uuid=172975e5-28ed-427e-9277-6fe515e2770f"],"itemData":{"DOI":"10.1177/1469540514526227","ISSN":"1469-5405","abstract":"Bourdieu’s concept of habitus describes a set of tastes and dispositions operating according to a class homology – for example, a working-class preference for utility, or a bourgeois orientation toward luxury. In the United States, Holt found that high cultural capital consumers were characterized by their cosmopolitanism, idealism, connoisseurship, and affinity for the exotic and authentic. In this article, we use Holt’s analysis as a comparative case, finding an altered high cultural capital habitus incorporating environmental awareness and sustainability principles, in a configuration that has been called ethical or “conscious consumption.” Using both quantitative survey data of self-described conscious consumers as well as four qualitative case studies, we argue that ethical consumers are overwhelmingly high cultural capital consumers, and that high cultural capital consumption strategies have shifted since Holt’s study in the mid-1990s. We show that on a number of dimensions – cosmopolitanism, idealism, and relation to manual labor – a new high cultural capital consumer repertoire privileges the local, material, and manual, while maintaining a strategy of distinction. While the critical literature on conscious consumers has suggested that such practices reflect neo-liberal tendencies that individualize environmental responsibility, our findings suggest that such practices are hardly individual. Rather, they are collective strategies of consumption – what we have termed an emerging high cultural capital “eco-habitus.” ","author":[{"dropping-particle":"","family":"Carfagna","given":"Lindsey B","non-dropping-particle":"","parse-names":false,"suffix":""},{"dropping-particle":"","family":"Dubois","given":"Emilie a","non-dropping-particle":"","parse-names":false,"suffix":""},{"dropping-particle":"","family":"Fitzmaurice","given":"Connor","non-dropping-particle":"","parse-names":false,"suffix":""},{"dropping-particle":"","family":"Ouimette","given":"Monique Y","non-dropping-particle":"","parse-names":false,"suffix":""},{"dropping-particle":"","family":"Schor","given":"Juliet B","non-dropping-particle":"","parse-names":false,"suffix":""},{"dropping-particle":"","family":"Willis","given":"Margaret","non-dropping-particle":"","parse-names":false,"suffix":""},{"dropping-particle":"","family":"Laidley","given":"Thomas","non-dropping-particle":"","parse-names":false,"suffix":""}],"container-title":"Journal of Consumer Culture ","id":"ITEM-2","issue":"2 ","issued":{"date-parts":[["2014"]]},"page":"158-178","title":"An emerging eco-habitus: The reconfiguration of high cultural capital practices among ethical consumers","type":"article-journal","volume":"14 "}},{"id":"ITEM-3","uris":["http://www.mendeley.com/documents/?uuid=a26100dc-fe78-49ed-9fec-77515b5ee6a0"],"uri":["http://www.mendeley.com/documents/?uuid=a26100dc-fe78-49ed-9fec-77515b5ee6a0"],"itemData":{"author":[{"dropping-particle":"","family":"Fitzmaurice","given":"Connor","non-dropping-particle":"","parse-names":false,"suffix":""},{"dropping-particle":"","family":"Schor","given":"Juliet B.","non-dropping-particle":"","parse-names":false,"suffix":""}],"container-title":"Social Problems","id":"ITEM-3","issued":{"date-parts":[["2018"]]},"title":"Homemade Matters: Logics of Exclusion in a Failed Food Swap","type":"article-journal","volume":"spx046"}}],"schema":"https://github.com/citation-style-language/schema/raw/master/csl-citation.json"} </w:instrText>
      </w:r>
      <w:r w:rsidR="00A35CBC" w:rsidRPr="002909F2">
        <w:rPr>
          <w:rFonts w:ascii="Times New Roman" w:hAnsi="Times New Roman" w:cs="Times New Roman"/>
        </w:rPr>
        <w:fldChar w:fldCharType="separate"/>
      </w:r>
      <w:r w:rsidR="00B51C35" w:rsidRPr="00B51C35">
        <w:rPr>
          <w:rFonts w:ascii="Times New Roman" w:hAnsi="Times New Roman" w:cs="Times New Roman"/>
        </w:rPr>
        <w:t>(Bourdieu 1984; Carfagna et al. 2014; Fitzmaurice and Schor 2018)</w:t>
      </w:r>
      <w:r w:rsidR="00A35CBC" w:rsidRPr="002909F2">
        <w:rPr>
          <w:rFonts w:ascii="Times New Roman" w:hAnsi="Times New Roman" w:cs="Times New Roman"/>
        </w:rPr>
        <w:fldChar w:fldCharType="end"/>
      </w:r>
      <w:r w:rsidR="00A35CBC" w:rsidRPr="002909F2">
        <w:rPr>
          <w:rFonts w:ascii="Times New Roman" w:hAnsi="Times New Roman" w:cs="Times New Roman"/>
        </w:rPr>
        <w:t>.</w:t>
      </w:r>
      <w:r w:rsidRPr="002909F2">
        <w:rPr>
          <w:rFonts w:ascii="Times New Roman" w:hAnsi="Times New Roman" w:cs="Times New Roman"/>
        </w:rPr>
        <w:t xml:space="preserve">  </w:t>
      </w:r>
      <w:r w:rsidR="00F75C37" w:rsidRPr="002909F2">
        <w:rPr>
          <w:rFonts w:ascii="Times New Roman" w:hAnsi="Times New Roman" w:cs="Times New Roman"/>
        </w:rPr>
        <w:t>P</w:t>
      </w:r>
      <w:r w:rsidRPr="002909F2">
        <w:rPr>
          <w:rFonts w:ascii="Times New Roman" w:hAnsi="Times New Roman" w:cs="Times New Roman"/>
        </w:rPr>
        <w:t xml:space="preserve">articipants enact these </w:t>
      </w:r>
      <w:r w:rsidR="003E071A" w:rsidRPr="002909F2">
        <w:rPr>
          <w:rFonts w:ascii="Times New Roman" w:hAnsi="Times New Roman" w:cs="Times New Roman"/>
        </w:rPr>
        <w:t>three</w:t>
      </w:r>
      <w:r w:rsidRPr="002909F2">
        <w:rPr>
          <w:rFonts w:ascii="Times New Roman" w:hAnsi="Times New Roman" w:cs="Times New Roman"/>
        </w:rPr>
        <w:t xml:space="preserve"> dimensions in their sharing practices. The first is the most </w:t>
      </w:r>
      <w:r w:rsidR="009456A0" w:rsidRPr="002909F2">
        <w:rPr>
          <w:rFonts w:ascii="Times New Roman" w:hAnsi="Times New Roman" w:cs="Times New Roman"/>
        </w:rPr>
        <w:t xml:space="preserve">overtly </w:t>
      </w:r>
      <w:r w:rsidRPr="002909F2">
        <w:rPr>
          <w:rFonts w:ascii="Times New Roman" w:hAnsi="Times New Roman" w:cs="Times New Roman"/>
        </w:rPr>
        <w:t xml:space="preserve">articulated, in large part because it is so salient in </w:t>
      </w:r>
      <w:r w:rsidR="009456A0" w:rsidRPr="002909F2">
        <w:rPr>
          <w:rFonts w:ascii="Times New Roman" w:hAnsi="Times New Roman" w:cs="Times New Roman"/>
        </w:rPr>
        <w:t xml:space="preserve">the discourses of </w:t>
      </w:r>
      <w:r w:rsidR="00F75C37" w:rsidRPr="002909F2">
        <w:rPr>
          <w:rFonts w:ascii="Times New Roman" w:hAnsi="Times New Roman" w:cs="Times New Roman"/>
        </w:rPr>
        <w:t>sharing sites. Food swaps, time</w:t>
      </w:r>
      <w:r w:rsidR="009456A0" w:rsidRPr="002909F2">
        <w:rPr>
          <w:rFonts w:ascii="Times New Roman" w:hAnsi="Times New Roman" w:cs="Times New Roman"/>
        </w:rPr>
        <w:t xml:space="preserve">banks, tool libraries, and neighborhood goods sharing platforms are all committed to building local economies of production and consumption. Consumers </w:t>
      </w:r>
      <w:r w:rsidR="00F75C37" w:rsidRPr="002909F2">
        <w:rPr>
          <w:rFonts w:ascii="Times New Roman" w:hAnsi="Times New Roman" w:cs="Times New Roman"/>
        </w:rPr>
        <w:t xml:space="preserve">categorize </w:t>
      </w:r>
      <w:r w:rsidR="009456A0" w:rsidRPr="002909F2">
        <w:rPr>
          <w:rFonts w:ascii="Times New Roman" w:hAnsi="Times New Roman" w:cs="Times New Roman"/>
        </w:rPr>
        <w:t>these initiatives with other efforts to “Buy Local,” such as farmers’ market</w:t>
      </w:r>
      <w:r w:rsidR="00A216A8" w:rsidRPr="002909F2">
        <w:rPr>
          <w:rFonts w:ascii="Times New Roman" w:hAnsi="Times New Roman" w:cs="Times New Roman"/>
        </w:rPr>
        <w:t xml:space="preserve">s and </w:t>
      </w:r>
      <w:r w:rsidR="009456A0" w:rsidRPr="002909F2">
        <w:rPr>
          <w:rFonts w:ascii="Times New Roman" w:hAnsi="Times New Roman" w:cs="Times New Roman"/>
        </w:rPr>
        <w:t>Community-Supported Agriculture.</w:t>
      </w:r>
      <w:r w:rsidR="00A216A8" w:rsidRPr="002909F2">
        <w:rPr>
          <w:rFonts w:ascii="Times New Roman" w:hAnsi="Times New Roman" w:cs="Times New Roman"/>
        </w:rPr>
        <w:t xml:space="preserve"> </w:t>
      </w:r>
      <w:r w:rsidR="009456A0" w:rsidRPr="002909F2">
        <w:rPr>
          <w:rFonts w:ascii="Times New Roman" w:hAnsi="Times New Roman" w:cs="Times New Roman"/>
        </w:rPr>
        <w:t>But the preference for the local is also present in large, for</w:t>
      </w:r>
      <w:r w:rsidR="003E071A" w:rsidRPr="002909F2">
        <w:rPr>
          <w:rFonts w:ascii="Times New Roman" w:hAnsi="Times New Roman" w:cs="Times New Roman"/>
        </w:rPr>
        <w:t>-</w:t>
      </w:r>
      <w:r w:rsidR="009456A0" w:rsidRPr="002909F2">
        <w:rPr>
          <w:rFonts w:ascii="Times New Roman" w:hAnsi="Times New Roman" w:cs="Times New Roman"/>
        </w:rPr>
        <w:t>profit platforms</w:t>
      </w:r>
      <w:r w:rsidR="003E071A" w:rsidRPr="002909F2">
        <w:rPr>
          <w:rFonts w:ascii="Times New Roman" w:hAnsi="Times New Roman" w:cs="Times New Roman"/>
        </w:rPr>
        <w:t xml:space="preserve"> such as </w:t>
      </w:r>
      <w:r w:rsidR="009456A0" w:rsidRPr="002909F2">
        <w:rPr>
          <w:rFonts w:ascii="Times New Roman" w:hAnsi="Times New Roman" w:cs="Times New Roman"/>
        </w:rPr>
        <w:t>Airbnb.</w:t>
      </w:r>
      <w:r w:rsidRPr="002909F2">
        <w:rPr>
          <w:rFonts w:ascii="Times New Roman" w:hAnsi="Times New Roman" w:cs="Times New Roman"/>
        </w:rPr>
        <w:t xml:space="preserve"> “Live like a local,” is not merely a</w:t>
      </w:r>
      <w:r w:rsidR="003E071A" w:rsidRPr="002909F2">
        <w:rPr>
          <w:rFonts w:ascii="Times New Roman" w:hAnsi="Times New Roman" w:cs="Times New Roman"/>
        </w:rPr>
        <w:t xml:space="preserve"> branding</w:t>
      </w:r>
      <w:r w:rsidR="00F75C37" w:rsidRPr="002909F2">
        <w:rPr>
          <w:rFonts w:ascii="Times New Roman" w:hAnsi="Times New Roman" w:cs="Times New Roman"/>
        </w:rPr>
        <w:t xml:space="preserve"> slogan, but</w:t>
      </w:r>
      <w:r w:rsidRPr="002909F2">
        <w:rPr>
          <w:rFonts w:ascii="Times New Roman" w:hAnsi="Times New Roman" w:cs="Times New Roman"/>
        </w:rPr>
        <w:t xml:space="preserve"> a theme that comes up repeatedly in guests’ discussions of why they like the platform. Guests are appreciative of insider knowledge of restaurants, bars, and other consumer experiences. They enjoy living in “real” neighborhoods, rather than being confined to tourist-filled city centers. Disdaining mass tourism, as they reject mass consumption more generally, Airbnb gives them an opportunity to live in the homes of locals and to experience local culture. Airbnb’s recently introduced “Experiences” </w:t>
      </w:r>
      <w:r w:rsidR="00F525B0" w:rsidRPr="002909F2">
        <w:rPr>
          <w:rFonts w:ascii="Times New Roman" w:hAnsi="Times New Roman" w:cs="Times New Roman"/>
        </w:rPr>
        <w:t xml:space="preserve">market </w:t>
      </w:r>
      <w:r w:rsidRPr="002909F2">
        <w:rPr>
          <w:rFonts w:ascii="Times New Roman" w:hAnsi="Times New Roman" w:cs="Times New Roman"/>
        </w:rPr>
        <w:t>take</w:t>
      </w:r>
      <w:r w:rsidR="00F525B0" w:rsidRPr="002909F2">
        <w:rPr>
          <w:rFonts w:ascii="Times New Roman" w:hAnsi="Times New Roman" w:cs="Times New Roman"/>
        </w:rPr>
        <w:t>s</w:t>
      </w:r>
      <w:r w:rsidRPr="002909F2">
        <w:rPr>
          <w:rFonts w:ascii="Times New Roman" w:hAnsi="Times New Roman" w:cs="Times New Roman"/>
        </w:rPr>
        <w:t xml:space="preserve"> the local experience farther, offering not merely lodging and knowledge of retail, but the opportunity to spend time with local hosts and their friends—for a </w:t>
      </w:r>
      <w:r w:rsidR="00C529C0" w:rsidRPr="002909F2">
        <w:rPr>
          <w:rFonts w:ascii="Times New Roman" w:hAnsi="Times New Roman" w:cs="Times New Roman"/>
        </w:rPr>
        <w:t>price</w:t>
      </w:r>
      <w:r w:rsidRPr="002909F2">
        <w:rPr>
          <w:rFonts w:ascii="Times New Roman" w:hAnsi="Times New Roman" w:cs="Times New Roman"/>
        </w:rPr>
        <w:t xml:space="preserve">, of course. </w:t>
      </w:r>
      <w:r w:rsidR="009C0064" w:rsidRPr="002909F2">
        <w:rPr>
          <w:rFonts w:ascii="Times New Roman" w:hAnsi="Times New Roman" w:cs="Times New Roman"/>
        </w:rPr>
        <w:t xml:space="preserve">(This new </w:t>
      </w:r>
      <w:r w:rsidR="00F525B0" w:rsidRPr="002909F2">
        <w:rPr>
          <w:rFonts w:ascii="Times New Roman" w:hAnsi="Times New Roman" w:cs="Times New Roman"/>
        </w:rPr>
        <w:t>product</w:t>
      </w:r>
      <w:r w:rsidR="009C0064" w:rsidRPr="002909F2">
        <w:rPr>
          <w:rFonts w:ascii="Times New Roman" w:hAnsi="Times New Roman" w:cs="Times New Roman"/>
        </w:rPr>
        <w:t xml:space="preserve"> gives additional fodder for critics’ view that the platforms are colonizing daily life.</w:t>
      </w:r>
      <w:r w:rsidR="000A3D0E" w:rsidRPr="002909F2">
        <w:rPr>
          <w:rFonts w:ascii="Times New Roman" w:hAnsi="Times New Roman" w:cs="Times New Roman"/>
        </w:rPr>
        <w:t>)</w:t>
      </w:r>
      <w:r w:rsidR="009C0064" w:rsidRPr="002909F2">
        <w:rPr>
          <w:rFonts w:ascii="Times New Roman" w:hAnsi="Times New Roman" w:cs="Times New Roman"/>
        </w:rPr>
        <w:t xml:space="preserve"> </w:t>
      </w:r>
      <w:r w:rsidR="00C529C0" w:rsidRPr="002909F2">
        <w:rPr>
          <w:rFonts w:ascii="Times New Roman" w:hAnsi="Times New Roman" w:cs="Times New Roman"/>
        </w:rPr>
        <w:t>We note that</w:t>
      </w:r>
      <w:r w:rsidR="009456A0" w:rsidRPr="002909F2">
        <w:rPr>
          <w:rFonts w:ascii="Times New Roman" w:hAnsi="Times New Roman" w:cs="Times New Roman"/>
        </w:rPr>
        <w:t xml:space="preserve"> the</w:t>
      </w:r>
      <w:r w:rsidR="000A3D0E" w:rsidRPr="002909F2">
        <w:rPr>
          <w:rFonts w:ascii="Times New Roman" w:hAnsi="Times New Roman" w:cs="Times New Roman"/>
        </w:rPr>
        <w:t>re is a certain contradiction in</w:t>
      </w:r>
      <w:r w:rsidR="009456A0" w:rsidRPr="002909F2">
        <w:rPr>
          <w:rFonts w:ascii="Times New Roman" w:hAnsi="Times New Roman" w:cs="Times New Roman"/>
        </w:rPr>
        <w:t xml:space="preserve"> this discourse—as guests often travel long distances, and e</w:t>
      </w:r>
      <w:r w:rsidR="009C0064" w:rsidRPr="002909F2">
        <w:rPr>
          <w:rFonts w:ascii="Times New Roman" w:hAnsi="Times New Roman" w:cs="Times New Roman"/>
        </w:rPr>
        <w:t>ven globally—to experience the local</w:t>
      </w:r>
      <w:r w:rsidR="009456A0" w:rsidRPr="002909F2">
        <w:rPr>
          <w:rFonts w:ascii="Times New Roman" w:hAnsi="Times New Roman" w:cs="Times New Roman"/>
        </w:rPr>
        <w:t xml:space="preserve">. Furthermore, we find that the “local” that is desired by </w:t>
      </w:r>
      <w:r w:rsidR="002420CA" w:rsidRPr="002909F2">
        <w:rPr>
          <w:rFonts w:ascii="Times New Roman" w:hAnsi="Times New Roman" w:cs="Times New Roman"/>
        </w:rPr>
        <w:t>HCC</w:t>
      </w:r>
      <w:r w:rsidR="009456A0" w:rsidRPr="002909F2">
        <w:rPr>
          <w:rFonts w:ascii="Times New Roman" w:hAnsi="Times New Roman" w:cs="Times New Roman"/>
        </w:rPr>
        <w:t xml:space="preserve"> consumers is </w:t>
      </w:r>
      <w:r w:rsidR="002420CA" w:rsidRPr="002909F2">
        <w:rPr>
          <w:rFonts w:ascii="Times New Roman" w:hAnsi="Times New Roman" w:cs="Times New Roman"/>
        </w:rPr>
        <w:t xml:space="preserve">an upscale, cosmopolitan local, that is distinct </w:t>
      </w:r>
      <w:r w:rsidR="009456A0" w:rsidRPr="002909F2">
        <w:rPr>
          <w:rFonts w:ascii="Times New Roman" w:hAnsi="Times New Roman" w:cs="Times New Roman"/>
        </w:rPr>
        <w:t xml:space="preserve">from the </w:t>
      </w:r>
      <w:r w:rsidR="002420CA" w:rsidRPr="002909F2">
        <w:rPr>
          <w:rFonts w:ascii="Times New Roman" w:hAnsi="Times New Roman" w:cs="Times New Roman"/>
        </w:rPr>
        <w:t xml:space="preserve">“parochial” </w:t>
      </w:r>
      <w:r w:rsidR="00A216A8" w:rsidRPr="002909F2">
        <w:rPr>
          <w:rFonts w:ascii="Times New Roman" w:hAnsi="Times New Roman" w:cs="Times New Roman"/>
        </w:rPr>
        <w:t>local that</w:t>
      </w:r>
      <w:r w:rsidR="009456A0" w:rsidRPr="002909F2">
        <w:rPr>
          <w:rFonts w:ascii="Times New Roman" w:hAnsi="Times New Roman" w:cs="Times New Roman"/>
        </w:rPr>
        <w:t xml:space="preserve"> Holt’s </w:t>
      </w:r>
      <w:r w:rsidR="0062040B" w:rsidRPr="002909F2">
        <w:rPr>
          <w:rFonts w:ascii="Times New Roman" w:hAnsi="Times New Roman" w:cs="Times New Roman"/>
        </w:rPr>
        <w:t xml:space="preserve">lower cultural capital </w:t>
      </w:r>
      <w:r w:rsidR="00A216A8" w:rsidRPr="002909F2">
        <w:rPr>
          <w:rFonts w:ascii="Times New Roman" w:hAnsi="Times New Roman" w:cs="Times New Roman"/>
        </w:rPr>
        <w:t>consumers preferred</w:t>
      </w:r>
      <w:r w:rsidR="009456A0" w:rsidRPr="002909F2">
        <w:rPr>
          <w:rFonts w:ascii="Times New Roman" w:hAnsi="Times New Roman" w:cs="Times New Roman"/>
        </w:rPr>
        <w:t xml:space="preserve">. </w:t>
      </w:r>
    </w:p>
    <w:p w14:paraId="7FA4203B" w14:textId="77777777" w:rsidR="002420CA" w:rsidRPr="002909F2" w:rsidRDefault="002420CA" w:rsidP="00986E63">
      <w:pPr>
        <w:jc w:val="both"/>
        <w:rPr>
          <w:rFonts w:ascii="Times New Roman" w:hAnsi="Times New Roman" w:cs="Times New Roman"/>
        </w:rPr>
      </w:pPr>
    </w:p>
    <w:p w14:paraId="150BB4B3" w14:textId="02AC01E7" w:rsidR="00537C86" w:rsidRPr="002909F2" w:rsidRDefault="005C00D2" w:rsidP="00986E63">
      <w:pPr>
        <w:jc w:val="both"/>
        <w:rPr>
          <w:rFonts w:ascii="Times New Roman" w:hAnsi="Times New Roman" w:cs="Times New Roman"/>
        </w:rPr>
      </w:pPr>
      <w:r w:rsidRPr="002909F2">
        <w:rPr>
          <w:rFonts w:ascii="Times New Roman" w:hAnsi="Times New Roman" w:cs="Times New Roman"/>
        </w:rPr>
        <w:t xml:space="preserve">The second and third dimensions of the eco-habitus, the manual and the material, are closely related. </w:t>
      </w:r>
      <w:r w:rsidR="00537C86" w:rsidRPr="002909F2">
        <w:rPr>
          <w:rFonts w:ascii="Times New Roman" w:hAnsi="Times New Roman" w:cs="Times New Roman"/>
        </w:rPr>
        <w:t>In the earlier postwar era analyzed by Holt</w:t>
      </w:r>
      <w:r w:rsidR="00A35CBC" w:rsidRPr="002909F2">
        <w:rPr>
          <w:rFonts w:ascii="Times New Roman" w:hAnsi="Times New Roman" w:cs="Times New Roman"/>
        </w:rPr>
        <w:t xml:space="preserve"> </w:t>
      </w:r>
      <w:r w:rsidR="00A35CBC" w:rsidRPr="002909F2">
        <w:rPr>
          <w:rFonts w:ascii="Times New Roman" w:hAnsi="Times New Roman" w:cs="Times New Roman"/>
        </w:rPr>
        <w:fldChar w:fldCharType="begin" w:fldLock="1"/>
      </w:r>
      <w:r w:rsidR="00792BC4" w:rsidRPr="002909F2">
        <w:rPr>
          <w:rFonts w:ascii="Times New Roman" w:hAnsi="Times New Roman" w:cs="Times New Roman"/>
        </w:rPr>
        <w:instrText xml:space="preserve"> ADDIN ZOTERO_ITEM CSL_CITATION {"citationID":"AmMgEw3A","properties":{"formattedCitation":"(1998)","plainCitation":"(1998)"},"citationItems":[{"id":"ITEM-1","uris":["http://www.mendeley.com/documents/?uuid=740c06be-11ea-4ad1-a65e-ab204447a3aa"],"uri":["http://www.mendeley.com/documents/?uuid=740c06be-11ea-4ad1-a65e-ab204447a3aa"],"itemData":{"DOI":"10.1086/209523","ISSN":"0093-5301, 1537-5277","author":[{"dropping-particle":"","family":"Holt","given":"Douglas B.","non-dropping-particle":"","parse-names":false,"suffix":""}],"container-title":"Journal of Consumer Research","id":"ITEM-1","issue":"1","issued":{"date-parts":[["1998","6"]]},"language":"en","page":"1-25","title":"Does Cultural Capital Structure American Consumption?","type":"article-journal","volume":"25"},"suppress-author":1}],"schema":"https://github.com/citation-style-language/schema/raw/master/csl-citation.json"} </w:instrText>
      </w:r>
      <w:r w:rsidR="00A35CBC" w:rsidRPr="002909F2">
        <w:rPr>
          <w:rFonts w:ascii="Times New Roman" w:hAnsi="Times New Roman" w:cs="Times New Roman"/>
        </w:rPr>
        <w:fldChar w:fldCharType="separate"/>
      </w:r>
      <w:r w:rsidR="003A473E" w:rsidRPr="002909F2">
        <w:rPr>
          <w:rFonts w:ascii="Times New Roman" w:hAnsi="Times New Roman" w:cs="Times New Roman"/>
        </w:rPr>
        <w:t>(1998)</w:t>
      </w:r>
      <w:r w:rsidR="00A35CBC" w:rsidRPr="002909F2">
        <w:rPr>
          <w:rFonts w:ascii="Times New Roman" w:hAnsi="Times New Roman" w:cs="Times New Roman"/>
        </w:rPr>
        <w:fldChar w:fldCharType="end"/>
      </w:r>
      <w:r w:rsidR="00537C86" w:rsidRPr="002909F2">
        <w:rPr>
          <w:rFonts w:ascii="Times New Roman" w:hAnsi="Times New Roman" w:cs="Times New Roman"/>
        </w:rPr>
        <w:t xml:space="preserve"> and Bourdieu</w:t>
      </w:r>
      <w:r w:rsidR="00A35CBC" w:rsidRPr="002909F2">
        <w:rPr>
          <w:rFonts w:ascii="Times New Roman" w:hAnsi="Times New Roman" w:cs="Times New Roman"/>
        </w:rPr>
        <w:t xml:space="preserve"> </w:t>
      </w:r>
      <w:r w:rsidR="00A35CBC" w:rsidRPr="002909F2">
        <w:rPr>
          <w:rFonts w:ascii="Times New Roman" w:hAnsi="Times New Roman" w:cs="Times New Roman"/>
        </w:rPr>
        <w:fldChar w:fldCharType="begin" w:fldLock="1"/>
      </w:r>
      <w:r w:rsidR="00792BC4" w:rsidRPr="002909F2">
        <w:rPr>
          <w:rFonts w:ascii="Times New Roman" w:hAnsi="Times New Roman" w:cs="Times New Roman"/>
        </w:rPr>
        <w:instrText xml:space="preserve"> ADDIN ZOTERO_ITEM CSL_CITATION {"citationID":"JR61IHWB","properties":{"formattedCitation":"(1984)","plainCitation":"(1984)"},"citationItems":[{"id":"ITEM-1","uris":["http://www.mendeley.com/documents/?uuid=5445e47c-e8e1-468a-b8f1-1b1f762c60cb"],"uri":["http://www.mendeley.com/documents/?uuid=5445e47c-e8e1-468a-b8f1-1b1f762c60cb"],"itemData":{"ISBN":"0674212770","author":[{"dropping-particle":"","family":"Bourdieu","given":"Pierre","non-dropping-particle":"","parse-names":false,"suffix":""}],"id":"ITEM-1","issued":{"date-parts":[["1984"]]},"publisher":"Harvard University Press","publisher-place":"Cambridge, MA","title":"Distinction: A social critique of the judgement of taste","type":"book"},"suppress-author":1}],"schema":"https://github.com/citation-style-language/schema/raw/master/csl-citation.json"} </w:instrText>
      </w:r>
      <w:r w:rsidR="00A35CBC" w:rsidRPr="002909F2">
        <w:rPr>
          <w:rFonts w:ascii="Times New Roman" w:hAnsi="Times New Roman" w:cs="Times New Roman"/>
        </w:rPr>
        <w:fldChar w:fldCharType="separate"/>
      </w:r>
      <w:r w:rsidR="003A473E" w:rsidRPr="002909F2">
        <w:rPr>
          <w:rFonts w:ascii="Times New Roman" w:hAnsi="Times New Roman" w:cs="Times New Roman"/>
        </w:rPr>
        <w:t>(1984)</w:t>
      </w:r>
      <w:r w:rsidR="00A35CBC" w:rsidRPr="002909F2">
        <w:rPr>
          <w:rFonts w:ascii="Times New Roman" w:hAnsi="Times New Roman" w:cs="Times New Roman"/>
        </w:rPr>
        <w:fldChar w:fldCharType="end"/>
      </w:r>
      <w:r w:rsidR="00537C86" w:rsidRPr="002909F2">
        <w:rPr>
          <w:rFonts w:ascii="Times New Roman" w:hAnsi="Times New Roman" w:cs="Times New Roman"/>
        </w:rPr>
        <w:t>, the HCC habitus was oriented away toward the abstract and ideal</w:t>
      </w:r>
      <w:r w:rsidR="002420CA" w:rsidRPr="002909F2">
        <w:rPr>
          <w:rFonts w:ascii="Times New Roman" w:hAnsi="Times New Roman" w:cs="Times New Roman"/>
        </w:rPr>
        <w:t xml:space="preserve">, and away from the mundane and material, which was </w:t>
      </w:r>
      <w:r w:rsidR="00537C86" w:rsidRPr="002909F2">
        <w:rPr>
          <w:rFonts w:ascii="Times New Roman" w:hAnsi="Times New Roman" w:cs="Times New Roman"/>
        </w:rPr>
        <w:t>associated with the working class. In contrast, w</w:t>
      </w:r>
      <w:r w:rsidRPr="002909F2">
        <w:rPr>
          <w:rFonts w:ascii="Times New Roman" w:hAnsi="Times New Roman" w:cs="Times New Roman"/>
        </w:rPr>
        <w:t xml:space="preserve">e find that sharing economy participants have an orientation toward doing things with their hands and being creative. </w:t>
      </w:r>
      <w:r w:rsidR="003B342B" w:rsidRPr="002909F2">
        <w:rPr>
          <w:rFonts w:ascii="Times New Roman" w:hAnsi="Times New Roman" w:cs="Times New Roman"/>
        </w:rPr>
        <w:t>“Hacking”</w:t>
      </w:r>
      <w:r w:rsidR="005B2E23" w:rsidRPr="002909F2">
        <w:rPr>
          <w:rFonts w:ascii="Times New Roman" w:hAnsi="Times New Roman" w:cs="Times New Roman"/>
        </w:rPr>
        <w:t xml:space="preserve"> everyday objects by working to transform them is </w:t>
      </w:r>
      <w:r w:rsidR="00A11D7D" w:rsidRPr="002909F2">
        <w:rPr>
          <w:rFonts w:ascii="Times New Roman" w:hAnsi="Times New Roman" w:cs="Times New Roman"/>
        </w:rPr>
        <w:t>a popular</w:t>
      </w:r>
      <w:r w:rsidR="005B2E23" w:rsidRPr="002909F2">
        <w:rPr>
          <w:rFonts w:ascii="Times New Roman" w:hAnsi="Times New Roman" w:cs="Times New Roman"/>
        </w:rPr>
        <w:t xml:space="preserve"> trend among young HCCs who exhibit the eco-habitus. </w:t>
      </w:r>
      <w:r w:rsidR="005D1437" w:rsidRPr="002909F2">
        <w:rPr>
          <w:rFonts w:ascii="Times New Roman" w:hAnsi="Times New Roman" w:cs="Times New Roman"/>
        </w:rPr>
        <w:t>As one participant</w:t>
      </w:r>
      <w:r w:rsidR="00A11D7D" w:rsidRPr="002909F2">
        <w:rPr>
          <w:rFonts w:ascii="Times New Roman" w:hAnsi="Times New Roman" w:cs="Times New Roman"/>
        </w:rPr>
        <w:t xml:space="preserve"> noted: “what I know is that if I’m not creating, life is miserable.” </w:t>
      </w:r>
    </w:p>
    <w:p w14:paraId="4D8DDBDC" w14:textId="77777777" w:rsidR="00537C86" w:rsidRPr="002909F2" w:rsidRDefault="00537C86" w:rsidP="00986E63">
      <w:pPr>
        <w:jc w:val="both"/>
        <w:rPr>
          <w:rFonts w:ascii="Times New Roman" w:hAnsi="Times New Roman" w:cs="Times New Roman"/>
        </w:rPr>
      </w:pPr>
    </w:p>
    <w:p w14:paraId="1F86B7B3" w14:textId="3060BC58" w:rsidR="00B97077" w:rsidRPr="002909F2" w:rsidRDefault="00A11D7D" w:rsidP="00986E63">
      <w:pPr>
        <w:jc w:val="both"/>
        <w:rPr>
          <w:rFonts w:ascii="Times New Roman" w:hAnsi="Times New Roman" w:cs="Times New Roman"/>
        </w:rPr>
      </w:pPr>
      <w:r w:rsidRPr="002909F2">
        <w:rPr>
          <w:rFonts w:ascii="Times New Roman" w:hAnsi="Times New Roman" w:cs="Times New Roman"/>
        </w:rPr>
        <w:t xml:space="preserve">The urge to create is almost axiomatic at the makerspace, </w:t>
      </w:r>
      <w:r w:rsidR="005C00D2" w:rsidRPr="002909F2">
        <w:rPr>
          <w:rFonts w:ascii="Times New Roman" w:hAnsi="Times New Roman" w:cs="Times New Roman"/>
        </w:rPr>
        <w:t xml:space="preserve">but participants in other sites also engage in manual practices. At the food swap, offerings must be “homemade,” </w:t>
      </w:r>
      <w:r w:rsidR="00312BA4" w:rsidRPr="002909F2">
        <w:rPr>
          <w:rFonts w:ascii="Times New Roman" w:hAnsi="Times New Roman" w:cs="Times New Roman"/>
        </w:rPr>
        <w:t>that is</w:t>
      </w:r>
      <w:r w:rsidR="005C00D2" w:rsidRPr="002909F2">
        <w:rPr>
          <w:rFonts w:ascii="Times New Roman" w:hAnsi="Times New Roman" w:cs="Times New Roman"/>
        </w:rPr>
        <w:t>, made by hand. Timebankers use the network to learn manual skills, such as whittling. They also discuss their desire to escape fr</w:t>
      </w:r>
      <w:r w:rsidR="005D1437" w:rsidRPr="002909F2">
        <w:rPr>
          <w:rFonts w:ascii="Times New Roman" w:hAnsi="Times New Roman" w:cs="Times New Roman"/>
        </w:rPr>
        <w:t xml:space="preserve">om the “mental” orientation of </w:t>
      </w:r>
      <w:r w:rsidR="005C00D2" w:rsidRPr="002909F2">
        <w:rPr>
          <w:rFonts w:ascii="Times New Roman" w:hAnsi="Times New Roman" w:cs="Times New Roman"/>
        </w:rPr>
        <w:t xml:space="preserve">day jobs such as coding, to offer manual skills </w:t>
      </w:r>
      <w:r w:rsidR="005D1437" w:rsidRPr="002909F2">
        <w:rPr>
          <w:rFonts w:ascii="Times New Roman" w:hAnsi="Times New Roman" w:cs="Times New Roman"/>
        </w:rPr>
        <w:t xml:space="preserve">like </w:t>
      </w:r>
      <w:r w:rsidR="00E15E37" w:rsidRPr="002909F2">
        <w:rPr>
          <w:rFonts w:ascii="Times New Roman" w:hAnsi="Times New Roman" w:cs="Times New Roman"/>
        </w:rPr>
        <w:t>home repair and</w:t>
      </w:r>
      <w:r w:rsidR="005C00D2" w:rsidRPr="002909F2">
        <w:rPr>
          <w:rFonts w:ascii="Times New Roman" w:hAnsi="Times New Roman" w:cs="Times New Roman"/>
        </w:rPr>
        <w:t xml:space="preserve"> gardening. </w:t>
      </w:r>
      <w:r w:rsidR="00C76E8C" w:rsidRPr="002909F2">
        <w:rPr>
          <w:rFonts w:ascii="Times New Roman" w:hAnsi="Times New Roman" w:cs="Times New Roman"/>
        </w:rPr>
        <w:t xml:space="preserve">Participants for-profit platforms </w:t>
      </w:r>
      <w:r w:rsidR="005D1437" w:rsidRPr="002909F2">
        <w:rPr>
          <w:rFonts w:ascii="Times New Roman" w:hAnsi="Times New Roman" w:cs="Times New Roman"/>
        </w:rPr>
        <w:t xml:space="preserve">engage in and extol </w:t>
      </w:r>
      <w:r w:rsidR="00051048" w:rsidRPr="002909F2">
        <w:rPr>
          <w:rFonts w:ascii="Times New Roman" w:hAnsi="Times New Roman" w:cs="Times New Roman"/>
        </w:rPr>
        <w:t xml:space="preserve">manual </w:t>
      </w:r>
      <w:r w:rsidR="005D1437" w:rsidRPr="002909F2">
        <w:rPr>
          <w:rFonts w:ascii="Times New Roman" w:hAnsi="Times New Roman" w:cs="Times New Roman"/>
        </w:rPr>
        <w:t>skills</w:t>
      </w:r>
      <w:r w:rsidR="003B342B" w:rsidRPr="002909F2">
        <w:rPr>
          <w:rFonts w:ascii="Times New Roman" w:hAnsi="Times New Roman" w:cs="Times New Roman"/>
        </w:rPr>
        <w:t xml:space="preserve">. </w:t>
      </w:r>
      <w:r w:rsidR="005D1437" w:rsidRPr="002909F2">
        <w:rPr>
          <w:rFonts w:ascii="Times New Roman" w:hAnsi="Times New Roman" w:cs="Times New Roman"/>
        </w:rPr>
        <w:t xml:space="preserve">Many TaskRabbits assemble Ikea furniture. </w:t>
      </w:r>
      <w:r w:rsidR="003B342B" w:rsidRPr="002909F2">
        <w:rPr>
          <w:rFonts w:ascii="Times New Roman" w:hAnsi="Times New Roman" w:cs="Times New Roman"/>
        </w:rPr>
        <w:t>One provider</w:t>
      </w:r>
      <w:r w:rsidR="00C76E8C" w:rsidRPr="002909F2">
        <w:rPr>
          <w:rFonts w:ascii="Times New Roman" w:hAnsi="Times New Roman" w:cs="Times New Roman"/>
        </w:rPr>
        <w:t xml:space="preserve"> spent much of his interview bemoaning the loss of </w:t>
      </w:r>
      <w:r w:rsidR="00051048" w:rsidRPr="002909F2">
        <w:rPr>
          <w:rFonts w:ascii="Times New Roman" w:hAnsi="Times New Roman" w:cs="Times New Roman"/>
        </w:rPr>
        <w:t xml:space="preserve">knowledge of plumbing, and other home repair skills. </w:t>
      </w:r>
      <w:r w:rsidR="003B342B" w:rsidRPr="002909F2">
        <w:rPr>
          <w:rFonts w:ascii="Times New Roman" w:hAnsi="Times New Roman" w:cs="Times New Roman"/>
        </w:rPr>
        <w:t xml:space="preserve">TaskRabbit consumers discussed </w:t>
      </w:r>
      <w:r w:rsidR="005D1437" w:rsidRPr="002909F2">
        <w:rPr>
          <w:rFonts w:ascii="Times New Roman" w:hAnsi="Times New Roman" w:cs="Times New Roman"/>
        </w:rPr>
        <w:t>their attraction to manual tasks</w:t>
      </w:r>
      <w:r w:rsidR="003B342B" w:rsidRPr="002909F2">
        <w:rPr>
          <w:rFonts w:ascii="Times New Roman" w:hAnsi="Times New Roman" w:cs="Times New Roman"/>
        </w:rPr>
        <w:t xml:space="preserve"> such as repurposing furniture. </w:t>
      </w:r>
      <w:r w:rsidR="006D7EA7" w:rsidRPr="002909F2">
        <w:rPr>
          <w:rFonts w:ascii="Times New Roman" w:hAnsi="Times New Roman" w:cs="Times New Roman"/>
        </w:rPr>
        <w:t xml:space="preserve">Some </w:t>
      </w:r>
      <w:r w:rsidR="005D1437" w:rsidRPr="002909F2">
        <w:rPr>
          <w:rFonts w:ascii="Times New Roman" w:hAnsi="Times New Roman" w:cs="Times New Roman"/>
        </w:rPr>
        <w:t xml:space="preserve">Airbnb </w:t>
      </w:r>
      <w:r w:rsidR="006D7EA7" w:rsidRPr="002909F2">
        <w:rPr>
          <w:rFonts w:ascii="Times New Roman" w:hAnsi="Times New Roman" w:cs="Times New Roman"/>
        </w:rPr>
        <w:t xml:space="preserve">guests discussed their preference for </w:t>
      </w:r>
      <w:r w:rsidR="005D1437" w:rsidRPr="002909F2">
        <w:rPr>
          <w:rFonts w:ascii="Times New Roman" w:hAnsi="Times New Roman" w:cs="Times New Roman"/>
        </w:rPr>
        <w:t xml:space="preserve">homes over hotels because they could </w:t>
      </w:r>
      <w:r w:rsidR="006D7EA7" w:rsidRPr="002909F2">
        <w:rPr>
          <w:rFonts w:ascii="Times New Roman" w:hAnsi="Times New Roman" w:cs="Times New Roman"/>
        </w:rPr>
        <w:t>engage in manual practices such as cooking or ritualized coffee preparation</w:t>
      </w:r>
      <w:r w:rsidR="00312BA4" w:rsidRPr="002909F2">
        <w:rPr>
          <w:rFonts w:ascii="Times New Roman" w:hAnsi="Times New Roman" w:cs="Times New Roman"/>
        </w:rPr>
        <w:t>,</w:t>
      </w:r>
      <w:r w:rsidR="006D7EA7" w:rsidRPr="002909F2">
        <w:rPr>
          <w:rFonts w:ascii="Times New Roman" w:hAnsi="Times New Roman" w:cs="Times New Roman"/>
        </w:rPr>
        <w:t xml:space="preserve"> without interruption</w:t>
      </w:r>
      <w:r w:rsidR="00A35CBC" w:rsidRPr="002909F2">
        <w:rPr>
          <w:rFonts w:ascii="Times New Roman" w:hAnsi="Times New Roman" w:cs="Times New Roman"/>
        </w:rPr>
        <w:t xml:space="preserve"> </w:t>
      </w:r>
      <w:r w:rsidR="006D4C02">
        <w:rPr>
          <w:rFonts w:ascii="Times New Roman" w:hAnsi="Times New Roman" w:cs="Times New Roman"/>
        </w:rPr>
        <w:fldChar w:fldCharType="begin"/>
      </w:r>
      <w:r w:rsidR="006D4C02">
        <w:rPr>
          <w:rFonts w:ascii="Times New Roman" w:hAnsi="Times New Roman" w:cs="Times New Roman"/>
        </w:rPr>
        <w:instrText xml:space="preserve"> ADDIN ZOTERO_ITEM CSL_CITATION {"citationID":"SJu87Lh5","properties":{"formattedCitation":"(Fitzmaurice and Schor 2018)","plainCitation":"(Fitzmaurice and Schor 2018)"},"citationItems":[{"id":"xfSdPSKt/IiTlFSpA","uris":["http://www.mendeley.com/documents/?uuid=a26100dc-fe78-49ed-9fec-77515b5ee6a0"],"uri":["http://www.mendeley.com/documents/?uuid=a26100dc-fe78-49ed-9fec-77515b5ee6a0"],"itemData":{"author":[{"dropping-particle":"","family":"Fitzmaurice","given":"Connor","non-dropping-particle":"","parse-names":false,"suffix":""},{"dropping-particle":"","family":"Schor","given":"Juliet B.","non-dropping-particle":"","parse-names":false,"suffix":""}],"container-title":"Social Problems","id":"xfSdPSKt/IiTlFSpA","issued":{"year":2018},"title":"Homemade Matters: Logics of Exclusion in a Failed Food Swap","type":"article-journal","volume":"spx046","container-title-short":"Soc. Probl."}}],"schema":"https://github.com/citation-style-language/schema/raw/master/csl-citation.json"} </w:instrText>
      </w:r>
      <w:r w:rsidR="006D4C02">
        <w:rPr>
          <w:rFonts w:ascii="Times New Roman" w:hAnsi="Times New Roman" w:cs="Times New Roman"/>
        </w:rPr>
        <w:fldChar w:fldCharType="separate"/>
      </w:r>
      <w:r w:rsidR="006D4C02" w:rsidRPr="006D4C02">
        <w:rPr>
          <w:rFonts w:ascii="Times New Roman" w:hAnsi="Times New Roman" w:cs="Times New Roman"/>
        </w:rPr>
        <w:t>(Fitzmaurice and Schor 2018)</w:t>
      </w:r>
      <w:r w:rsidR="006D4C02">
        <w:rPr>
          <w:rFonts w:ascii="Times New Roman" w:hAnsi="Times New Roman" w:cs="Times New Roman"/>
        </w:rPr>
        <w:fldChar w:fldCharType="end"/>
      </w:r>
      <w:r w:rsidR="006D7EA7" w:rsidRPr="002909F2">
        <w:rPr>
          <w:rFonts w:ascii="Times New Roman" w:hAnsi="Times New Roman" w:cs="Times New Roman"/>
        </w:rPr>
        <w:t xml:space="preserve">. </w:t>
      </w:r>
      <w:r w:rsidR="000D6EC3" w:rsidRPr="002909F2">
        <w:rPr>
          <w:rFonts w:ascii="Times New Roman" w:hAnsi="Times New Roman" w:cs="Times New Roman"/>
        </w:rPr>
        <w:t xml:space="preserve">The turn toward manual labor, and away from the traditional HCC realms of the abstract, mental and intellectual, is </w:t>
      </w:r>
      <w:r w:rsidR="00E709EC" w:rsidRPr="002909F2">
        <w:rPr>
          <w:rFonts w:ascii="Times New Roman" w:hAnsi="Times New Roman" w:cs="Times New Roman"/>
        </w:rPr>
        <w:t xml:space="preserve">also </w:t>
      </w:r>
      <w:r w:rsidR="000D6EC3" w:rsidRPr="002909F2">
        <w:rPr>
          <w:rFonts w:ascii="Times New Roman" w:hAnsi="Times New Roman" w:cs="Times New Roman"/>
        </w:rPr>
        <w:t xml:space="preserve">connected to the </w:t>
      </w:r>
      <w:r w:rsidR="00537C86" w:rsidRPr="002909F2">
        <w:rPr>
          <w:rFonts w:ascii="Times New Roman" w:hAnsi="Times New Roman" w:cs="Times New Roman"/>
        </w:rPr>
        <w:t>importance</w:t>
      </w:r>
      <w:r w:rsidR="000D6EC3" w:rsidRPr="002909F2">
        <w:rPr>
          <w:rFonts w:ascii="Times New Roman" w:hAnsi="Times New Roman" w:cs="Times New Roman"/>
        </w:rPr>
        <w:t xml:space="preserve"> of materiality in the eco-habitus. </w:t>
      </w:r>
      <w:r w:rsidR="00537C86" w:rsidRPr="002909F2">
        <w:rPr>
          <w:rFonts w:ascii="Times New Roman" w:hAnsi="Times New Roman" w:cs="Times New Roman"/>
        </w:rPr>
        <w:t xml:space="preserve">Our respondents talk about the qualities of the foods they embrace and reject. They have a tactile orientation, especially to natural materials such as wood. They like to get their hands dirty with soil. They </w:t>
      </w:r>
      <w:r w:rsidR="00E709EC" w:rsidRPr="002909F2">
        <w:rPr>
          <w:rFonts w:ascii="Times New Roman" w:hAnsi="Times New Roman" w:cs="Times New Roman"/>
        </w:rPr>
        <w:t xml:space="preserve">reject materials that are too closely connected with mass consumption, such as plastic. This is one reason many prefer the more personalized experiences they can construct on a platform like Airbnb or TaskRabbit. </w:t>
      </w:r>
    </w:p>
    <w:p w14:paraId="62D5023C" w14:textId="00EBE18A" w:rsidR="00C32E98" w:rsidRPr="002909F2" w:rsidRDefault="00C32E98" w:rsidP="00986E63">
      <w:pPr>
        <w:jc w:val="both"/>
        <w:rPr>
          <w:rFonts w:ascii="Times New Roman" w:hAnsi="Times New Roman" w:cs="Times New Roman"/>
        </w:rPr>
      </w:pPr>
    </w:p>
    <w:p w14:paraId="2665AA75" w14:textId="2D88C8F5" w:rsidR="009F478C" w:rsidRPr="002909F2" w:rsidRDefault="00211A14" w:rsidP="00986E63">
      <w:pPr>
        <w:jc w:val="both"/>
        <w:rPr>
          <w:rFonts w:ascii="Times New Roman" w:hAnsi="Times New Roman" w:cs="Times New Roman"/>
        </w:rPr>
      </w:pPr>
      <w:r w:rsidRPr="002909F2">
        <w:rPr>
          <w:rFonts w:ascii="Times New Roman" w:hAnsi="Times New Roman" w:cs="Times New Roman"/>
        </w:rPr>
        <w:lastRenderedPageBreak/>
        <w:t xml:space="preserve">While </w:t>
      </w:r>
      <w:r w:rsidR="001C7BB1" w:rsidRPr="002909F2">
        <w:rPr>
          <w:rFonts w:ascii="Times New Roman" w:hAnsi="Times New Roman" w:cs="Times New Roman"/>
        </w:rPr>
        <w:t xml:space="preserve">the eco-habitus is not exclusive to the sharing economy, we do find that the moral aspirations of the HCC consumers we study mesh well with the common good claims of the sharing economy. </w:t>
      </w:r>
      <w:r w:rsidRPr="002909F2">
        <w:rPr>
          <w:rFonts w:ascii="Times New Roman" w:hAnsi="Times New Roman" w:cs="Times New Roman"/>
        </w:rPr>
        <w:t>Personalized, small</w:t>
      </w:r>
      <w:r w:rsidR="006D4C02">
        <w:rPr>
          <w:rFonts w:ascii="Times New Roman" w:hAnsi="Times New Roman" w:cs="Times New Roman"/>
        </w:rPr>
        <w:t>-</w:t>
      </w:r>
      <w:r w:rsidRPr="002909F2">
        <w:rPr>
          <w:rFonts w:ascii="Times New Roman" w:hAnsi="Times New Roman" w:cs="Times New Roman"/>
        </w:rPr>
        <w:t xml:space="preserve">scale exchange, creativity and autonomy are central to the enactment of an eco-habitus. At a time when global capitalism is generating extreme inequality, climate derangement, and social disconnection, the consumers we study are looking for an alternative. Whether the sharing economy truly represents one, or </w:t>
      </w:r>
      <w:r w:rsidR="00365C0B" w:rsidRPr="002909F2">
        <w:rPr>
          <w:rFonts w:ascii="Times New Roman" w:hAnsi="Times New Roman" w:cs="Times New Roman"/>
        </w:rPr>
        <w:t xml:space="preserve">is </w:t>
      </w:r>
      <w:r w:rsidRPr="002909F2">
        <w:rPr>
          <w:rFonts w:ascii="Times New Roman" w:hAnsi="Times New Roman" w:cs="Times New Roman"/>
        </w:rPr>
        <w:t xml:space="preserve">merely “neoliberalism on steroids,” as its critics claim, </w:t>
      </w:r>
      <w:r w:rsidR="000A3D0E" w:rsidRPr="002909F2">
        <w:rPr>
          <w:rFonts w:ascii="Times New Roman" w:hAnsi="Times New Roman" w:cs="Times New Roman"/>
        </w:rPr>
        <w:t xml:space="preserve">our </w:t>
      </w:r>
      <w:r w:rsidRPr="002909F2">
        <w:rPr>
          <w:rFonts w:ascii="Times New Roman" w:hAnsi="Times New Roman" w:cs="Times New Roman"/>
        </w:rPr>
        <w:t xml:space="preserve">participants are optimistic </w:t>
      </w:r>
      <w:r w:rsidR="000A3D0E" w:rsidRPr="002909F2">
        <w:rPr>
          <w:rFonts w:ascii="Times New Roman" w:hAnsi="Times New Roman" w:cs="Times New Roman"/>
        </w:rPr>
        <w:t>about its potential.</w:t>
      </w:r>
    </w:p>
    <w:p w14:paraId="33E0AB70" w14:textId="77777777" w:rsidR="001C7BB1" w:rsidRPr="002909F2" w:rsidRDefault="001C7BB1" w:rsidP="00986E63">
      <w:pPr>
        <w:jc w:val="both"/>
        <w:rPr>
          <w:rFonts w:ascii="Times New Roman" w:hAnsi="Times New Roman" w:cs="Times New Roman"/>
        </w:rPr>
      </w:pPr>
    </w:p>
    <w:p w14:paraId="79AD009F" w14:textId="551D3BA1" w:rsidR="00702A14" w:rsidRPr="002909F2" w:rsidRDefault="00C41FA0" w:rsidP="00986E63">
      <w:pPr>
        <w:jc w:val="both"/>
        <w:rPr>
          <w:rFonts w:ascii="Times New Roman" w:hAnsi="Times New Roman" w:cs="Times New Roman"/>
          <w:b/>
        </w:rPr>
      </w:pPr>
      <w:r w:rsidRPr="002909F2">
        <w:rPr>
          <w:rFonts w:ascii="Times New Roman" w:hAnsi="Times New Roman" w:cs="Times New Roman"/>
          <w:b/>
        </w:rPr>
        <w:t>Inequality and the Sharing Economy</w:t>
      </w:r>
      <w:r w:rsidR="00DB1087" w:rsidRPr="002909F2">
        <w:rPr>
          <w:rFonts w:ascii="Times New Roman" w:hAnsi="Times New Roman" w:cs="Times New Roman"/>
          <w:b/>
        </w:rPr>
        <w:t xml:space="preserve">: </w:t>
      </w:r>
      <w:r w:rsidRPr="002909F2">
        <w:rPr>
          <w:rFonts w:ascii="Times New Roman" w:hAnsi="Times New Roman" w:cs="Times New Roman"/>
          <w:b/>
        </w:rPr>
        <w:t>race and class</w:t>
      </w:r>
    </w:p>
    <w:p w14:paraId="672D6F8C" w14:textId="77777777" w:rsidR="00C41FA0" w:rsidRPr="002909F2" w:rsidRDefault="00C41FA0" w:rsidP="00986E63">
      <w:pPr>
        <w:jc w:val="both"/>
        <w:rPr>
          <w:rFonts w:ascii="Times New Roman" w:hAnsi="Times New Roman" w:cs="Times New Roman"/>
        </w:rPr>
      </w:pPr>
    </w:p>
    <w:p w14:paraId="600948DA" w14:textId="74D9BBCB" w:rsidR="005A18F5" w:rsidRPr="002909F2" w:rsidRDefault="00211A14" w:rsidP="00986E63">
      <w:pPr>
        <w:jc w:val="both"/>
        <w:rPr>
          <w:rFonts w:ascii="Times New Roman" w:hAnsi="Times New Roman" w:cs="Times New Roman"/>
        </w:rPr>
      </w:pPr>
      <w:r w:rsidRPr="002909F2">
        <w:rPr>
          <w:rFonts w:ascii="Times New Roman" w:hAnsi="Times New Roman" w:cs="Times New Roman"/>
        </w:rPr>
        <w:t xml:space="preserve">As </w:t>
      </w:r>
      <w:r w:rsidR="005A18F5" w:rsidRPr="002909F2">
        <w:rPr>
          <w:rFonts w:ascii="Times New Roman" w:hAnsi="Times New Roman" w:cs="Times New Roman"/>
        </w:rPr>
        <w:t>noted earlier, t</w:t>
      </w:r>
      <w:r w:rsidR="00702A14" w:rsidRPr="002909F2">
        <w:rPr>
          <w:rFonts w:ascii="Times New Roman" w:hAnsi="Times New Roman" w:cs="Times New Roman"/>
        </w:rPr>
        <w:t xml:space="preserve">he for-profit segment of the sharing economy </w:t>
      </w:r>
      <w:r w:rsidR="005A18F5" w:rsidRPr="002909F2">
        <w:rPr>
          <w:rFonts w:ascii="Times New Roman" w:hAnsi="Times New Roman" w:cs="Times New Roman"/>
        </w:rPr>
        <w:t>has put forward common good claims</w:t>
      </w:r>
      <w:r w:rsidR="00D46C06" w:rsidRPr="002909F2">
        <w:rPr>
          <w:rFonts w:ascii="Times New Roman" w:hAnsi="Times New Roman" w:cs="Times New Roman"/>
        </w:rPr>
        <w:t xml:space="preserve"> of efficiency, sociability and environmental benefit. Companies also claim to increase</w:t>
      </w:r>
      <w:r w:rsidR="00972320" w:rsidRPr="002909F2">
        <w:rPr>
          <w:rFonts w:ascii="Times New Roman" w:hAnsi="Times New Roman" w:cs="Times New Roman"/>
        </w:rPr>
        <w:t xml:space="preserve"> equity. One claim is that </w:t>
      </w:r>
      <w:r w:rsidR="0027707C" w:rsidRPr="002909F2">
        <w:rPr>
          <w:rFonts w:ascii="Times New Roman" w:hAnsi="Times New Roman" w:cs="Times New Roman"/>
        </w:rPr>
        <w:t xml:space="preserve">it benefits disadvantaged groups via enhanced </w:t>
      </w:r>
      <w:r w:rsidR="00702A14" w:rsidRPr="002909F2">
        <w:rPr>
          <w:rFonts w:ascii="Times New Roman" w:hAnsi="Times New Roman" w:cs="Times New Roman"/>
        </w:rPr>
        <w:t>access to economic opportunity. However, independent empirical studies have consistently found that discrimination, based primarily on ra</w:t>
      </w:r>
      <w:r w:rsidR="005A18F5" w:rsidRPr="002909F2">
        <w:rPr>
          <w:rFonts w:ascii="Times New Roman" w:hAnsi="Times New Roman" w:cs="Times New Roman"/>
        </w:rPr>
        <w:t xml:space="preserve">ce, is widespread. </w:t>
      </w:r>
      <w:r w:rsidR="00C41FA0" w:rsidRPr="002909F2">
        <w:rPr>
          <w:rFonts w:ascii="Times New Roman" w:hAnsi="Times New Roman" w:cs="Times New Roman"/>
        </w:rPr>
        <w:t xml:space="preserve">Another claim is </w:t>
      </w:r>
      <w:r w:rsidR="00972320" w:rsidRPr="002909F2">
        <w:rPr>
          <w:rFonts w:ascii="Times New Roman" w:hAnsi="Times New Roman" w:cs="Times New Roman"/>
        </w:rPr>
        <w:t>the sector</w:t>
      </w:r>
      <w:r w:rsidR="00C41FA0" w:rsidRPr="002909F2">
        <w:rPr>
          <w:rFonts w:ascii="Times New Roman" w:hAnsi="Times New Roman" w:cs="Times New Roman"/>
        </w:rPr>
        <w:t xml:space="preserve"> provides income to struggling middle class households. The evidence here is mixed, particularly if one also includes the losses of </w:t>
      </w:r>
      <w:r w:rsidR="00972320" w:rsidRPr="002909F2">
        <w:rPr>
          <w:rFonts w:ascii="Times New Roman" w:hAnsi="Times New Roman" w:cs="Times New Roman"/>
        </w:rPr>
        <w:t xml:space="preserve">jobs and </w:t>
      </w:r>
      <w:r w:rsidR="00C41FA0" w:rsidRPr="002909F2">
        <w:rPr>
          <w:rFonts w:ascii="Times New Roman" w:hAnsi="Times New Roman" w:cs="Times New Roman"/>
        </w:rPr>
        <w:t xml:space="preserve">income associated with “disrupted” industries. We think the more likely effect is that platforms are increasing incomes for the better-off segments of the middle class at the </w:t>
      </w:r>
      <w:r w:rsidR="00972320" w:rsidRPr="002909F2">
        <w:rPr>
          <w:rFonts w:ascii="Times New Roman" w:hAnsi="Times New Roman" w:cs="Times New Roman"/>
        </w:rPr>
        <w:t>expense of lower-educat</w:t>
      </w:r>
      <w:r w:rsidR="00531B34" w:rsidRPr="002909F2">
        <w:rPr>
          <w:rFonts w:ascii="Times New Roman" w:hAnsi="Times New Roman" w:cs="Times New Roman"/>
        </w:rPr>
        <w:t>ed</w:t>
      </w:r>
      <w:r w:rsidR="00972320" w:rsidRPr="002909F2">
        <w:rPr>
          <w:rFonts w:ascii="Times New Roman" w:hAnsi="Times New Roman" w:cs="Times New Roman"/>
        </w:rPr>
        <w:t xml:space="preserve"> workers. We start with the latter issue and then move on to discuss racial discrimination. </w:t>
      </w:r>
    </w:p>
    <w:p w14:paraId="3A0872ED" w14:textId="77777777" w:rsidR="005A18F5" w:rsidRPr="002909F2" w:rsidRDefault="005A18F5" w:rsidP="002E5447">
      <w:pPr>
        <w:rPr>
          <w:rFonts w:ascii="Times New Roman" w:hAnsi="Times New Roman" w:cs="Times New Roman"/>
        </w:rPr>
      </w:pPr>
    </w:p>
    <w:p w14:paraId="1DFB3B9D" w14:textId="326D7782" w:rsidR="00B910BB" w:rsidRPr="002909F2" w:rsidRDefault="00702A14" w:rsidP="0027707C">
      <w:pPr>
        <w:jc w:val="both"/>
        <w:rPr>
          <w:rFonts w:ascii="Times New Roman" w:hAnsi="Times New Roman" w:cs="Times New Roman"/>
        </w:rPr>
      </w:pPr>
      <w:r w:rsidRPr="002909F2">
        <w:rPr>
          <w:rFonts w:ascii="Times New Roman" w:hAnsi="Times New Roman" w:cs="Times New Roman"/>
        </w:rPr>
        <w:t xml:space="preserve">The economic opportunities presented by the sharing economy are often discussed </w:t>
      </w:r>
      <w:r w:rsidR="00972320" w:rsidRPr="002909F2">
        <w:rPr>
          <w:rFonts w:ascii="Times New Roman" w:hAnsi="Times New Roman" w:cs="Times New Roman"/>
        </w:rPr>
        <w:t xml:space="preserve">in terms of </w:t>
      </w:r>
      <w:r w:rsidRPr="002909F2">
        <w:rPr>
          <w:rFonts w:ascii="Times New Roman" w:hAnsi="Times New Roman" w:cs="Times New Roman"/>
        </w:rPr>
        <w:t>potential benefit</w:t>
      </w:r>
      <w:r w:rsidR="00972320" w:rsidRPr="002909F2">
        <w:rPr>
          <w:rFonts w:ascii="Times New Roman" w:hAnsi="Times New Roman" w:cs="Times New Roman"/>
        </w:rPr>
        <w:t>s</w:t>
      </w:r>
      <w:r w:rsidRPr="002909F2">
        <w:rPr>
          <w:rFonts w:ascii="Times New Roman" w:hAnsi="Times New Roman" w:cs="Times New Roman"/>
        </w:rPr>
        <w:t xml:space="preserve"> to pr</w:t>
      </w:r>
      <w:r w:rsidR="00531B34" w:rsidRPr="002909F2">
        <w:rPr>
          <w:rFonts w:ascii="Times New Roman" w:hAnsi="Times New Roman" w:cs="Times New Roman"/>
        </w:rPr>
        <w:t>oviders</w:t>
      </w:r>
      <w:r w:rsidRPr="002909F2">
        <w:rPr>
          <w:rFonts w:ascii="Times New Roman" w:hAnsi="Times New Roman" w:cs="Times New Roman"/>
        </w:rPr>
        <w:t xml:space="preserve">. Proponents focus on how the platforms </w:t>
      </w:r>
      <w:r w:rsidR="000E006A" w:rsidRPr="002909F2">
        <w:rPr>
          <w:rFonts w:ascii="Times New Roman" w:hAnsi="Times New Roman" w:cs="Times New Roman"/>
        </w:rPr>
        <w:t xml:space="preserve">eliminate </w:t>
      </w:r>
      <w:r w:rsidRPr="002909F2">
        <w:rPr>
          <w:rFonts w:ascii="Times New Roman" w:hAnsi="Times New Roman" w:cs="Times New Roman"/>
        </w:rPr>
        <w:t>formal, onerous a</w:t>
      </w:r>
      <w:r w:rsidR="000E006A" w:rsidRPr="002909F2">
        <w:rPr>
          <w:rFonts w:ascii="Times New Roman" w:hAnsi="Times New Roman" w:cs="Times New Roman"/>
        </w:rPr>
        <w:t xml:space="preserve">nd expensive barriers to entry in </w:t>
      </w:r>
      <w:r w:rsidRPr="002909F2">
        <w:rPr>
          <w:rFonts w:ascii="Times New Roman" w:hAnsi="Times New Roman" w:cs="Times New Roman"/>
        </w:rPr>
        <w:t>the market for transportation (taxi medallions) or accommodations (licensing)</w:t>
      </w:r>
      <w:r w:rsidR="00972320" w:rsidRPr="002909F2">
        <w:rPr>
          <w:rFonts w:ascii="Times New Roman" w:hAnsi="Times New Roman" w:cs="Times New Roman"/>
        </w:rPr>
        <w:t>. This</w:t>
      </w:r>
      <w:r w:rsidRPr="002909F2">
        <w:rPr>
          <w:rFonts w:ascii="Times New Roman" w:hAnsi="Times New Roman" w:cs="Times New Roman"/>
        </w:rPr>
        <w:t xml:space="preserve"> allow</w:t>
      </w:r>
      <w:r w:rsidR="00972320" w:rsidRPr="002909F2">
        <w:rPr>
          <w:rFonts w:ascii="Times New Roman" w:hAnsi="Times New Roman" w:cs="Times New Roman"/>
        </w:rPr>
        <w:t>s</w:t>
      </w:r>
      <w:r w:rsidRPr="002909F2">
        <w:rPr>
          <w:rFonts w:ascii="Times New Roman" w:hAnsi="Times New Roman" w:cs="Times New Roman"/>
        </w:rPr>
        <w:t xml:space="preserve"> individuals who could not have cleared those barriers a chance to compete</w:t>
      </w:r>
      <w:r w:rsidR="00A35CBC" w:rsidRPr="002909F2">
        <w:rPr>
          <w:rFonts w:ascii="Times New Roman" w:hAnsi="Times New Roman" w:cs="Times New Roman"/>
        </w:rPr>
        <w:t xml:space="preserve"> </w:t>
      </w:r>
      <w:r w:rsidR="00A35CBC" w:rsidRPr="002909F2">
        <w:rPr>
          <w:rFonts w:ascii="Times New Roman" w:hAnsi="Times New Roman" w:cs="Times New Roman"/>
        </w:rPr>
        <w:fldChar w:fldCharType="begin" w:fldLock="1"/>
      </w:r>
      <w:r w:rsidR="001C59A7" w:rsidRPr="002909F2">
        <w:rPr>
          <w:rFonts w:ascii="Times New Roman" w:hAnsi="Times New Roman" w:cs="Times New Roman"/>
        </w:rPr>
        <w:instrText xml:space="preserve"> ADDIN ZOTERO_ITEM CSL_CITATION {"citationID":"162LKrzn","properties":{"formattedCitation":"(Horton and Zeckhauser 2016; Zervas, Proserpio, and Byers 2015)","plainCitation":"(Horton and Zeckhauser 2016; Zervas, Proserpio, and Byers 2015)"},"citationItems":[{"id":1215,"uris":["http://zotero.org/groups/243644/items/QUV4K822"],"uri":["http://zotero.org/groups/243644/items/QUV4K822"],"itemData":{"id":1215,"type":"article-journal","title":"Owning, Using and Renting: Some Simple Economics of the\" Sharing Economy\"","container-title":"NBER Working Paper","volume":"22029","source":"Google Scholar","URL":"http://www.nber.org/papers/w22029","note":"00002","shortTitle":"Owning, Using and Renting","author":[{"family":"Horton","given":"John J."},{"family":"Zeckhauser","given":"Richard J."}],"issued":{"date-parts":[["2016"]]},"accessed":{"date-parts":[["2016",8,11]]}}},{"id":"ITEM-2","uris":["http://www.mendeley.com/documents/?uuid=069bbae4-6560-4b32-a1c4-1ad81f0ab0a4"],"uri":["http://www.mendeley.com/documents/?uuid=069bbae4-6560-4b32-a1c4-1ad81f0ab0a4"],"itemData":{"DOI":"10.1145/2764468.2764524","ISBN":"9781450334105","abstract":"Spurred by technological advancement, a number of decentralized peer-to-peer markets, now colloquially known as the sharing economy, have emerged as alternative suppliers of goods and services traditionally provided by long-established industries. A central question surrounding the sharing economy regards its long-term impact: will peer-to-peer platforms materialize as viable mainstream alternatives to traditional providers, or will they languish as niche markets? In this paper, we study Airbnb, a sharing economy pioneer offering short-term accommodation. Combining data from Airbnb and the Texas hotel industry, we estimate the impact of Airbnb's entry into the Texas market on hotel room revenue, and study the market response of hotels. To identify Airbnb's causal impact on hotel room revenue, we use a difference-in-differences empirical strategy that exploits the significant spatiotemporal variation in the patterns of Airbnb adoption across citylevel markets. We estimate that each 10% increase in Airbnb supply results in a 0:37% decrease in monthly hotel room revenue. In Austin, where Airbnb supply is highest, the impact on hotel revenue exceeds 10%. We find that Airbnb's impact is non-uniformly distributed, with lower-priced hotels, and hotels not catering to business travel being the most affected segments. Finally, we find that affected hotels have responded by reducing prices, an impact that benefits all consumers, not just participants in the sharing economy. Our work provides empirical evidence that the sharing economy is making inroads by successfully competing with, and acquiring market share from, incumbent firms.","author":[{"dropping-particle":"","family":"Zervas","given":"Georgios","non-dropping-particle":"","parse-names":false,"suffix":""},{"dropping-particle":"","family":"Proserpio","given":"Davide","non-dropping-particle":"","parse-names":false,"suffix":""},{"dropping-particle":"","family":"Byers","given":"John W","non-dropping-particle":"","parse-names":false,"suffix":""}],"container-title":"Proceedings of the Sixteenth ACM Conference on Economics and Computation - EC '15","id":"ITEM-2","issued":{"date-parts":[["2015"]]},"page":"637-637","title":"The Impact of the Sharing Economy on the Hotel Industry","type":"article-journal"}}],"schema":"https://github.com/citation-style-language/schema/raw/master/csl-citation.json"} </w:instrText>
      </w:r>
      <w:r w:rsidR="00A35CBC" w:rsidRPr="002909F2">
        <w:rPr>
          <w:rFonts w:ascii="Times New Roman" w:hAnsi="Times New Roman" w:cs="Times New Roman"/>
        </w:rPr>
        <w:fldChar w:fldCharType="separate"/>
      </w:r>
      <w:r w:rsidR="001C59A7" w:rsidRPr="002909F2">
        <w:rPr>
          <w:rFonts w:ascii="Times New Roman" w:hAnsi="Times New Roman" w:cs="Times New Roman"/>
        </w:rPr>
        <w:t>(Horton and Zeckhauser 2016; Zervas, Proserpio, and Byers 2015)</w:t>
      </w:r>
      <w:r w:rsidR="00A35CBC" w:rsidRPr="002909F2">
        <w:rPr>
          <w:rFonts w:ascii="Times New Roman" w:hAnsi="Times New Roman" w:cs="Times New Roman"/>
        </w:rPr>
        <w:fldChar w:fldCharType="end"/>
      </w:r>
      <w:r w:rsidRPr="002909F2">
        <w:rPr>
          <w:rFonts w:ascii="Times New Roman" w:hAnsi="Times New Roman" w:cs="Times New Roman"/>
        </w:rPr>
        <w:t xml:space="preserve">. </w:t>
      </w:r>
      <w:r w:rsidR="00972320" w:rsidRPr="002909F2">
        <w:rPr>
          <w:rFonts w:ascii="Times New Roman" w:hAnsi="Times New Roman" w:cs="Times New Roman"/>
        </w:rPr>
        <w:t>A less remarked upon but also relevant point is that some platforms do not discriminate against providers with criminal records, in contrast to most employers</w:t>
      </w:r>
      <w:r w:rsidR="00A53208" w:rsidRPr="002909F2">
        <w:rPr>
          <w:rFonts w:ascii="Times New Roman" w:hAnsi="Times New Roman" w:cs="Times New Roman"/>
        </w:rPr>
        <w:t xml:space="preserve"> </w:t>
      </w:r>
      <w:r w:rsidR="00E17E3C">
        <w:rPr>
          <w:rFonts w:ascii="Times New Roman" w:hAnsi="Times New Roman" w:cs="Times New Roman"/>
        </w:rPr>
        <w:fldChar w:fldCharType="begin"/>
      </w:r>
      <w:r w:rsidR="00E17E3C">
        <w:rPr>
          <w:rFonts w:ascii="Times New Roman" w:hAnsi="Times New Roman" w:cs="Times New Roman"/>
        </w:rPr>
        <w:instrText xml:space="preserve"> ADDIN ZOTERO_ITEM CSL_CITATION {"citationID":"0kKtsBhl","properties":{"formattedCitation":"(Pager 2008)","plainCitation":"(Pager 2008)"},"citationItems":[{"id":2822,"uris":["http://zotero.org/users/3535879/items/NRSS423U"],"uri":["http://zotero.org/users/3535879/items/NRSS423U"],"itemData":{"id":2822,"type":"book","title":"Marked: Race, crime, and finding work in an era of mass incarceration","publisher":"University of Chicago Press","publisher-place":"Chicago, IL","event-place":"Chicago, IL","ISBN":"0-226-64485-5","author":[{"family":"Pager","given":"Devah"}],"issued":{"date-parts":[["2008"]]}}}],"schema":"https://github.com/citation-style-language/schema/raw/master/csl-citation.json"} </w:instrText>
      </w:r>
      <w:r w:rsidR="00E17E3C">
        <w:rPr>
          <w:rFonts w:ascii="Times New Roman" w:hAnsi="Times New Roman" w:cs="Times New Roman"/>
        </w:rPr>
        <w:fldChar w:fldCharType="separate"/>
      </w:r>
      <w:r w:rsidR="00E17E3C" w:rsidRPr="00E17E3C">
        <w:rPr>
          <w:rFonts w:ascii="Times New Roman" w:hAnsi="Times New Roman" w:cs="Times New Roman"/>
        </w:rPr>
        <w:t>(Pager 2008)</w:t>
      </w:r>
      <w:r w:rsidR="00E17E3C">
        <w:rPr>
          <w:rFonts w:ascii="Times New Roman" w:hAnsi="Times New Roman" w:cs="Times New Roman"/>
        </w:rPr>
        <w:fldChar w:fldCharType="end"/>
      </w:r>
      <w:r w:rsidR="00E17E3C">
        <w:rPr>
          <w:rFonts w:ascii="Times New Roman" w:hAnsi="Times New Roman" w:cs="Times New Roman"/>
        </w:rPr>
        <w:t>,</w:t>
      </w:r>
      <w:r w:rsidR="00A42360" w:rsidRPr="002909F2">
        <w:rPr>
          <w:rFonts w:ascii="Times New Roman" w:hAnsi="Times New Roman" w:cs="Times New Roman"/>
        </w:rPr>
        <w:t xml:space="preserve"> although over time pressure to exclude those with records has increased, especially on ridehailing platforms</w:t>
      </w:r>
      <w:r w:rsidR="000E006A" w:rsidRPr="002909F2">
        <w:rPr>
          <w:rFonts w:ascii="Times New Roman" w:hAnsi="Times New Roman" w:cs="Times New Roman"/>
        </w:rPr>
        <w:t>.</w:t>
      </w:r>
      <w:r w:rsidR="00A42360" w:rsidRPr="002909F2">
        <w:rPr>
          <w:rFonts w:ascii="Times New Roman" w:hAnsi="Times New Roman" w:cs="Times New Roman"/>
        </w:rPr>
        <w:t xml:space="preserve"> In any case, platforms have relatively low barriers to entry, in comparison to conventional employment. Signing up is often as easy as </w:t>
      </w:r>
      <w:r w:rsidR="005800EC" w:rsidRPr="002909F2">
        <w:rPr>
          <w:rFonts w:ascii="Times New Roman" w:hAnsi="Times New Roman" w:cs="Times New Roman"/>
        </w:rPr>
        <w:t>filling out some fields on an app and attending an orientation session, or listing a property.</w:t>
      </w:r>
      <w:r w:rsidR="004C608C" w:rsidRPr="002909F2">
        <w:rPr>
          <w:rFonts w:ascii="Times New Roman" w:hAnsi="Times New Roman" w:cs="Times New Roman"/>
        </w:rPr>
        <w:t xml:space="preserve"> </w:t>
      </w:r>
      <w:r w:rsidR="00B910BB" w:rsidRPr="002909F2">
        <w:rPr>
          <w:rFonts w:ascii="Times New Roman" w:hAnsi="Times New Roman" w:cs="Times New Roman"/>
        </w:rPr>
        <w:t>In theory, t</w:t>
      </w:r>
      <w:r w:rsidR="004C608C" w:rsidRPr="002909F2">
        <w:rPr>
          <w:rFonts w:ascii="Times New Roman" w:hAnsi="Times New Roman" w:cs="Times New Roman"/>
        </w:rPr>
        <w:t>his</w:t>
      </w:r>
      <w:r w:rsidR="00B910BB" w:rsidRPr="002909F2">
        <w:rPr>
          <w:rFonts w:ascii="Times New Roman" w:hAnsi="Times New Roman" w:cs="Times New Roman"/>
        </w:rPr>
        <w:t xml:space="preserve"> should</w:t>
      </w:r>
      <w:r w:rsidR="004C608C" w:rsidRPr="002909F2">
        <w:rPr>
          <w:rFonts w:ascii="Times New Roman" w:hAnsi="Times New Roman" w:cs="Times New Roman"/>
        </w:rPr>
        <w:t xml:space="preserve"> </w:t>
      </w:r>
      <w:r w:rsidR="00B910BB" w:rsidRPr="002909F2">
        <w:rPr>
          <w:rFonts w:ascii="Times New Roman" w:hAnsi="Times New Roman" w:cs="Times New Roman"/>
        </w:rPr>
        <w:t xml:space="preserve">disproportionately benefit </w:t>
      </w:r>
      <w:r w:rsidR="004C608C" w:rsidRPr="002909F2">
        <w:rPr>
          <w:rFonts w:ascii="Times New Roman" w:hAnsi="Times New Roman" w:cs="Times New Roman"/>
        </w:rPr>
        <w:t xml:space="preserve">groups with </w:t>
      </w:r>
      <w:r w:rsidR="00B910BB" w:rsidRPr="002909F2">
        <w:rPr>
          <w:rFonts w:ascii="Times New Roman" w:hAnsi="Times New Roman" w:cs="Times New Roman"/>
        </w:rPr>
        <w:t>fewer resources, such as youth, the poor and racial minorities. While national surveys have not published data that would allow us to test this finding, in our limited, local sample, we find that earning on platforms is stratified by income and race, with the more lucrative sites having participants who are whiter, higher</w:t>
      </w:r>
      <w:r w:rsidR="00531B34" w:rsidRPr="002909F2">
        <w:rPr>
          <w:rFonts w:ascii="Times New Roman" w:hAnsi="Times New Roman" w:cs="Times New Roman"/>
        </w:rPr>
        <w:t>-</w:t>
      </w:r>
      <w:r w:rsidR="00B910BB" w:rsidRPr="002909F2">
        <w:rPr>
          <w:rFonts w:ascii="Times New Roman" w:hAnsi="Times New Roman" w:cs="Times New Roman"/>
        </w:rPr>
        <w:t>income and higher</w:t>
      </w:r>
      <w:r w:rsidR="00531B34" w:rsidRPr="002909F2">
        <w:rPr>
          <w:rFonts w:ascii="Times New Roman" w:hAnsi="Times New Roman" w:cs="Times New Roman"/>
        </w:rPr>
        <w:t>-</w:t>
      </w:r>
      <w:r w:rsidR="00B910BB" w:rsidRPr="002909F2">
        <w:rPr>
          <w:rFonts w:ascii="Times New Roman" w:hAnsi="Times New Roman" w:cs="Times New Roman"/>
        </w:rPr>
        <w:t xml:space="preserve">educated. </w:t>
      </w:r>
    </w:p>
    <w:p w14:paraId="12CF500E" w14:textId="77777777" w:rsidR="00972320" w:rsidRPr="002909F2" w:rsidRDefault="00972320" w:rsidP="0027707C">
      <w:pPr>
        <w:jc w:val="both"/>
        <w:rPr>
          <w:rFonts w:ascii="Times New Roman" w:hAnsi="Times New Roman" w:cs="Times New Roman"/>
        </w:rPr>
      </w:pPr>
    </w:p>
    <w:p w14:paraId="413FB155" w14:textId="7DF87A08" w:rsidR="00702A14" w:rsidRPr="002909F2" w:rsidRDefault="005800EC" w:rsidP="0027707C">
      <w:pPr>
        <w:jc w:val="both"/>
        <w:rPr>
          <w:rFonts w:ascii="Times New Roman" w:hAnsi="Times New Roman" w:cs="Times New Roman"/>
        </w:rPr>
      </w:pPr>
      <w:r w:rsidRPr="002909F2">
        <w:rPr>
          <w:rFonts w:ascii="Times New Roman" w:hAnsi="Times New Roman" w:cs="Times New Roman"/>
        </w:rPr>
        <w:t xml:space="preserve">Proponents of the “economic opportunity” argument also note that some platforms allow people to </w:t>
      </w:r>
      <w:r w:rsidR="00702A14" w:rsidRPr="002909F2">
        <w:rPr>
          <w:rFonts w:ascii="Times New Roman" w:hAnsi="Times New Roman" w:cs="Times New Roman"/>
        </w:rPr>
        <w:t>earn passive inco</w:t>
      </w:r>
      <w:r w:rsidR="00B931DC" w:rsidRPr="002909F2">
        <w:rPr>
          <w:rFonts w:ascii="Times New Roman" w:hAnsi="Times New Roman" w:cs="Times New Roman"/>
        </w:rPr>
        <w:t>me by renting out capital goods</w:t>
      </w:r>
      <w:r w:rsidRPr="002909F2">
        <w:rPr>
          <w:rFonts w:ascii="Times New Roman" w:hAnsi="Times New Roman" w:cs="Times New Roman"/>
        </w:rPr>
        <w:t xml:space="preserve"> they</w:t>
      </w:r>
      <w:r w:rsidR="00702A14" w:rsidRPr="002909F2">
        <w:rPr>
          <w:rFonts w:ascii="Times New Roman" w:hAnsi="Times New Roman" w:cs="Times New Roman"/>
        </w:rPr>
        <w:t xml:space="preserve"> have access to</w:t>
      </w:r>
      <w:r w:rsidR="00187F1B" w:rsidRPr="002909F2">
        <w:rPr>
          <w:rFonts w:ascii="Times New Roman" w:hAnsi="Times New Roman" w:cs="Times New Roman"/>
        </w:rPr>
        <w:t xml:space="preserve"> </w:t>
      </w:r>
      <w:r w:rsidR="00187F1B"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aHjRkFng","properties":{"formattedCitation":"(Fraiberger and Sundararajan 2015; Sperling 2015)","plainCitation":"(Fraiberger and Sundararajan 2015; Sperling 2015)"},"citationItems":[{"id":"ITEM-1","uris":["http://www.mendeley.com/documents/?uuid=b41a56f7-d71c-4085-9476-8f221dd1e53b"],"uri":["http://www.mendeley.com/documents/?uuid=b41a56f7-d71c-4085-9476-8f221dd1e53b"],"itemData":{"DOI":"10.2139/ssrn.2574337","ISSN":"1556-5068","abstract":"Will the sharing economy create long-run economic value? We develop a new dynamic model of peer-to-peer Internet-enabled rental markets for durable goods in which consumers may also trade their durable assets in (traditional) secondary markets, transaction costs and depreciation rates may vary with usage intensity, and consumers are heterogeneous in their price sensitivity and asset utilization rates. We characterize the stationary equilibrium of the model. We analyze the welfare and distributional effects of introducing these rental markets by calibrating our model with US automobile industry data and 2 years of transaction-level data we have obtained from Getaround, a large peer-to-peer car rental marketplace. Our counterfactual analyses vary marketplace access levels and matching frictions, showing that peer-to-peer rental markets change the allocation of goods significantly, substituting rental for ownership and lowering used-good prices while increasing consumer surplus. Consumption shifts and economic impact are significantly more pronounced for below-median income users, who also provide a majority of rental supply. Our results also suggest that these below-median income consumers will enjoy a disproportionate fraction of eventual welfare gains from this kind of 'sharing economy' through broader inclusion, higher quality rental-based consumption, and new ownership facilitated by rental supply revenues.","author":[{"dropping-particle":"","family":"Fraiberger","given":"Samuel P.","non-dropping-particle":"","parse-names":false,"suffix":""},{"dropping-particle":"","family":"Sundararajan","given":"Arun","non-dropping-particle":"","parse-names":false,"suffix":""}],"container-title":"NYU Stern School of Business Research Paper","id":"ITEM-1","issued":{"date-parts":[["2015"]]},"page":"1-44","title":"Peer-to-Peer Rental Markets in the Sharing Economy","type":"article-journal"}},{"id":"ITEM-2","uris":["http://www.mendeley.com/documents/?uuid=98a587b5-986a-4ab5-93d5-442a8ef3ca36"],"uri":["http://www.mendeley.com/documents/?uuid=98a587b5-986a-4ab5-93d5-442a8ef3ca36"],"itemData":{"URL":"http://publicpolicy.airbnb.com/new-report-impact-airbnb-middle-class-income-stagnation/","accessed":{"date-parts":[["2016","3","5"]]},"author":[{"dropping-particle":"","family":"Sperling","given":"Gene","non-dropping-particle":"","parse-names":false,"suffix":""}],"id":"ITEM-2","issued":{"date-parts":[["2015"]]},"title":"How Airbnb Combats Middle Class Income Stagnation","type":"webpage"}}],"schema":"https://github.com/citation-style-language/schema/raw/master/csl-citation.json"} </w:instrText>
      </w:r>
      <w:r w:rsidR="00187F1B" w:rsidRPr="002909F2">
        <w:rPr>
          <w:rFonts w:ascii="Times New Roman" w:hAnsi="Times New Roman" w:cs="Times New Roman"/>
        </w:rPr>
        <w:fldChar w:fldCharType="separate"/>
      </w:r>
      <w:r w:rsidR="003A473E" w:rsidRPr="002909F2">
        <w:rPr>
          <w:rFonts w:ascii="Times New Roman" w:hAnsi="Times New Roman" w:cs="Times New Roman"/>
        </w:rPr>
        <w:t>(Fraiberger and Sundararajan 2015; Sperling 2015)</w:t>
      </w:r>
      <w:r w:rsidR="00187F1B" w:rsidRPr="002909F2">
        <w:rPr>
          <w:rFonts w:ascii="Times New Roman" w:hAnsi="Times New Roman" w:cs="Times New Roman"/>
        </w:rPr>
        <w:fldChar w:fldCharType="end"/>
      </w:r>
      <w:r w:rsidR="00187F1B" w:rsidRPr="002909F2">
        <w:rPr>
          <w:rFonts w:ascii="Times New Roman" w:hAnsi="Times New Roman" w:cs="Times New Roman"/>
        </w:rPr>
        <w:t>,</w:t>
      </w:r>
      <w:r w:rsidRPr="002909F2">
        <w:rPr>
          <w:rFonts w:ascii="Times New Roman" w:hAnsi="Times New Roman" w:cs="Times New Roman"/>
        </w:rPr>
        <w:t xml:space="preserve"> or e</w:t>
      </w:r>
      <w:r w:rsidR="00702A14" w:rsidRPr="002909F2">
        <w:rPr>
          <w:rFonts w:ascii="Times New Roman" w:hAnsi="Times New Roman" w:cs="Times New Roman"/>
        </w:rPr>
        <w:t xml:space="preserve">ven tap into a higher rate of return </w:t>
      </w:r>
      <w:r w:rsidR="00B931DC" w:rsidRPr="002909F2">
        <w:rPr>
          <w:rFonts w:ascii="Times New Roman" w:hAnsi="Times New Roman" w:cs="Times New Roman"/>
        </w:rPr>
        <w:t xml:space="preserve">on their </w:t>
      </w:r>
      <w:r w:rsidR="00D4005B" w:rsidRPr="002909F2">
        <w:rPr>
          <w:rFonts w:ascii="Times New Roman" w:hAnsi="Times New Roman" w:cs="Times New Roman"/>
        </w:rPr>
        <w:t xml:space="preserve">capital goods </w:t>
      </w:r>
      <w:r w:rsidR="00702A14" w:rsidRPr="002909F2">
        <w:rPr>
          <w:rFonts w:ascii="Times New Roman" w:hAnsi="Times New Roman" w:cs="Times New Roman"/>
        </w:rPr>
        <w:t xml:space="preserve">than they otherwise would through </w:t>
      </w:r>
      <w:r w:rsidR="00B931DC" w:rsidRPr="002909F2">
        <w:rPr>
          <w:rFonts w:ascii="Times New Roman" w:hAnsi="Times New Roman" w:cs="Times New Roman"/>
        </w:rPr>
        <w:t xml:space="preserve">conventional </w:t>
      </w:r>
      <w:r w:rsidR="00702A14" w:rsidRPr="002909F2">
        <w:rPr>
          <w:rFonts w:ascii="Times New Roman" w:hAnsi="Times New Roman" w:cs="Times New Roman"/>
        </w:rPr>
        <w:t>wage labor</w:t>
      </w:r>
      <w:r w:rsidR="00187F1B" w:rsidRPr="002909F2">
        <w:rPr>
          <w:rFonts w:ascii="Times New Roman" w:hAnsi="Times New Roman" w:cs="Times New Roman"/>
        </w:rPr>
        <w:t xml:space="preserve"> </w:t>
      </w:r>
      <w:r w:rsidR="00187F1B"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CDgBLuyt","properties":{"formattedCitation":"(Sundararajan 2016)","plainCitation":"(Sundararajan 2016)"},"citationItems":[{"id":"ITEM-1","uris":["http://www.mendeley.com/documents/?uuid=d2046727-4217-4f9c-8a12-bc7423c2ee70"],"uri":["http://www.mendeley.com/documents/?uuid=d2046727-4217-4f9c-8a12-bc7423c2ee70"],"itemData":{"ISBN":"0262034573","author":[{"dropping-particle":"","family":"Sundararajan","given":"Arun","non-dropping-particle":"","parse-names":false,"suffix":""}],"id":"ITEM-1","issued":{"date-parts":[["2016"]]},"publisher":"MIT Press","publisher-place":"Cambridge, MA","title":"The Sharing Economy: The End of Employment and the Rise of Crowd-Based Capitalism","type":"book"}}],"schema":"https://github.com/citation-style-language/schema/raw/master/csl-citation.json"} </w:instrText>
      </w:r>
      <w:r w:rsidR="00187F1B" w:rsidRPr="002909F2">
        <w:rPr>
          <w:rFonts w:ascii="Times New Roman" w:hAnsi="Times New Roman" w:cs="Times New Roman"/>
        </w:rPr>
        <w:fldChar w:fldCharType="separate"/>
      </w:r>
      <w:r w:rsidR="003A473E" w:rsidRPr="002909F2">
        <w:rPr>
          <w:rFonts w:ascii="Times New Roman" w:hAnsi="Times New Roman" w:cs="Times New Roman"/>
        </w:rPr>
        <w:t>(Sundararajan 2016)</w:t>
      </w:r>
      <w:r w:rsidR="00187F1B" w:rsidRPr="002909F2">
        <w:rPr>
          <w:rFonts w:ascii="Times New Roman" w:hAnsi="Times New Roman" w:cs="Times New Roman"/>
        </w:rPr>
        <w:fldChar w:fldCharType="end"/>
      </w:r>
      <w:r w:rsidR="00531B34" w:rsidRPr="002909F2">
        <w:rPr>
          <w:rFonts w:ascii="Times New Roman" w:hAnsi="Times New Roman" w:cs="Times New Roman"/>
        </w:rPr>
        <w:t xml:space="preserve">. It is also the case that especially when they were introduced, sharing economy platforms offered higher wages for lower skilled labor than were generally available in local labor markets. </w:t>
      </w:r>
      <w:r w:rsidR="004D6417" w:rsidRPr="002909F2">
        <w:rPr>
          <w:rFonts w:ascii="Times New Roman" w:hAnsi="Times New Roman" w:cs="Times New Roman"/>
        </w:rPr>
        <w:t xml:space="preserve">However, the existence of the wage premium is now contentious in the case of ridehailing, as wages have fallen and wages net of expenses are complicated to estimate. Writing for Uber, </w:t>
      </w:r>
      <w:r w:rsidR="00702A14" w:rsidRPr="002909F2">
        <w:rPr>
          <w:rFonts w:ascii="Times New Roman" w:hAnsi="Times New Roman" w:cs="Times New Roman"/>
        </w:rPr>
        <w:t>Hall and Krueger</w:t>
      </w:r>
      <w:r w:rsidR="00792BC4" w:rsidRPr="002909F2">
        <w:rPr>
          <w:rFonts w:ascii="Times New Roman" w:hAnsi="Times New Roman" w:cs="Times New Roman"/>
        </w:rPr>
        <w:t xml:space="preserve"> </w:t>
      </w:r>
      <w:r w:rsidR="00792BC4" w:rsidRPr="002909F2">
        <w:rPr>
          <w:rFonts w:ascii="Times New Roman" w:hAnsi="Times New Roman" w:cs="Times New Roman"/>
        </w:rPr>
        <w:fldChar w:fldCharType="begin" w:fldLock="1"/>
      </w:r>
      <w:r w:rsidR="00A70DBD" w:rsidRPr="002909F2">
        <w:rPr>
          <w:rFonts w:ascii="Times New Roman" w:hAnsi="Times New Roman" w:cs="Times New Roman"/>
        </w:rPr>
        <w:instrText xml:space="preserve"> ADDIN ZOTERO_ITEM CSL_CITATION {"citationID":"lTRJQbgw","properties":{"formattedCitation":"(2016)","plainCitation":"(2016)"},"citationItems":[{"id":447,"uris":["http://zotero.org/groups/243644/items/B36PKFWF"],"uri":["http://zotero.org/groups/243644/items/B36PKFWF"],"itemData":{"id":447,"type":"article-journal","title":"An Analysis of the Labor Market for Uber's Driver-Partners in the United States","container-title":"NBER Working Paper","issue":"22843","URL":"http://www.nber.org/papers/w22843","author":[{"family":"Hall","given":"Jonathan"},{"family":"Krueger","given":"Alan B."}],"issued":{"date-parts":[["2016"]]}},"suppress-author":1}],"schema":"https://github.com/citation-style-language/schema/raw/master/csl-citation.json"} </w:instrText>
      </w:r>
      <w:r w:rsidR="00792BC4" w:rsidRPr="002909F2">
        <w:rPr>
          <w:rFonts w:ascii="Times New Roman" w:hAnsi="Times New Roman" w:cs="Times New Roman"/>
        </w:rPr>
        <w:fldChar w:fldCharType="separate"/>
      </w:r>
      <w:r w:rsidR="003A473E" w:rsidRPr="002909F2">
        <w:rPr>
          <w:rFonts w:ascii="Times New Roman" w:hAnsi="Times New Roman" w:cs="Times New Roman"/>
        </w:rPr>
        <w:t>(2016)</w:t>
      </w:r>
      <w:r w:rsidR="00792BC4" w:rsidRPr="002909F2">
        <w:rPr>
          <w:rFonts w:ascii="Times New Roman" w:hAnsi="Times New Roman" w:cs="Times New Roman"/>
        </w:rPr>
        <w:fldChar w:fldCharType="end"/>
      </w:r>
      <w:r w:rsidR="00792BC4" w:rsidRPr="002909F2">
        <w:rPr>
          <w:rFonts w:ascii="Times New Roman" w:hAnsi="Times New Roman" w:cs="Times New Roman"/>
        </w:rPr>
        <w:t xml:space="preserve"> </w:t>
      </w:r>
      <w:r w:rsidR="00702A14" w:rsidRPr="002909F2">
        <w:rPr>
          <w:rFonts w:ascii="Times New Roman" w:hAnsi="Times New Roman" w:cs="Times New Roman"/>
        </w:rPr>
        <w:t xml:space="preserve">have </w:t>
      </w:r>
      <w:r w:rsidR="000E006A" w:rsidRPr="002909F2">
        <w:rPr>
          <w:rFonts w:ascii="Times New Roman" w:hAnsi="Times New Roman" w:cs="Times New Roman"/>
        </w:rPr>
        <w:t xml:space="preserve">argued </w:t>
      </w:r>
      <w:r w:rsidR="00702A14" w:rsidRPr="002909F2">
        <w:rPr>
          <w:rFonts w:ascii="Times New Roman" w:hAnsi="Times New Roman" w:cs="Times New Roman"/>
        </w:rPr>
        <w:t>that the sharing econ</w:t>
      </w:r>
      <w:r w:rsidR="00AA48CD" w:rsidRPr="002909F2">
        <w:rPr>
          <w:rFonts w:ascii="Times New Roman" w:hAnsi="Times New Roman" w:cs="Times New Roman"/>
        </w:rPr>
        <w:t xml:space="preserve">omy </w:t>
      </w:r>
      <w:r w:rsidR="000E006A" w:rsidRPr="002909F2">
        <w:rPr>
          <w:rFonts w:ascii="Times New Roman" w:hAnsi="Times New Roman" w:cs="Times New Roman"/>
        </w:rPr>
        <w:t>is a</w:t>
      </w:r>
      <w:r w:rsidR="00702A14" w:rsidRPr="002909F2">
        <w:rPr>
          <w:rFonts w:ascii="Times New Roman" w:hAnsi="Times New Roman" w:cs="Times New Roman"/>
        </w:rPr>
        <w:t xml:space="preserve"> flexible source of income </w:t>
      </w:r>
      <w:r w:rsidR="000E006A" w:rsidRPr="002909F2">
        <w:rPr>
          <w:rFonts w:ascii="Times New Roman" w:hAnsi="Times New Roman" w:cs="Times New Roman"/>
        </w:rPr>
        <w:t xml:space="preserve">to compensate for </w:t>
      </w:r>
      <w:r w:rsidR="00702A14" w:rsidRPr="002909F2">
        <w:rPr>
          <w:rFonts w:ascii="Times New Roman" w:hAnsi="Times New Roman" w:cs="Times New Roman"/>
        </w:rPr>
        <w:t xml:space="preserve">instability in </w:t>
      </w:r>
      <w:r w:rsidR="00702A14" w:rsidRPr="002909F2">
        <w:rPr>
          <w:rFonts w:ascii="Times New Roman" w:hAnsi="Times New Roman" w:cs="Times New Roman"/>
        </w:rPr>
        <w:lastRenderedPageBreak/>
        <w:t xml:space="preserve">conventional labor markets. </w:t>
      </w:r>
      <w:r w:rsidR="000E006A" w:rsidRPr="002909F2">
        <w:rPr>
          <w:rFonts w:ascii="Times New Roman" w:hAnsi="Times New Roman" w:cs="Times New Roman"/>
        </w:rPr>
        <w:t>Indeed, as the c</w:t>
      </w:r>
      <w:r w:rsidR="00AA48CD" w:rsidRPr="002909F2">
        <w:rPr>
          <w:rFonts w:ascii="Times New Roman" w:hAnsi="Times New Roman" w:cs="Times New Roman"/>
        </w:rPr>
        <w:t xml:space="preserve">onventional labor market </w:t>
      </w:r>
      <w:r w:rsidR="000E006A" w:rsidRPr="002909F2">
        <w:rPr>
          <w:rFonts w:ascii="Times New Roman" w:hAnsi="Times New Roman" w:cs="Times New Roman"/>
        </w:rPr>
        <w:t>has improved</w:t>
      </w:r>
      <w:r w:rsidR="00AA48CD" w:rsidRPr="002909F2">
        <w:rPr>
          <w:rFonts w:ascii="Times New Roman" w:hAnsi="Times New Roman" w:cs="Times New Roman"/>
        </w:rPr>
        <w:t xml:space="preserve">, </w:t>
      </w:r>
      <w:r w:rsidR="000E006A" w:rsidRPr="002909F2">
        <w:rPr>
          <w:rFonts w:ascii="Times New Roman" w:hAnsi="Times New Roman" w:cs="Times New Roman"/>
        </w:rPr>
        <w:t>the growth participation slowed markedly</w:t>
      </w:r>
      <w:r w:rsidR="0037442C" w:rsidRPr="002909F2">
        <w:rPr>
          <w:rFonts w:ascii="Times New Roman" w:hAnsi="Times New Roman" w:cs="Times New Roman"/>
        </w:rPr>
        <w:t xml:space="preserve"> </w:t>
      </w:r>
      <w:r w:rsidR="0037442C" w:rsidRPr="002909F2">
        <w:rPr>
          <w:rFonts w:ascii="Times New Roman" w:hAnsi="Times New Roman" w:cs="Times New Roman"/>
        </w:rPr>
        <w:fldChar w:fldCharType="begin"/>
      </w:r>
      <w:r w:rsidR="0037442C" w:rsidRPr="002909F2">
        <w:rPr>
          <w:rFonts w:ascii="Times New Roman" w:hAnsi="Times New Roman" w:cs="Times New Roman"/>
        </w:rPr>
        <w:instrText xml:space="preserve"> ADDIN ZOTERO_ITEM CSL_CITATION {"citationID":"jiJcOYdm","properties":{"formattedCitation":"(Farrell and Greig 2016)","plainCitation":"(Farrell and Greig 2016)"},"citationItems":[{"id":2581,"uris":["http://zotero.org/groups/243644/items/ZAA5D2T8"],"uri":["http://zotero.org/groups/243644/items/ZAA5D2T8"],"itemData":{"id":2581,"type":"article-journal","title":"Paychecks, Paydays, and the Online Platform Economy: Big Data on Income Volatility","container-title":"JP Morgan Chase Institute","source":"Google Scholar","URL":"https://papers.ssrn.com/sol3/papers.cfm?abstract_id=2911293","note":"00012","shortTitle":"Paychecks, Paydays, and the Online Platform Economy","author":[{"family":"Farrell","given":"Diana"},{"family":"Greig","given":"Fiona"}],"issued":{"date-parts":[["2016"]]},"accessed":{"date-parts":[["2017",5,29]]}}}],"schema":"https://github.com/citation-style-language/schema/raw/master/csl-citation.json"} </w:instrText>
      </w:r>
      <w:r w:rsidR="0037442C" w:rsidRPr="002909F2">
        <w:rPr>
          <w:rFonts w:ascii="Times New Roman" w:hAnsi="Times New Roman" w:cs="Times New Roman"/>
        </w:rPr>
        <w:fldChar w:fldCharType="separate"/>
      </w:r>
      <w:r w:rsidR="0037442C" w:rsidRPr="002909F2">
        <w:rPr>
          <w:rFonts w:ascii="Times New Roman" w:hAnsi="Times New Roman" w:cs="Times New Roman"/>
        </w:rPr>
        <w:t>(Farrell and Greig 2016)</w:t>
      </w:r>
      <w:r w:rsidR="0037442C" w:rsidRPr="002909F2">
        <w:rPr>
          <w:rFonts w:ascii="Times New Roman" w:hAnsi="Times New Roman" w:cs="Times New Roman"/>
        </w:rPr>
        <w:fldChar w:fldCharType="end"/>
      </w:r>
      <w:r w:rsidR="00187F1B" w:rsidRPr="002909F2">
        <w:rPr>
          <w:rFonts w:ascii="Times New Roman" w:hAnsi="Times New Roman" w:cs="Times New Roman"/>
        </w:rPr>
        <w:t xml:space="preserve">. </w:t>
      </w:r>
      <w:r w:rsidR="009C7656" w:rsidRPr="002909F2">
        <w:rPr>
          <w:rFonts w:ascii="Times New Roman" w:hAnsi="Times New Roman" w:cs="Times New Roman"/>
        </w:rPr>
        <w:t>Airbnb has argued that hosting “combats middle class income stagnation,” allowing people to remain in homes they could not otherwise afford or help</w:t>
      </w:r>
      <w:r w:rsidR="0018426A" w:rsidRPr="002909F2">
        <w:rPr>
          <w:rFonts w:ascii="Times New Roman" w:hAnsi="Times New Roman" w:cs="Times New Roman"/>
        </w:rPr>
        <w:t>ing</w:t>
      </w:r>
      <w:r w:rsidR="009C7656" w:rsidRPr="002909F2">
        <w:rPr>
          <w:rFonts w:ascii="Times New Roman" w:hAnsi="Times New Roman" w:cs="Times New Roman"/>
        </w:rPr>
        <w:t xml:space="preserve"> them weather job loss or other adverse events</w:t>
      </w:r>
      <w:r w:rsidR="00187F1B" w:rsidRPr="002909F2">
        <w:rPr>
          <w:rFonts w:ascii="Times New Roman" w:hAnsi="Times New Roman" w:cs="Times New Roman"/>
        </w:rPr>
        <w:t xml:space="preserve"> </w:t>
      </w:r>
      <w:r w:rsidR="00187F1B"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MtbegLlU","properties":{"formattedCitation":"(Sperling 2015)","plainCitation":"(Sperling 2015)"},"citationItems":[{"id":"ITEM-1","uris":["http://www.mendeley.com/documents/?uuid=98a587b5-986a-4ab5-93d5-442a8ef3ca36"],"uri":["http://www.mendeley.com/documents/?uuid=98a587b5-986a-4ab5-93d5-442a8ef3ca36"],"itemData":{"URL":"http://publicpolicy.airbnb.com/new-report-impact-airbnb-middle-class-income-stagnation/","accessed":{"date-parts":[["2016","3","5"]]},"author":[{"dropping-particle":"","family":"Sperling","given":"Gene","non-dropping-particle":"","parse-names":false,"suffix":""}],"id":"ITEM-1","issued":{"date-parts":[["2015"]]},"title":"How Airbnb Combats Middle Class Income Stagnation","type":"webpage"}}],"schema":"https://github.com/citation-style-language/schema/raw/master/csl-citation.json"} </w:instrText>
      </w:r>
      <w:r w:rsidR="00187F1B" w:rsidRPr="002909F2">
        <w:rPr>
          <w:rFonts w:ascii="Times New Roman" w:hAnsi="Times New Roman" w:cs="Times New Roman"/>
        </w:rPr>
        <w:fldChar w:fldCharType="separate"/>
      </w:r>
      <w:r w:rsidR="003A473E" w:rsidRPr="002909F2">
        <w:rPr>
          <w:rFonts w:ascii="Times New Roman" w:hAnsi="Times New Roman" w:cs="Times New Roman"/>
        </w:rPr>
        <w:t>(Sperling 2015)</w:t>
      </w:r>
      <w:r w:rsidR="00187F1B" w:rsidRPr="002909F2">
        <w:rPr>
          <w:rFonts w:ascii="Times New Roman" w:hAnsi="Times New Roman" w:cs="Times New Roman"/>
        </w:rPr>
        <w:fldChar w:fldCharType="end"/>
      </w:r>
      <w:r w:rsidR="009C7656" w:rsidRPr="002909F2">
        <w:rPr>
          <w:rFonts w:ascii="Times New Roman" w:hAnsi="Times New Roman" w:cs="Times New Roman"/>
        </w:rPr>
        <w:t xml:space="preserve">. </w:t>
      </w:r>
      <w:r w:rsidR="000E006A" w:rsidRPr="002909F2">
        <w:rPr>
          <w:rFonts w:ascii="Times New Roman" w:hAnsi="Times New Roman" w:cs="Times New Roman"/>
        </w:rPr>
        <w:t>T</w:t>
      </w:r>
      <w:r w:rsidR="00702A14" w:rsidRPr="002909F2">
        <w:rPr>
          <w:rFonts w:ascii="Times New Roman" w:hAnsi="Times New Roman" w:cs="Times New Roman"/>
        </w:rPr>
        <w:t xml:space="preserve">he sector </w:t>
      </w:r>
      <w:r w:rsidR="000E006A" w:rsidRPr="002909F2">
        <w:rPr>
          <w:rFonts w:ascii="Times New Roman" w:hAnsi="Times New Roman" w:cs="Times New Roman"/>
        </w:rPr>
        <w:t xml:space="preserve">also </w:t>
      </w:r>
      <w:r w:rsidR="00702A14" w:rsidRPr="002909F2">
        <w:rPr>
          <w:rFonts w:ascii="Times New Roman" w:hAnsi="Times New Roman" w:cs="Times New Roman"/>
        </w:rPr>
        <w:t xml:space="preserve">consumers </w:t>
      </w:r>
      <w:r w:rsidR="000E006A" w:rsidRPr="002909F2">
        <w:rPr>
          <w:rFonts w:ascii="Times New Roman" w:hAnsi="Times New Roman" w:cs="Times New Roman"/>
        </w:rPr>
        <w:t xml:space="preserve">opportunities </w:t>
      </w:r>
      <w:r w:rsidR="00702A14" w:rsidRPr="002909F2">
        <w:rPr>
          <w:rFonts w:ascii="Times New Roman" w:hAnsi="Times New Roman" w:cs="Times New Roman"/>
        </w:rPr>
        <w:t xml:space="preserve">to </w:t>
      </w:r>
      <w:r w:rsidR="0018426A" w:rsidRPr="002909F2">
        <w:rPr>
          <w:rFonts w:ascii="Times New Roman" w:hAnsi="Times New Roman" w:cs="Times New Roman"/>
        </w:rPr>
        <w:t xml:space="preserve">purchase </w:t>
      </w:r>
      <w:r w:rsidR="00702A14" w:rsidRPr="002909F2">
        <w:rPr>
          <w:rFonts w:ascii="Times New Roman" w:hAnsi="Times New Roman" w:cs="Times New Roman"/>
        </w:rPr>
        <w:t xml:space="preserve">goods such as cars or </w:t>
      </w:r>
      <w:r w:rsidR="000E006A" w:rsidRPr="002909F2">
        <w:rPr>
          <w:rFonts w:ascii="Times New Roman" w:hAnsi="Times New Roman" w:cs="Times New Roman"/>
        </w:rPr>
        <w:t>lodging</w:t>
      </w:r>
      <w:r w:rsidR="00702A14" w:rsidRPr="002909F2">
        <w:rPr>
          <w:rFonts w:ascii="Times New Roman" w:hAnsi="Times New Roman" w:cs="Times New Roman"/>
        </w:rPr>
        <w:t xml:space="preserve"> at cheaper prices</w:t>
      </w:r>
      <w:r w:rsidR="001C59A7" w:rsidRPr="002909F2">
        <w:rPr>
          <w:rFonts w:ascii="Times New Roman" w:hAnsi="Times New Roman" w:cs="Times New Roman"/>
        </w:rPr>
        <w:t xml:space="preserve"> </w:t>
      </w:r>
      <w:r w:rsidR="001C59A7" w:rsidRPr="002909F2">
        <w:rPr>
          <w:rFonts w:ascii="Times New Roman" w:hAnsi="Times New Roman" w:cs="Times New Roman"/>
        </w:rPr>
        <w:fldChar w:fldCharType="begin"/>
      </w:r>
      <w:r w:rsidR="001C59A7" w:rsidRPr="002909F2">
        <w:rPr>
          <w:rFonts w:ascii="Times New Roman" w:hAnsi="Times New Roman" w:cs="Times New Roman"/>
        </w:rPr>
        <w:instrText xml:space="preserve"> ADDIN ZOTERO_ITEM CSL_CITATION {"citationID":"5PJwCBhn","properties":{"formattedCitation":"(Horton and Zeckhauser 2016)","plainCitation":"(Horton and Zeckhauser 2016)"},"citationItems":[{"id":1215,"uris":["http://zotero.org/groups/243644/items/QUV4K822"],"uri":["http://zotero.org/groups/243644/items/QUV4K822"],"itemData":{"id":1215,"type":"article-journal","title":"Owning, Using and Renting: Some Simple Economics of the\" Sharing Economy\"","container-title":"NBER Working Paper","volume":"22029","source":"Google Scholar","URL":"http://www.nber.org/papers/w22029","note":"00002","shortTitle":"Owning, Using and Renting","author":[{"family":"Horton","given":"John J."},{"family":"Zeckhauser","given":"Richard J."}],"issued":{"date-parts":[["2016"]]},"accessed":{"date-parts":[["2016",8,11]]}}}],"schema":"https://github.com/citation-style-language/schema/raw/master/csl-citation.json"} </w:instrText>
      </w:r>
      <w:r w:rsidR="001C59A7" w:rsidRPr="002909F2">
        <w:rPr>
          <w:rFonts w:ascii="Times New Roman" w:hAnsi="Times New Roman" w:cs="Times New Roman"/>
        </w:rPr>
        <w:fldChar w:fldCharType="separate"/>
      </w:r>
      <w:r w:rsidR="001C59A7" w:rsidRPr="002909F2">
        <w:rPr>
          <w:rFonts w:ascii="Times New Roman" w:hAnsi="Times New Roman" w:cs="Times New Roman"/>
        </w:rPr>
        <w:t>(Horton and Zeckhauser 2016)</w:t>
      </w:r>
      <w:r w:rsidR="001C59A7" w:rsidRPr="002909F2">
        <w:rPr>
          <w:rFonts w:ascii="Times New Roman" w:hAnsi="Times New Roman" w:cs="Times New Roman"/>
        </w:rPr>
        <w:fldChar w:fldCharType="end"/>
      </w:r>
      <w:r w:rsidR="00187F1B" w:rsidRPr="002909F2">
        <w:rPr>
          <w:rFonts w:ascii="Times New Roman" w:hAnsi="Times New Roman" w:cs="Times New Roman"/>
        </w:rPr>
        <w:t>.</w:t>
      </w:r>
      <w:r w:rsidR="00702A14" w:rsidRPr="002909F2">
        <w:rPr>
          <w:rFonts w:ascii="Times New Roman" w:hAnsi="Times New Roman" w:cs="Times New Roman"/>
        </w:rPr>
        <w:t xml:space="preserve"> </w:t>
      </w:r>
      <w:r w:rsidR="0010213B">
        <w:rPr>
          <w:rFonts w:ascii="Times New Roman" w:hAnsi="Times New Roman" w:cs="Times New Roman"/>
        </w:rPr>
        <w:t>On the other hand, t</w:t>
      </w:r>
      <w:r w:rsidR="0010213B" w:rsidRPr="002909F2">
        <w:rPr>
          <w:rFonts w:ascii="Times New Roman" w:hAnsi="Times New Roman" w:cs="Times New Roman"/>
        </w:rPr>
        <w:t xml:space="preserve">here is </w:t>
      </w:r>
      <w:r w:rsidR="0010213B">
        <w:rPr>
          <w:rFonts w:ascii="Times New Roman" w:hAnsi="Times New Roman" w:cs="Times New Roman"/>
        </w:rPr>
        <w:t xml:space="preserve">growing </w:t>
      </w:r>
      <w:r w:rsidR="0010213B" w:rsidRPr="002909F2">
        <w:rPr>
          <w:rFonts w:ascii="Times New Roman" w:hAnsi="Times New Roman" w:cs="Times New Roman"/>
        </w:rPr>
        <w:t>evidence that Uber is using its market power</w:t>
      </w:r>
      <w:r w:rsidR="0010213B">
        <w:rPr>
          <w:rFonts w:ascii="Times New Roman" w:hAnsi="Times New Roman" w:cs="Times New Roman"/>
        </w:rPr>
        <w:t xml:space="preserve"> and asymmetric access to information</w:t>
      </w:r>
      <w:r w:rsidR="0010213B" w:rsidRPr="002909F2">
        <w:rPr>
          <w:rFonts w:ascii="Times New Roman" w:hAnsi="Times New Roman" w:cs="Times New Roman"/>
        </w:rPr>
        <w:t xml:space="preserve"> to extract value, compress wages and control workers </w:t>
      </w:r>
      <w:r w:rsidR="0010213B" w:rsidRPr="002909F2">
        <w:rPr>
          <w:rFonts w:ascii="Times New Roman" w:hAnsi="Times New Roman" w:cs="Times New Roman"/>
        </w:rPr>
        <w:fldChar w:fldCharType="begin" w:fldLock="1"/>
      </w:r>
      <w:r w:rsidR="0010213B" w:rsidRPr="002909F2">
        <w:rPr>
          <w:rFonts w:ascii="Times New Roman" w:hAnsi="Times New Roman" w:cs="Times New Roman"/>
        </w:rPr>
        <w:instrText xml:space="preserve"> ADDIN ZOTERO_ITEM CSL_CITATION {"citationID":"PEuS22fs","properties":{"formattedCitation":"(Calo and Rosenblat 2017)","plainCitation":"(Calo and Rosenblat 2017)"},"citationItems":[{"id":"ITEM-1","uris":["http://www.mendeley.com/documents/?uuid=bec4c4e6-bc23-4bb0-9e1a-b2c64885392e"],"uri":["http://www.mendeley.com/documents/?uuid=bec4c4e6-bc23-4bb0-9e1a-b2c64885392e"],"itemData":{"author":[{"dropping-particle":"","family":"Calo","given":"Ryan","non-dropping-particle":"","parse-names":false,"suffix":""},{"dropping-particle":"","family":"Rosenblat","given":"Alex","non-dropping-particle":"","parse-names":false,"suffix":""}],"container-title":"Columbia Law Review","id":"ITEM-1","issue":"6","issued":{"date-parts":[["2017"]]},"page":"1623–1690","title":"The taking economy: Uber, information, and power","type":"article-journal","volume":"117"}}],"schema":"https://github.com/citation-style-language/schema/raw/master/csl-citation.json"} </w:instrText>
      </w:r>
      <w:r w:rsidR="0010213B" w:rsidRPr="002909F2">
        <w:rPr>
          <w:rFonts w:ascii="Times New Roman" w:hAnsi="Times New Roman" w:cs="Times New Roman"/>
        </w:rPr>
        <w:fldChar w:fldCharType="separate"/>
      </w:r>
      <w:r w:rsidR="0010213B" w:rsidRPr="002909F2">
        <w:rPr>
          <w:rFonts w:ascii="Times New Roman" w:hAnsi="Times New Roman" w:cs="Times New Roman"/>
        </w:rPr>
        <w:t>(Calo and Rosenblat 2017)</w:t>
      </w:r>
      <w:r w:rsidR="0010213B" w:rsidRPr="002909F2">
        <w:rPr>
          <w:rFonts w:ascii="Times New Roman" w:hAnsi="Times New Roman" w:cs="Times New Roman"/>
        </w:rPr>
        <w:fldChar w:fldCharType="end"/>
      </w:r>
      <w:r w:rsidR="0010213B">
        <w:rPr>
          <w:rFonts w:ascii="Times New Roman" w:hAnsi="Times New Roman" w:cs="Times New Roman"/>
        </w:rPr>
        <w:t xml:space="preserve">, and that these advantages to the platform are endemic to this sector. </w:t>
      </w:r>
    </w:p>
    <w:p w14:paraId="7C517833" w14:textId="77777777" w:rsidR="005A18F5" w:rsidRPr="002909F2" w:rsidRDefault="005A18F5" w:rsidP="0027707C">
      <w:pPr>
        <w:jc w:val="both"/>
        <w:rPr>
          <w:rFonts w:ascii="Times New Roman" w:hAnsi="Times New Roman" w:cs="Times New Roman"/>
        </w:rPr>
      </w:pPr>
    </w:p>
    <w:p w14:paraId="01B2D74F" w14:textId="5165471A" w:rsidR="00AD5467" w:rsidRPr="002909F2" w:rsidRDefault="00CD25CE" w:rsidP="0027707C">
      <w:pPr>
        <w:jc w:val="both"/>
        <w:rPr>
          <w:rFonts w:ascii="Times New Roman" w:hAnsi="Times New Roman" w:cs="Times New Roman"/>
        </w:rPr>
      </w:pPr>
      <w:r w:rsidRPr="002909F2">
        <w:rPr>
          <w:rFonts w:ascii="Times New Roman" w:hAnsi="Times New Roman" w:cs="Times New Roman"/>
        </w:rPr>
        <w:t xml:space="preserve">The “middle class income stagnation” argument suggests an equity effect that begs further study, which is that the </w:t>
      </w:r>
      <w:r w:rsidR="00360022" w:rsidRPr="002909F2">
        <w:rPr>
          <w:rFonts w:ascii="Times New Roman" w:hAnsi="Times New Roman" w:cs="Times New Roman"/>
        </w:rPr>
        <w:t xml:space="preserve">sharing </w:t>
      </w:r>
      <w:r w:rsidRPr="002909F2">
        <w:rPr>
          <w:rFonts w:ascii="Times New Roman" w:hAnsi="Times New Roman" w:cs="Times New Roman"/>
        </w:rPr>
        <w:t xml:space="preserve">sector is benefitting middle class, highly educated people at the expense of </w:t>
      </w:r>
      <w:r w:rsidR="00D97BC9" w:rsidRPr="002909F2">
        <w:rPr>
          <w:rFonts w:ascii="Times New Roman" w:hAnsi="Times New Roman" w:cs="Times New Roman"/>
        </w:rPr>
        <w:t>the working class</w:t>
      </w:r>
      <w:r w:rsidRPr="002909F2">
        <w:rPr>
          <w:rFonts w:ascii="Times New Roman" w:hAnsi="Times New Roman" w:cs="Times New Roman"/>
        </w:rPr>
        <w:t xml:space="preserve">. </w:t>
      </w:r>
      <w:r w:rsidR="00360022" w:rsidRPr="002909F2">
        <w:rPr>
          <w:rFonts w:ascii="Times New Roman" w:hAnsi="Times New Roman" w:cs="Times New Roman"/>
        </w:rPr>
        <w:t>P</w:t>
      </w:r>
      <w:r w:rsidRPr="002909F2">
        <w:rPr>
          <w:rFonts w:ascii="Times New Roman" w:hAnsi="Times New Roman" w:cs="Times New Roman"/>
        </w:rPr>
        <w:t xml:space="preserve">eople who are </w:t>
      </w:r>
      <w:r w:rsidR="00BD7DF9" w:rsidRPr="002909F2">
        <w:rPr>
          <w:rFonts w:ascii="Times New Roman" w:hAnsi="Times New Roman" w:cs="Times New Roman"/>
        </w:rPr>
        <w:t xml:space="preserve">already privileged in the conventional economy </w:t>
      </w:r>
      <w:r w:rsidR="00360022" w:rsidRPr="002909F2">
        <w:rPr>
          <w:rFonts w:ascii="Times New Roman" w:hAnsi="Times New Roman" w:cs="Times New Roman"/>
        </w:rPr>
        <w:t>may be</w:t>
      </w:r>
      <w:r w:rsidR="00BD7DF9" w:rsidRPr="002909F2">
        <w:rPr>
          <w:rFonts w:ascii="Times New Roman" w:hAnsi="Times New Roman" w:cs="Times New Roman"/>
        </w:rPr>
        <w:t xml:space="preserve"> </w:t>
      </w:r>
      <w:r w:rsidR="00D97BC9" w:rsidRPr="002909F2">
        <w:rPr>
          <w:rFonts w:ascii="Times New Roman" w:hAnsi="Times New Roman" w:cs="Times New Roman"/>
        </w:rPr>
        <w:t>taking jobs and income from less pr</w:t>
      </w:r>
      <w:r w:rsidR="00BD7DF9" w:rsidRPr="002909F2">
        <w:rPr>
          <w:rFonts w:ascii="Times New Roman" w:hAnsi="Times New Roman" w:cs="Times New Roman"/>
        </w:rPr>
        <w:t xml:space="preserve">ivileged participants </w:t>
      </w:r>
      <w:r w:rsidR="00AD5467" w:rsidRPr="002909F2">
        <w:rPr>
          <w:rFonts w:ascii="Times New Roman" w:hAnsi="Times New Roman" w:cs="Times New Roman"/>
        </w:rPr>
        <w:t>and creating more inequality within the bottom 80% of the income distribution</w:t>
      </w:r>
      <w:r w:rsidR="00187F1B" w:rsidRPr="002909F2">
        <w:rPr>
          <w:rFonts w:ascii="Times New Roman" w:hAnsi="Times New Roman" w:cs="Times New Roman"/>
        </w:rPr>
        <w:t xml:space="preserve"> </w:t>
      </w:r>
      <w:r w:rsidR="00187F1B" w:rsidRPr="002909F2">
        <w:rPr>
          <w:rFonts w:ascii="Times New Roman" w:hAnsi="Times New Roman" w:cs="Times New Roman"/>
        </w:rPr>
        <w:fldChar w:fldCharType="begin" w:fldLock="1"/>
      </w:r>
      <w:r w:rsidR="00224247">
        <w:rPr>
          <w:rFonts w:ascii="Times New Roman" w:hAnsi="Times New Roman" w:cs="Times New Roman"/>
        </w:rPr>
        <w:instrText xml:space="preserve"> ADDIN ZOTERO_ITEM CSL_CITATION {"citationID":"X9Se4qrt","properties":{"formattedCitation":"(Schor 2017)","plainCitation":"(Schor 2017)"},"citationItems":[{"id":"ITEM-1","uris":["http://www.mendeley.com/documents/?uuid=8356c6e9-ea34-47a1-8f01-a0c46a420fb4"],"uri":["http://www.mendeley.com/documents/?uuid=8356c6e9-ea34-47a1-8f01-a0c46a420fb4"],"itemData":{"author":[{"dropping-particle":"","family":"Schor","given":"Juliet B.","non-dropping-particle":"","parse-names":false,"suffix":""}],"container-title":"Cambridge Journal of Regions, Economy and Society","id":"ITEM-1","issue":"263-279","issued":{"date-parts":[["2017"]]},"title":"Does the sharing economy increase inequality within the eighty percent?: findings from a qualitative study of platform providers","type":"article-journal","volume":"10"}}],"schema":"https://github.com/citation-style-language/schema/raw/master/csl-citation.json"} </w:instrText>
      </w:r>
      <w:r w:rsidR="00187F1B" w:rsidRPr="002909F2">
        <w:rPr>
          <w:rFonts w:ascii="Times New Roman" w:hAnsi="Times New Roman" w:cs="Times New Roman"/>
        </w:rPr>
        <w:fldChar w:fldCharType="separate"/>
      </w:r>
      <w:r w:rsidR="00224247" w:rsidRPr="00224247">
        <w:rPr>
          <w:rFonts w:ascii="Times New Roman" w:hAnsi="Times New Roman" w:cs="Times New Roman"/>
        </w:rPr>
        <w:t>(Schor 2017)</w:t>
      </w:r>
      <w:r w:rsidR="00187F1B" w:rsidRPr="002909F2">
        <w:rPr>
          <w:rFonts w:ascii="Times New Roman" w:hAnsi="Times New Roman" w:cs="Times New Roman"/>
        </w:rPr>
        <w:fldChar w:fldCharType="end"/>
      </w:r>
      <w:r w:rsidRPr="002909F2">
        <w:rPr>
          <w:rFonts w:ascii="Times New Roman" w:hAnsi="Times New Roman" w:cs="Times New Roman"/>
        </w:rPr>
        <w:t xml:space="preserve">. </w:t>
      </w:r>
      <w:r w:rsidR="001D2FBA" w:rsidRPr="002909F2">
        <w:rPr>
          <w:rFonts w:ascii="Times New Roman" w:hAnsi="Times New Roman" w:cs="Times New Roman"/>
        </w:rPr>
        <w:t>In our qualitative data, two findings s</w:t>
      </w:r>
      <w:r w:rsidR="00D97BC9" w:rsidRPr="002909F2">
        <w:rPr>
          <w:rFonts w:ascii="Times New Roman" w:hAnsi="Times New Roman" w:cs="Times New Roman"/>
        </w:rPr>
        <w:t xml:space="preserve">uggest this outcome. First, </w:t>
      </w:r>
      <w:r w:rsidR="001D2FBA" w:rsidRPr="002909F2">
        <w:rPr>
          <w:rFonts w:ascii="Times New Roman" w:hAnsi="Times New Roman" w:cs="Times New Roman"/>
        </w:rPr>
        <w:t>sh</w:t>
      </w:r>
      <w:r w:rsidR="00D97BC9" w:rsidRPr="002909F2">
        <w:rPr>
          <w:rFonts w:ascii="Times New Roman" w:hAnsi="Times New Roman" w:cs="Times New Roman"/>
        </w:rPr>
        <w:t xml:space="preserve">aring platforms have led highly </w:t>
      </w:r>
      <w:r w:rsidR="001D2FBA" w:rsidRPr="002909F2">
        <w:rPr>
          <w:rFonts w:ascii="Times New Roman" w:hAnsi="Times New Roman" w:cs="Times New Roman"/>
        </w:rPr>
        <w:t xml:space="preserve">educated young people to take on work that has traditionally been done by those of lower educational attainment. </w:t>
      </w:r>
      <w:r w:rsidR="008C1963" w:rsidRPr="002909F2">
        <w:rPr>
          <w:rFonts w:ascii="Times New Roman" w:hAnsi="Times New Roman" w:cs="Times New Roman"/>
        </w:rPr>
        <w:t>E</w:t>
      </w:r>
      <w:r w:rsidR="00D97BC9" w:rsidRPr="002909F2">
        <w:rPr>
          <w:rFonts w:ascii="Times New Roman" w:hAnsi="Times New Roman" w:cs="Times New Roman"/>
        </w:rPr>
        <w:t xml:space="preserve">xamples include driving (higher </w:t>
      </w:r>
      <w:r w:rsidR="008C1963" w:rsidRPr="002909F2">
        <w:rPr>
          <w:rFonts w:ascii="Times New Roman" w:hAnsi="Times New Roman" w:cs="Times New Roman"/>
        </w:rPr>
        <w:t xml:space="preserve">educated Uber drivers taking away work from taxi drivers), Airbnb hosts taking business from hotels (whose cleaning staff are immigrant women with lower educational attainment), </w:t>
      </w:r>
      <w:r w:rsidR="007D7C9A" w:rsidRPr="002909F2">
        <w:rPr>
          <w:rFonts w:ascii="Times New Roman" w:hAnsi="Times New Roman" w:cs="Times New Roman"/>
        </w:rPr>
        <w:t>and</w:t>
      </w:r>
      <w:r w:rsidR="00D97BC9" w:rsidRPr="002909F2">
        <w:rPr>
          <w:rFonts w:ascii="Times New Roman" w:hAnsi="Times New Roman" w:cs="Times New Roman"/>
        </w:rPr>
        <w:t xml:space="preserve"> </w:t>
      </w:r>
      <w:r w:rsidR="008C1963" w:rsidRPr="002909F2">
        <w:rPr>
          <w:rFonts w:ascii="Times New Roman" w:hAnsi="Times New Roman" w:cs="Times New Roman"/>
        </w:rPr>
        <w:t>gig labor sites taking</w:t>
      </w:r>
      <w:r w:rsidR="007D7C9A" w:rsidRPr="002909F2">
        <w:rPr>
          <w:rFonts w:ascii="Times New Roman" w:hAnsi="Times New Roman" w:cs="Times New Roman"/>
        </w:rPr>
        <w:t xml:space="preserve"> jobs</w:t>
      </w:r>
      <w:r w:rsidR="008C1963" w:rsidRPr="002909F2">
        <w:rPr>
          <w:rFonts w:ascii="Times New Roman" w:hAnsi="Times New Roman" w:cs="Times New Roman"/>
        </w:rPr>
        <w:t xml:space="preserve"> from informal </w:t>
      </w:r>
      <w:r w:rsidR="007D7C9A" w:rsidRPr="002909F2">
        <w:rPr>
          <w:rFonts w:ascii="Times New Roman" w:hAnsi="Times New Roman" w:cs="Times New Roman"/>
        </w:rPr>
        <w:t xml:space="preserve">workers </w:t>
      </w:r>
      <w:r w:rsidR="008C1963" w:rsidRPr="002909F2">
        <w:rPr>
          <w:rFonts w:ascii="Times New Roman" w:hAnsi="Times New Roman" w:cs="Times New Roman"/>
        </w:rPr>
        <w:t>(such as domes</w:t>
      </w:r>
      <w:r w:rsidR="00D97BC9" w:rsidRPr="002909F2">
        <w:rPr>
          <w:rFonts w:ascii="Times New Roman" w:hAnsi="Times New Roman" w:cs="Times New Roman"/>
        </w:rPr>
        <w:t xml:space="preserve">tic house cleaners, another low </w:t>
      </w:r>
      <w:r w:rsidR="008C1963" w:rsidRPr="002909F2">
        <w:rPr>
          <w:rFonts w:ascii="Times New Roman" w:hAnsi="Times New Roman" w:cs="Times New Roman"/>
        </w:rPr>
        <w:t xml:space="preserve">educated, immigrant labor force). The </w:t>
      </w:r>
      <w:r w:rsidR="007D7C9A" w:rsidRPr="002909F2">
        <w:rPr>
          <w:rFonts w:ascii="Times New Roman" w:hAnsi="Times New Roman" w:cs="Times New Roman"/>
        </w:rPr>
        <w:t>platforms</w:t>
      </w:r>
      <w:r w:rsidR="008C1963" w:rsidRPr="002909F2">
        <w:rPr>
          <w:rFonts w:ascii="Times New Roman" w:hAnsi="Times New Roman" w:cs="Times New Roman"/>
        </w:rPr>
        <w:t xml:space="preserve"> appear to have erased some of the stigma associated with these low status jobs, </w:t>
      </w:r>
      <w:r w:rsidR="00D97BC9" w:rsidRPr="002909F2">
        <w:rPr>
          <w:rFonts w:ascii="Times New Roman" w:hAnsi="Times New Roman" w:cs="Times New Roman"/>
        </w:rPr>
        <w:t>perhaps</w:t>
      </w:r>
      <w:r w:rsidR="008C1963" w:rsidRPr="002909F2">
        <w:rPr>
          <w:rFonts w:ascii="Times New Roman" w:hAnsi="Times New Roman" w:cs="Times New Roman"/>
        </w:rPr>
        <w:t xml:space="preserve"> because the</w:t>
      </w:r>
      <w:r w:rsidR="007D7C9A" w:rsidRPr="002909F2">
        <w:rPr>
          <w:rFonts w:ascii="Times New Roman" w:hAnsi="Times New Roman" w:cs="Times New Roman"/>
        </w:rPr>
        <w:t>y</w:t>
      </w:r>
      <w:r w:rsidR="008C1963" w:rsidRPr="002909F2">
        <w:rPr>
          <w:rFonts w:ascii="Times New Roman" w:hAnsi="Times New Roman" w:cs="Times New Roman"/>
        </w:rPr>
        <w:t xml:space="preserve"> are technologically novel and emerged with a h</w:t>
      </w:r>
      <w:r w:rsidR="00D97BC9" w:rsidRPr="002909F2">
        <w:rPr>
          <w:rFonts w:ascii="Times New Roman" w:hAnsi="Times New Roman" w:cs="Times New Roman"/>
        </w:rPr>
        <w:t>ip, common good discourse</w:t>
      </w:r>
      <w:r w:rsidR="008C1963" w:rsidRPr="002909F2">
        <w:rPr>
          <w:rFonts w:ascii="Times New Roman" w:hAnsi="Times New Roman" w:cs="Times New Roman"/>
        </w:rPr>
        <w:t xml:space="preserve"> a</w:t>
      </w:r>
      <w:r w:rsidR="00D97BC9" w:rsidRPr="002909F2">
        <w:rPr>
          <w:rFonts w:ascii="Times New Roman" w:hAnsi="Times New Roman" w:cs="Times New Roman"/>
        </w:rPr>
        <w:t>nd</w:t>
      </w:r>
      <w:r w:rsidR="008C1963" w:rsidRPr="002909F2">
        <w:rPr>
          <w:rFonts w:ascii="Times New Roman" w:hAnsi="Times New Roman" w:cs="Times New Roman"/>
        </w:rPr>
        <w:t xml:space="preserve"> youth “vibe.” The extent of this effect cannot not be determined without a comprehensive model of each local economy, in part because platforms are reducing the demand for conventional labor, </w:t>
      </w:r>
      <w:r w:rsidR="00D97BC9" w:rsidRPr="002909F2">
        <w:rPr>
          <w:rFonts w:ascii="Times New Roman" w:hAnsi="Times New Roman" w:cs="Times New Roman"/>
        </w:rPr>
        <w:t xml:space="preserve">but also </w:t>
      </w:r>
      <w:r w:rsidR="008C1963" w:rsidRPr="002909F2">
        <w:rPr>
          <w:rFonts w:ascii="Times New Roman" w:hAnsi="Times New Roman" w:cs="Times New Roman"/>
        </w:rPr>
        <w:t xml:space="preserve">increasing </w:t>
      </w:r>
      <w:r w:rsidR="00D97BC9" w:rsidRPr="002909F2">
        <w:rPr>
          <w:rFonts w:ascii="Times New Roman" w:hAnsi="Times New Roman" w:cs="Times New Roman"/>
        </w:rPr>
        <w:t xml:space="preserve">total </w:t>
      </w:r>
      <w:r w:rsidR="002637ED" w:rsidRPr="002909F2">
        <w:rPr>
          <w:rFonts w:ascii="Times New Roman" w:hAnsi="Times New Roman" w:cs="Times New Roman"/>
        </w:rPr>
        <w:t>consumer demand for these services.</w:t>
      </w:r>
      <w:r w:rsidR="008C1963" w:rsidRPr="002909F2">
        <w:rPr>
          <w:rFonts w:ascii="Times New Roman" w:hAnsi="Times New Roman" w:cs="Times New Roman"/>
        </w:rPr>
        <w:t xml:space="preserve"> </w:t>
      </w:r>
      <w:r w:rsidR="00D97BC9" w:rsidRPr="002909F2">
        <w:rPr>
          <w:rFonts w:ascii="Times New Roman" w:hAnsi="Times New Roman" w:cs="Times New Roman"/>
        </w:rPr>
        <w:t>However,</w:t>
      </w:r>
      <w:r w:rsidR="008C1963" w:rsidRPr="002909F2">
        <w:rPr>
          <w:rFonts w:ascii="Times New Roman" w:hAnsi="Times New Roman" w:cs="Times New Roman"/>
        </w:rPr>
        <w:t xml:space="preserve"> the collapse of the taxi business and the movement of leisure travel</w:t>
      </w:r>
      <w:r w:rsidR="00D97BC9" w:rsidRPr="002909F2">
        <w:rPr>
          <w:rFonts w:ascii="Times New Roman" w:hAnsi="Times New Roman" w:cs="Times New Roman"/>
        </w:rPr>
        <w:t>ers out of urban hotels suggests</w:t>
      </w:r>
      <w:r w:rsidR="008C1963" w:rsidRPr="002909F2">
        <w:rPr>
          <w:rFonts w:ascii="Times New Roman" w:hAnsi="Times New Roman" w:cs="Times New Roman"/>
        </w:rPr>
        <w:t xml:space="preserve"> that for the two largest platforms (Uber and Airbnb</w:t>
      </w:r>
      <w:r w:rsidR="00AD5467" w:rsidRPr="002909F2">
        <w:rPr>
          <w:rFonts w:ascii="Times New Roman" w:hAnsi="Times New Roman" w:cs="Times New Roman"/>
        </w:rPr>
        <w:t>), the effects may be sig</w:t>
      </w:r>
      <w:r w:rsidR="002637ED" w:rsidRPr="002909F2">
        <w:rPr>
          <w:rFonts w:ascii="Times New Roman" w:hAnsi="Times New Roman" w:cs="Times New Roman"/>
        </w:rPr>
        <w:t>nif</w:t>
      </w:r>
      <w:r w:rsidR="00AD5467" w:rsidRPr="002909F2">
        <w:rPr>
          <w:rFonts w:ascii="Times New Roman" w:hAnsi="Times New Roman" w:cs="Times New Roman"/>
        </w:rPr>
        <w:t>i</w:t>
      </w:r>
      <w:r w:rsidR="002637ED" w:rsidRPr="002909F2">
        <w:rPr>
          <w:rFonts w:ascii="Times New Roman" w:hAnsi="Times New Roman" w:cs="Times New Roman"/>
        </w:rPr>
        <w:t>ca</w:t>
      </w:r>
      <w:r w:rsidR="008C1963" w:rsidRPr="002909F2">
        <w:rPr>
          <w:rFonts w:ascii="Times New Roman" w:hAnsi="Times New Roman" w:cs="Times New Roman"/>
        </w:rPr>
        <w:t xml:space="preserve">nt. </w:t>
      </w:r>
      <w:r w:rsidR="00AD5467" w:rsidRPr="002909F2">
        <w:rPr>
          <w:rFonts w:ascii="Times New Roman" w:hAnsi="Times New Roman" w:cs="Times New Roman"/>
        </w:rPr>
        <w:t xml:space="preserve">This type of effect is also typical </w:t>
      </w:r>
      <w:r w:rsidR="007D7C9A" w:rsidRPr="002909F2">
        <w:rPr>
          <w:rFonts w:ascii="Times New Roman" w:hAnsi="Times New Roman" w:cs="Times New Roman"/>
        </w:rPr>
        <w:t xml:space="preserve">of </w:t>
      </w:r>
      <w:r w:rsidR="00AD5467" w:rsidRPr="002909F2">
        <w:rPr>
          <w:rFonts w:ascii="Times New Roman" w:hAnsi="Times New Roman" w:cs="Times New Roman"/>
        </w:rPr>
        <w:t>recessionary times—</w:t>
      </w:r>
      <w:r w:rsidR="00E148B7" w:rsidRPr="002909F2">
        <w:rPr>
          <w:rFonts w:ascii="Times New Roman" w:hAnsi="Times New Roman" w:cs="Times New Roman"/>
        </w:rPr>
        <w:t xml:space="preserve">more privileged </w:t>
      </w:r>
      <w:r w:rsidR="00AD5467" w:rsidRPr="002909F2">
        <w:rPr>
          <w:rFonts w:ascii="Times New Roman" w:hAnsi="Times New Roman" w:cs="Times New Roman"/>
        </w:rPr>
        <w:t xml:space="preserve">workers move down the labor market ladder, pushing out those below them. </w:t>
      </w:r>
    </w:p>
    <w:p w14:paraId="5DED490A" w14:textId="77777777" w:rsidR="00AD5467" w:rsidRPr="002909F2" w:rsidRDefault="00AD5467" w:rsidP="0027707C">
      <w:pPr>
        <w:jc w:val="both"/>
        <w:rPr>
          <w:rFonts w:ascii="Times New Roman" w:hAnsi="Times New Roman" w:cs="Times New Roman"/>
        </w:rPr>
      </w:pPr>
    </w:p>
    <w:p w14:paraId="5B817017" w14:textId="3F8D18DE" w:rsidR="00B910BB" w:rsidRPr="002909F2" w:rsidRDefault="00AD5467" w:rsidP="0027707C">
      <w:pPr>
        <w:jc w:val="both"/>
        <w:rPr>
          <w:rFonts w:ascii="Times New Roman" w:hAnsi="Times New Roman" w:cs="Times New Roman"/>
        </w:rPr>
      </w:pPr>
      <w:r w:rsidRPr="002909F2">
        <w:rPr>
          <w:rFonts w:ascii="Times New Roman" w:hAnsi="Times New Roman" w:cs="Times New Roman"/>
        </w:rPr>
        <w:t xml:space="preserve">A second </w:t>
      </w:r>
      <w:r w:rsidR="005B00BB" w:rsidRPr="002909F2">
        <w:rPr>
          <w:rFonts w:ascii="Times New Roman" w:hAnsi="Times New Roman" w:cs="Times New Roman"/>
        </w:rPr>
        <w:t>effect</w:t>
      </w:r>
      <w:r w:rsidRPr="002909F2">
        <w:rPr>
          <w:rFonts w:ascii="Times New Roman" w:hAnsi="Times New Roman" w:cs="Times New Roman"/>
        </w:rPr>
        <w:t xml:space="preserve"> is that most sharing economy earners have other sources of income. In our sample, only about 30% are “full-timers” who rely on the platform to pay their basic</w:t>
      </w:r>
      <w:r w:rsidR="00DA1B93" w:rsidRPr="002909F2">
        <w:rPr>
          <w:rFonts w:ascii="Times New Roman" w:hAnsi="Times New Roman" w:cs="Times New Roman"/>
        </w:rPr>
        <w:t xml:space="preserve"> </w:t>
      </w:r>
      <w:r w:rsidR="00DA1B93" w:rsidRPr="002909F2">
        <w:rPr>
          <w:rFonts w:ascii="Times New Roman" w:hAnsi="Times New Roman" w:cs="Times New Roman"/>
        </w:rPr>
        <w:fldChar w:fldCharType="begin" w:fldLock="1"/>
      </w:r>
      <w:r w:rsidR="00224247">
        <w:rPr>
          <w:rFonts w:ascii="Times New Roman" w:hAnsi="Times New Roman" w:cs="Times New Roman"/>
        </w:rPr>
        <w:instrText xml:space="preserve"> ADDIN ZOTERO_ITEM CSL_CITATION {"citationID":"Ej9ql4HF","properties":{"formattedCitation":"(Schor et al. 2017)","plainCitation":"(Schor et al. 2017)"},"citationItems":[{"id":"ITEM-1","uris":["http://www.mendeley.com/documents/?uuid=6526cfda-c82d-4f9b-9cc9-d61f8710a436"],"uri":["http://www.mendeley.com/documents/?uuid=6526cfda-c82d-4f9b-9cc9-d61f8710a436"],"itemData":{"author":[{"dropping-particle":"","family":"Schor","given":"Juliet B","non-dropping-particle":"","parse-names":false,"suffix":""},{"dropping-particle":"","family":"Attwood-Charles","given":"Will","non-dropping-particle":"","parse-names":false,"suffix":""},{"dropping-particle":"","family":"Cansoy","given":"Mehmet","non-dropping-particle":"","parse-names":false,"suffix":""},{"dropping-particle":"","family":"Ladegaard","given":"Isak","non-dropping-particle":"","parse-names":false,"suffix":""},{"dropping-particle":"","family":"Wengronowitz","given":"Robert","non-dropping-particle":"","parse-names":false,"suffix":""}],"container-title":"Unpublished paper, Boston College","id":"ITEM-1","issued":{"date-parts":[["2017"]]},"title":"Dependence and Precarity in the Sharing Economy","type":"article-journal"}}],"schema":"https://github.com/citation-style-language/schema/raw/master/csl-citation.json"} </w:instrText>
      </w:r>
      <w:r w:rsidR="00DA1B93" w:rsidRPr="002909F2">
        <w:rPr>
          <w:rFonts w:ascii="Times New Roman" w:hAnsi="Times New Roman" w:cs="Times New Roman"/>
        </w:rPr>
        <w:fldChar w:fldCharType="separate"/>
      </w:r>
      <w:r w:rsidR="00224247" w:rsidRPr="00224247">
        <w:rPr>
          <w:rFonts w:ascii="Times New Roman" w:hAnsi="Times New Roman" w:cs="Times New Roman"/>
        </w:rPr>
        <w:t>(Schor et al. 2017)</w:t>
      </w:r>
      <w:r w:rsidR="00DA1B93" w:rsidRPr="002909F2">
        <w:rPr>
          <w:rFonts w:ascii="Times New Roman" w:hAnsi="Times New Roman" w:cs="Times New Roman"/>
        </w:rPr>
        <w:fldChar w:fldCharType="end"/>
      </w:r>
      <w:r w:rsidR="00187F1B" w:rsidRPr="002909F2">
        <w:rPr>
          <w:rFonts w:ascii="Times New Roman" w:hAnsi="Times New Roman" w:cs="Times New Roman"/>
        </w:rPr>
        <w:t>.</w:t>
      </w:r>
      <w:r w:rsidRPr="002909F2">
        <w:rPr>
          <w:rFonts w:ascii="Times New Roman" w:hAnsi="Times New Roman" w:cs="Times New Roman"/>
        </w:rPr>
        <w:t xml:space="preserve"> Many have full-time jobs and use the income for discretionary or even luxury spending. These supplementary earnings increase income for better-off workers, and to the extent that there is job loss in conventional employment also erode earnings at the bottom. This effect will make the income distribution from the upper middle to the bottom of the distribution more unequal.</w:t>
      </w:r>
    </w:p>
    <w:p w14:paraId="5357074E" w14:textId="77777777" w:rsidR="000169B3" w:rsidRPr="002909F2" w:rsidRDefault="000169B3" w:rsidP="0027707C">
      <w:pPr>
        <w:jc w:val="both"/>
        <w:rPr>
          <w:rFonts w:ascii="Times New Roman" w:hAnsi="Times New Roman" w:cs="Times New Roman"/>
        </w:rPr>
      </w:pPr>
    </w:p>
    <w:p w14:paraId="4CC01865" w14:textId="2FF1892C" w:rsidR="000169B3" w:rsidRPr="002909F2" w:rsidRDefault="000169B3" w:rsidP="0027707C">
      <w:pPr>
        <w:jc w:val="both"/>
        <w:rPr>
          <w:rFonts w:ascii="Times New Roman" w:hAnsi="Times New Roman" w:cs="Times New Roman"/>
        </w:rPr>
      </w:pPr>
      <w:r w:rsidRPr="002909F2">
        <w:rPr>
          <w:rFonts w:ascii="Times New Roman" w:hAnsi="Times New Roman" w:cs="Times New Roman"/>
        </w:rPr>
        <w:t xml:space="preserve">Platforms are also having impacts on </w:t>
      </w:r>
      <w:r w:rsidR="00E148B7" w:rsidRPr="002909F2">
        <w:rPr>
          <w:rFonts w:ascii="Times New Roman" w:hAnsi="Times New Roman" w:cs="Times New Roman"/>
        </w:rPr>
        <w:t xml:space="preserve">racial inequality. Because they </w:t>
      </w:r>
      <w:r w:rsidRPr="002909F2">
        <w:rPr>
          <w:rFonts w:ascii="Times New Roman" w:hAnsi="Times New Roman" w:cs="Times New Roman"/>
        </w:rPr>
        <w:t xml:space="preserve">have been mostly unregulated, there has been little explicit </w:t>
      </w:r>
      <w:r w:rsidR="00E55437" w:rsidRPr="002909F2">
        <w:rPr>
          <w:rFonts w:ascii="Times New Roman" w:hAnsi="Times New Roman" w:cs="Times New Roman"/>
        </w:rPr>
        <w:t xml:space="preserve">policy </w:t>
      </w:r>
      <w:r w:rsidRPr="002909F2">
        <w:rPr>
          <w:rFonts w:ascii="Times New Roman" w:hAnsi="Times New Roman" w:cs="Times New Roman"/>
        </w:rPr>
        <w:t xml:space="preserve">outlawing discrimination. In the lodging sector, for example, public accommodation laws that prevent racial discrimination do not apply. </w:t>
      </w:r>
      <w:r w:rsidR="00E55437" w:rsidRPr="002909F2">
        <w:rPr>
          <w:rFonts w:ascii="Times New Roman" w:hAnsi="Times New Roman" w:cs="Times New Roman"/>
        </w:rPr>
        <w:t>And f</w:t>
      </w:r>
      <w:r w:rsidRPr="002909F2">
        <w:rPr>
          <w:rFonts w:ascii="Times New Roman" w:hAnsi="Times New Roman" w:cs="Times New Roman"/>
        </w:rPr>
        <w:t xml:space="preserve">or the most part platforms have taken a hands-off approach to discriminatory behavior by their users. </w:t>
      </w:r>
      <w:r w:rsidR="00E148B7" w:rsidRPr="002909F2">
        <w:rPr>
          <w:rFonts w:ascii="Times New Roman" w:hAnsi="Times New Roman" w:cs="Times New Roman"/>
        </w:rPr>
        <w:t>A</w:t>
      </w:r>
      <w:r w:rsidRPr="002909F2">
        <w:rPr>
          <w:rFonts w:ascii="Times New Roman" w:hAnsi="Times New Roman" w:cs="Times New Roman"/>
        </w:rPr>
        <w:t xml:space="preserve">ll the studies we have identified </w:t>
      </w:r>
      <w:r w:rsidR="001409BF" w:rsidRPr="002909F2">
        <w:rPr>
          <w:rFonts w:ascii="Times New Roman" w:hAnsi="Times New Roman" w:cs="Times New Roman"/>
        </w:rPr>
        <w:t xml:space="preserve">have found the presence of racial discrimination, on one side of the market, </w:t>
      </w:r>
      <w:r w:rsidR="008477DE" w:rsidRPr="002909F2">
        <w:rPr>
          <w:rFonts w:ascii="Times New Roman" w:hAnsi="Times New Roman" w:cs="Times New Roman"/>
        </w:rPr>
        <w:t xml:space="preserve">the other, </w:t>
      </w:r>
      <w:r w:rsidR="001409BF" w:rsidRPr="002909F2">
        <w:rPr>
          <w:rFonts w:ascii="Times New Roman" w:hAnsi="Times New Roman" w:cs="Times New Roman"/>
        </w:rPr>
        <w:t xml:space="preserve">or both. </w:t>
      </w:r>
    </w:p>
    <w:p w14:paraId="54147646" w14:textId="77777777" w:rsidR="00B910BB" w:rsidRPr="002909F2" w:rsidRDefault="00B910BB" w:rsidP="0027707C">
      <w:pPr>
        <w:jc w:val="both"/>
        <w:rPr>
          <w:rFonts w:ascii="Times New Roman" w:hAnsi="Times New Roman" w:cs="Times New Roman"/>
        </w:rPr>
      </w:pPr>
    </w:p>
    <w:p w14:paraId="4382EB5C" w14:textId="0F65DF77" w:rsidR="00702A14" w:rsidRPr="002909F2" w:rsidRDefault="008477DE" w:rsidP="0027707C">
      <w:pPr>
        <w:jc w:val="both"/>
        <w:rPr>
          <w:rFonts w:ascii="Times New Roman" w:hAnsi="Times New Roman" w:cs="Times New Roman"/>
        </w:rPr>
      </w:pPr>
      <w:r w:rsidRPr="002909F2">
        <w:rPr>
          <w:rFonts w:ascii="Times New Roman" w:hAnsi="Times New Roman" w:cs="Times New Roman"/>
        </w:rPr>
        <w:t xml:space="preserve">We </w:t>
      </w:r>
      <w:r w:rsidR="00B92D86" w:rsidRPr="002909F2">
        <w:rPr>
          <w:rFonts w:ascii="Times New Roman" w:hAnsi="Times New Roman" w:cs="Times New Roman"/>
        </w:rPr>
        <w:t xml:space="preserve">begin </w:t>
      </w:r>
      <w:r w:rsidRPr="002909F2">
        <w:rPr>
          <w:rFonts w:ascii="Times New Roman" w:hAnsi="Times New Roman" w:cs="Times New Roman"/>
        </w:rPr>
        <w:t xml:space="preserve">with studies which analyze discrimination against consumers. </w:t>
      </w:r>
      <w:r w:rsidR="001409BF" w:rsidRPr="002909F2">
        <w:rPr>
          <w:rFonts w:ascii="Times New Roman" w:hAnsi="Times New Roman" w:cs="Times New Roman"/>
        </w:rPr>
        <w:t>A</w:t>
      </w:r>
      <w:r w:rsidR="00702A14" w:rsidRPr="002909F2">
        <w:rPr>
          <w:rFonts w:ascii="Times New Roman" w:hAnsi="Times New Roman" w:cs="Times New Roman"/>
        </w:rPr>
        <w:t>n audit study b</w:t>
      </w:r>
      <w:r w:rsidR="001409BF" w:rsidRPr="002909F2">
        <w:rPr>
          <w:rFonts w:ascii="Times New Roman" w:hAnsi="Times New Roman" w:cs="Times New Roman"/>
        </w:rPr>
        <w:t xml:space="preserve">y Edelman, Luca, and Svirsky </w:t>
      </w:r>
      <w:r w:rsidR="006D4C02" w:rsidRPr="002909F2">
        <w:rPr>
          <w:rFonts w:ascii="Times New Roman" w:hAnsi="Times New Roman" w:cs="Times New Roman"/>
        </w:rPr>
        <w:fldChar w:fldCharType="begin" w:fldLock="1"/>
      </w:r>
      <w:r w:rsidR="006D4C02" w:rsidRPr="002909F2">
        <w:rPr>
          <w:rFonts w:ascii="Times New Roman" w:hAnsi="Times New Roman" w:cs="Times New Roman"/>
        </w:rPr>
        <w:instrText xml:space="preserve"> ADDIN ZOTERO_ITEM CSL_CITATION {"citationID":"LxmZdjkx","properties":{"formattedCitation":"(2017, 1)","plainCitation":"(2017, 1)"},"citationItems":[{"id":"ITEM-1","uris":["http://www.mendeley.com/documents/?uuid=fd7783e1-521a-4a01-a863-693756c056d5"],"uri":["http://www.mendeley.com/documents/?uuid=fd7783e1-521a-4a01-a863-693756c056d5"],"itemData":{"DOI":"10.2139/ssrn.2701902","ISSN":"1556-5068","abstract":"Online marketplaces increasingly choose to reduce the anonymity of buyers and sellers in order to facilitate trust. We demonstrate that this common market design choice results in an important unintended consequence: racial discrimination. In a field experiment on Airbnb, we find that requests from guests with distinctively African-American names are roughly 16% less likely to be accepted than identical guests with distinctively White names. The difference persists whether the host is African American or White, male or female. The difference also persists whether the host shares the property with the guest or not, and whether the property is cheap or expensive. Discrimination is costly for hosts who indulge in it: hosts who reject African-American guests are able to find a replacement guest only 35% of the time. On the whole, our analysis suggests a need for caution: while information can facilitate transactions, it also facilitates discrimination.","author":[{"dropping-particle":"","family":"Edelman","given":"Benjamin","non-dropping-particle":"","parse-names":false,"suffix":""},{"dropping-particle":"","family":"Luca","given":"Michael","non-dropping-particle":"","parse-names":false,"suffix":""},{"dropping-particle":"","family":"Svirsky","given":"Dan","non-dropping-particle":"","parse-names":false,"suffix":""}],"container-title":"American Economic Journal: Applied Economics","id":"ITEM-1","issue":"2","issued":{"date-parts":[["2017"]]},"page":"1-22","title":"Racial Discrimination in the Sharing Economy: Evidence from a Field Experiment","type":"article-journal","volume":"9"},"locator":"1","suppress-author":1}],"schema":"https://github.com/citation-style-language/schema/raw/master/csl-citation.json"} </w:instrText>
      </w:r>
      <w:r w:rsidR="006D4C02" w:rsidRPr="002909F2">
        <w:rPr>
          <w:rFonts w:ascii="Times New Roman" w:hAnsi="Times New Roman" w:cs="Times New Roman"/>
        </w:rPr>
        <w:fldChar w:fldCharType="separate"/>
      </w:r>
      <w:r w:rsidR="006D4C02" w:rsidRPr="002909F2">
        <w:rPr>
          <w:rFonts w:ascii="Times New Roman" w:hAnsi="Times New Roman" w:cs="Times New Roman"/>
        </w:rPr>
        <w:t>(2017, 1)</w:t>
      </w:r>
      <w:r w:rsidR="006D4C02" w:rsidRPr="002909F2">
        <w:rPr>
          <w:rFonts w:ascii="Times New Roman" w:hAnsi="Times New Roman" w:cs="Times New Roman"/>
        </w:rPr>
        <w:fldChar w:fldCharType="end"/>
      </w:r>
      <w:r w:rsidR="006D4C02">
        <w:rPr>
          <w:rFonts w:ascii="Times New Roman" w:hAnsi="Times New Roman" w:cs="Times New Roman"/>
        </w:rPr>
        <w:t xml:space="preserve"> </w:t>
      </w:r>
      <w:r w:rsidR="001409BF" w:rsidRPr="002909F2">
        <w:rPr>
          <w:rFonts w:ascii="Times New Roman" w:hAnsi="Times New Roman" w:cs="Times New Roman"/>
        </w:rPr>
        <w:t>has</w:t>
      </w:r>
      <w:r w:rsidR="00702A14" w:rsidRPr="002909F2">
        <w:rPr>
          <w:rFonts w:ascii="Times New Roman" w:hAnsi="Times New Roman" w:cs="Times New Roman"/>
        </w:rPr>
        <w:t xml:space="preserve"> found that </w:t>
      </w:r>
      <w:r w:rsidRPr="002909F2">
        <w:rPr>
          <w:rFonts w:ascii="Times New Roman" w:hAnsi="Times New Roman" w:cs="Times New Roman"/>
        </w:rPr>
        <w:t xml:space="preserve">guest </w:t>
      </w:r>
      <w:r w:rsidR="00702A14" w:rsidRPr="002909F2">
        <w:rPr>
          <w:rFonts w:ascii="Times New Roman" w:hAnsi="Times New Roman" w:cs="Times New Roman"/>
        </w:rPr>
        <w:t xml:space="preserve">accounts </w:t>
      </w:r>
      <w:r w:rsidR="00B92D86" w:rsidRPr="002909F2">
        <w:rPr>
          <w:rFonts w:ascii="Times New Roman" w:hAnsi="Times New Roman" w:cs="Times New Roman"/>
        </w:rPr>
        <w:t xml:space="preserve">on Airbnb </w:t>
      </w:r>
      <w:r w:rsidR="00702A14" w:rsidRPr="002909F2">
        <w:rPr>
          <w:rFonts w:ascii="Times New Roman" w:hAnsi="Times New Roman" w:cs="Times New Roman"/>
        </w:rPr>
        <w:t xml:space="preserve">with “distinctively African-American names were 16% less likely to be accepted [for a reservation] than identical </w:t>
      </w:r>
      <w:r w:rsidR="00702A14" w:rsidRPr="002909F2">
        <w:rPr>
          <w:rFonts w:ascii="Times New Roman" w:hAnsi="Times New Roman" w:cs="Times New Roman"/>
        </w:rPr>
        <w:lastRenderedPageBreak/>
        <w:t>accounts with distinctively White names”</w:t>
      </w:r>
      <w:r w:rsidR="00DA1B93" w:rsidRPr="002909F2">
        <w:rPr>
          <w:rFonts w:ascii="Times New Roman" w:hAnsi="Times New Roman" w:cs="Times New Roman"/>
        </w:rPr>
        <w:t xml:space="preserve">. </w:t>
      </w:r>
      <w:r w:rsidR="00702A14" w:rsidRPr="002909F2">
        <w:rPr>
          <w:rFonts w:ascii="Times New Roman" w:hAnsi="Times New Roman" w:cs="Times New Roman"/>
        </w:rPr>
        <w:t>A similar audit study by Cui, Li and Zhang</w:t>
      </w:r>
      <w:r w:rsidR="000834F7" w:rsidRPr="002909F2">
        <w:rPr>
          <w:rFonts w:ascii="Times New Roman" w:hAnsi="Times New Roman" w:cs="Times New Roman"/>
        </w:rPr>
        <w:t xml:space="preserve"> </w:t>
      </w:r>
      <w:r w:rsidR="000834F7" w:rsidRPr="002909F2">
        <w:rPr>
          <w:rFonts w:ascii="Times New Roman" w:hAnsi="Times New Roman" w:cs="Times New Roman"/>
        </w:rPr>
        <w:fldChar w:fldCharType="begin"/>
      </w:r>
      <w:r w:rsidR="006D4C02">
        <w:rPr>
          <w:rFonts w:ascii="Times New Roman" w:hAnsi="Times New Roman" w:cs="Times New Roman"/>
        </w:rPr>
        <w:instrText xml:space="preserve"> ADDIN ZOTERO_ITEM CSL_CITATION {"citationID":"m9QdcMIM","properties":{"formattedCitation":"(2016)","plainCitation":"(2016)"},"citationItems":[{"id":2747,"uris":["http://zotero.org/groups/243644/items/43AZ728C"],"uri":["http://zotero.org/groups/243644/items/43AZ728C"],"itemData":{"id":2747,"type":"article-journal","title":"Discrimination with Incomplete Information in the Sharing Economy Field Evidence from Airbnb","container-title":"Working paper","URL":"https://papers.ssrn.com/sol3/papers.cfm?abstract_id=2882982","author":[{"family":"Cui","given":"Ruomeng"},{"family":"Li","given":"Jun"},{"family":"Zhang","given":"Dennis"}],"issued":{"date-parts":[["2016"]]}},"suppress-author":true}],"schema":"https://github.com/citation-style-language/schema/raw/master/csl-citation.json"} </w:instrText>
      </w:r>
      <w:r w:rsidR="000834F7" w:rsidRPr="002909F2">
        <w:rPr>
          <w:rFonts w:ascii="Times New Roman" w:hAnsi="Times New Roman" w:cs="Times New Roman"/>
        </w:rPr>
        <w:fldChar w:fldCharType="separate"/>
      </w:r>
      <w:r w:rsidR="006D4C02" w:rsidRPr="006D4C02">
        <w:rPr>
          <w:rFonts w:ascii="Times New Roman" w:hAnsi="Times New Roman" w:cs="Times New Roman"/>
        </w:rPr>
        <w:t>(2016)</w:t>
      </w:r>
      <w:r w:rsidR="000834F7" w:rsidRPr="002909F2">
        <w:rPr>
          <w:rFonts w:ascii="Times New Roman" w:hAnsi="Times New Roman" w:cs="Times New Roman"/>
        </w:rPr>
        <w:fldChar w:fldCharType="end"/>
      </w:r>
      <w:r w:rsidR="009A5872" w:rsidRPr="002909F2">
        <w:rPr>
          <w:rFonts w:ascii="Times New Roman" w:hAnsi="Times New Roman" w:cs="Times New Roman"/>
        </w:rPr>
        <w:t xml:space="preserve"> </w:t>
      </w:r>
      <w:r w:rsidR="00DA1B93" w:rsidRPr="002909F2">
        <w:rPr>
          <w:rFonts w:ascii="Times New Roman" w:hAnsi="Times New Roman" w:cs="Times New Roman"/>
        </w:rPr>
        <w:t>f</w:t>
      </w:r>
      <w:r w:rsidR="00E148B7" w:rsidRPr="002909F2">
        <w:rPr>
          <w:rFonts w:ascii="Times New Roman" w:hAnsi="Times New Roman" w:cs="Times New Roman"/>
        </w:rPr>
        <w:t>ound a similar si</w:t>
      </w:r>
      <w:r w:rsidR="00702A14" w:rsidRPr="002909F2">
        <w:rPr>
          <w:rFonts w:ascii="Times New Roman" w:hAnsi="Times New Roman" w:cs="Times New Roman"/>
        </w:rPr>
        <w:t>zed effect for accounts associated with African-American and White names</w:t>
      </w:r>
      <w:r w:rsidR="00B92D86" w:rsidRPr="002909F2">
        <w:rPr>
          <w:rFonts w:ascii="Times New Roman" w:hAnsi="Times New Roman" w:cs="Times New Roman"/>
        </w:rPr>
        <w:t xml:space="preserve"> on the platform</w:t>
      </w:r>
      <w:r w:rsidR="00702A14" w:rsidRPr="002909F2">
        <w:rPr>
          <w:rFonts w:ascii="Times New Roman" w:hAnsi="Times New Roman" w:cs="Times New Roman"/>
        </w:rPr>
        <w:t>. Another audit study, focusing on the transportation platforms Uber and Lyft, found that consu</w:t>
      </w:r>
      <w:r w:rsidR="00E148B7" w:rsidRPr="002909F2">
        <w:rPr>
          <w:rFonts w:ascii="Times New Roman" w:hAnsi="Times New Roman" w:cs="Times New Roman"/>
        </w:rPr>
        <w:t>mers with distinctively African-</w:t>
      </w:r>
      <w:r w:rsidR="00702A14" w:rsidRPr="002909F2">
        <w:rPr>
          <w:rFonts w:ascii="Times New Roman" w:hAnsi="Times New Roman" w:cs="Times New Roman"/>
        </w:rPr>
        <w:t>American names faced higher waiting times, and more frequent cancellations</w:t>
      </w:r>
      <w:r w:rsidR="004721BA" w:rsidRPr="002909F2">
        <w:rPr>
          <w:rFonts w:ascii="Times New Roman" w:hAnsi="Times New Roman" w:cs="Times New Roman"/>
        </w:rPr>
        <w:t xml:space="preserve"> </w:t>
      </w:r>
      <w:r w:rsidR="004721BA" w:rsidRPr="002909F2">
        <w:rPr>
          <w:rFonts w:ascii="Times New Roman" w:hAnsi="Times New Roman" w:cs="Times New Roman"/>
        </w:rPr>
        <w:fldChar w:fldCharType="begin"/>
      </w:r>
      <w:r w:rsidR="001C59A7" w:rsidRPr="002909F2">
        <w:rPr>
          <w:rFonts w:ascii="Times New Roman" w:hAnsi="Times New Roman" w:cs="Times New Roman"/>
        </w:rPr>
        <w:instrText xml:space="preserve"> ADDIN ZOTERO_ITEM CSL_CITATION {"citationID":"CyB73HGr","properties":{"formattedCitation":"(Ge et al. 2016)","plainCitation":"(Ge et al. 2016)"},"citationItems":[{"id":2469,"uris":["http://zotero.org/groups/243644/items/FJESVTT6"],"uri":["http://zotero.org/groups/243644/items/FJESVTT6"],"itemData":{"id":2469,"type":"article-journal","title":"Racial and Gender Discrimination in Transportation Network Companies","container-title":"NBER Working Paper","volume":"22776","source":"NBER Working Papers","URL":"http://www.nber.org/papers/w22776?utm_campaign=ntw&amp;utm_medium=email&amp;utm_source=ntw","note":"00003","author":[{"family":"Ge","given":"Yanbo"},{"family":"Knittel","given":"Christopher R."},{"family":"MacKenzie","given":"Don"},{"family":"Zoepf","given":"Stephen"}],"issued":{"date-parts":[["2016"]]}}}],"schema":"https://github.com/citation-style-language/schema/raw/master/csl-citation.json"} </w:instrText>
      </w:r>
      <w:r w:rsidR="004721BA" w:rsidRPr="002909F2">
        <w:rPr>
          <w:rFonts w:ascii="Times New Roman" w:hAnsi="Times New Roman" w:cs="Times New Roman"/>
        </w:rPr>
        <w:fldChar w:fldCharType="separate"/>
      </w:r>
      <w:r w:rsidR="004721BA" w:rsidRPr="002909F2">
        <w:rPr>
          <w:rFonts w:ascii="Times New Roman" w:hAnsi="Times New Roman" w:cs="Times New Roman"/>
        </w:rPr>
        <w:t>(Ge et al. 2016)</w:t>
      </w:r>
      <w:r w:rsidR="004721BA" w:rsidRPr="002909F2">
        <w:rPr>
          <w:rFonts w:ascii="Times New Roman" w:hAnsi="Times New Roman" w:cs="Times New Roman"/>
        </w:rPr>
        <w:fldChar w:fldCharType="end"/>
      </w:r>
      <w:r w:rsidR="00702A14" w:rsidRPr="002909F2">
        <w:rPr>
          <w:rFonts w:ascii="Times New Roman" w:hAnsi="Times New Roman" w:cs="Times New Roman"/>
        </w:rPr>
        <w:t>. A mixed-methods study of TaskRabbit producers found that they engaged in discriminatory behavior based on the geographic location of consumers, reporting an unwillingness to accept jobs in areas with higher proportions of minority or low-income residents</w:t>
      </w:r>
      <w:r w:rsidR="00413E09" w:rsidRPr="002909F2">
        <w:rPr>
          <w:rFonts w:ascii="Times New Roman" w:hAnsi="Times New Roman" w:cs="Times New Roman"/>
        </w:rPr>
        <w:t xml:space="preserve"> </w:t>
      </w:r>
      <w:r w:rsidR="00413E09"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T1yXNhdN","properties":{"formattedCitation":"(Thebault-Spieker, Terveen, and Hecht 2015)","plainCitation":"(Thebault-Spieker, Terveen, and Hecht 2015)"},"citationItems":[{"id":"ITEM-1","uris":["http://www.mendeley.com/documents/?uuid=21a1fac7-eb27-477d-a537-8281daabdb84"],"uri":["http://www.mendeley.com/documents/?uuid=21a1fac7-eb27-477d-a537-8281daabdb84"],"itemData":{"DOI":"10.1145/2675133.2675278","ISBN":"978-1-4503-2922-4","abstract":"Mobile crowdsourcing markets (e.g., Gigwalk and TaskRabbit) offer crowdworkers tasks situated in the physical world (e.g., checking street signs, running household errands). The geographic nature of these tasks distinguishes these markets from online crowdsourcing markets and raises new, fundamental questions. We carried out a controlled study in the Chicago metropolitan area aimed at addressing two key questions: (1) What geographic factors influence whether a crowdworker will be willing to do a task? (2) What geographic factors influence how much compensation a crowdworker will demand in order to do a task? Quantitative modeling shows that travel distance to the location of the task and the socioeconomic status (SES) of the task area are important factors. Qualitative analysis enriches our modeling, with workers mentioning safety and difficulties getting to a location as key considerations. Our results suggest that low-SES areas are currently less able to take advantage of the benefits of mobile crowdsourcing markets. We discuss the implications of our study for these markets, as well as for \" sharing economy \" phenomena like UberX, which have many properties in common with mobile crowdsourcing markets.","author":[{"dropping-particle":"","family":"Thebault-Spieker","given":"Jacob","non-dropping-particle":"","parse-names":false,"suffix":""},{"dropping-particle":"","family":"Terveen","given":"Loren G","non-dropping-particle":"","parse-names":false,"suffix":""},{"dropping-particle":"","family":"Hecht","given":"Brent","non-dropping-particle":"","parse-names":false,"suffix":""}],"container-title":"Proceedings of the 18th ACM Conference on Computer Supported Cooperative Work &amp; Social Computing","id":"ITEM-1","issued":{"date-parts":[["2015"]]},"page":"265-275","title":"Avoiding the South Side and the Suburbs: The Geography of Mobile Crowdsourcing Markets","type":"paper-conference"}}],"schema":"https://github.com/citation-style-language/schema/raw/master/csl-citation.json"} </w:instrText>
      </w:r>
      <w:r w:rsidR="00413E09" w:rsidRPr="002909F2">
        <w:rPr>
          <w:rFonts w:ascii="Times New Roman" w:hAnsi="Times New Roman" w:cs="Times New Roman"/>
        </w:rPr>
        <w:fldChar w:fldCharType="separate"/>
      </w:r>
      <w:r w:rsidR="003A473E" w:rsidRPr="002909F2">
        <w:rPr>
          <w:rFonts w:ascii="Times New Roman" w:hAnsi="Times New Roman" w:cs="Times New Roman"/>
        </w:rPr>
        <w:t>(Thebault-Spieker, Terveen, and Hecht 2015)</w:t>
      </w:r>
      <w:r w:rsidR="00413E09" w:rsidRPr="002909F2">
        <w:rPr>
          <w:rFonts w:ascii="Times New Roman" w:hAnsi="Times New Roman" w:cs="Times New Roman"/>
        </w:rPr>
        <w:fldChar w:fldCharType="end"/>
      </w:r>
      <w:r w:rsidR="00702A14" w:rsidRPr="002909F2">
        <w:rPr>
          <w:rFonts w:ascii="Times New Roman" w:hAnsi="Times New Roman" w:cs="Times New Roman"/>
        </w:rPr>
        <w:t xml:space="preserve">.   </w:t>
      </w:r>
    </w:p>
    <w:p w14:paraId="590A18D3" w14:textId="77777777" w:rsidR="008477DE" w:rsidRPr="002909F2" w:rsidRDefault="008477DE" w:rsidP="0027707C">
      <w:pPr>
        <w:jc w:val="both"/>
        <w:rPr>
          <w:rFonts w:ascii="Times New Roman" w:hAnsi="Times New Roman" w:cs="Times New Roman"/>
        </w:rPr>
      </w:pPr>
    </w:p>
    <w:p w14:paraId="108C0E54" w14:textId="0C4B6E18" w:rsidR="00702A14" w:rsidRPr="002909F2" w:rsidRDefault="00E148B7" w:rsidP="0027707C">
      <w:pPr>
        <w:jc w:val="both"/>
        <w:rPr>
          <w:rFonts w:ascii="Times New Roman" w:hAnsi="Times New Roman" w:cs="Times New Roman"/>
        </w:rPr>
      </w:pPr>
      <w:r w:rsidRPr="002909F2">
        <w:rPr>
          <w:rFonts w:ascii="Times New Roman" w:hAnsi="Times New Roman" w:cs="Times New Roman"/>
        </w:rPr>
        <w:t xml:space="preserve">On the provider side of the market, </w:t>
      </w:r>
      <w:r w:rsidR="00702A14" w:rsidRPr="002909F2">
        <w:rPr>
          <w:rFonts w:ascii="Times New Roman" w:hAnsi="Times New Roman" w:cs="Times New Roman"/>
        </w:rPr>
        <w:t>Edelman and Luca</w:t>
      </w:r>
      <w:r w:rsidR="00D46333" w:rsidRPr="002909F2">
        <w:rPr>
          <w:rFonts w:ascii="Times New Roman" w:hAnsi="Times New Roman" w:cs="Times New Roman"/>
        </w:rPr>
        <w:t xml:space="preserve"> </w:t>
      </w:r>
      <w:r w:rsidR="00D46333" w:rsidRPr="002909F2">
        <w:rPr>
          <w:rFonts w:ascii="Times New Roman" w:hAnsi="Times New Roman" w:cs="Times New Roman"/>
        </w:rPr>
        <w:fldChar w:fldCharType="begin" w:fldLock="1"/>
      </w:r>
      <w:r w:rsidR="00792BC4" w:rsidRPr="002909F2">
        <w:rPr>
          <w:rFonts w:ascii="Times New Roman" w:hAnsi="Times New Roman" w:cs="Times New Roman"/>
        </w:rPr>
        <w:instrText xml:space="preserve"> ADDIN ZOTERO_ITEM CSL_CITATION {"citationID":"54N0DFVV","properties":{"formattedCitation":"(2014)","plainCitation":"(2014)"},"citationItems":[{"id":"ITEM-1","uris":["http://www.mendeley.com/documents/?uuid=c4d9deb8-b087-497d-a204-c5ee7084b8ce"],"uri":["http://www.mendeley.com/documents/?uuid=c4d9deb8-b087-497d-a204-c5ee7084b8ce"],"itemData":{"DOI":"10.2139/ssrn.2377353","ISSN":"1556-5068","abstract":"Online marketplaces often contain information not only about products, but also about the people selling the products. In an effort to facilitate trust, many platforms encourage sellers to provide personal profiles and even to post pictures of themselves. However, these features may also facilitate discrimination based on sellers' race, gender, age, or other aspects of appearance. In this paper, we test for racial discrimination against landlords in the online rental marketplace Airbnb.com. Using a new data set combining pictures of all New York City landlords on Airbnb with their rental prices and information about quality of the rentals, we show that non-black hosts charge approximately 12% more than black hosts for the equivalent rental. These effects are robust when controlling for all information visible in the Airbnb marketplace. These findings highlight the prevalence of discrimination in online marketplaces, suggesting an important unintended consequence of a seemingly-routine mechanism for building trust.","author":[{"dropping-particle":"","family":"Edelman","given":"Benjamin","non-dropping-particle":"","parse-names":false,"suffix":""},{"dropping-particle":"","family":"Luca","given":"Michael","non-dropping-particle":"","parse-names":false,"suffix":""}],"container-title":"Harvard Business School","id":"ITEM-1","issued":{"date-parts":[["2014"]]},"page":"21","title":"Digital Discrimination: The Case of Airbnb.com","type":"article-journal"},"suppress-author":1}],"schema":"https://github.com/citation-style-language/schema/raw/master/csl-citation.json"} </w:instrText>
      </w:r>
      <w:r w:rsidR="00D46333" w:rsidRPr="002909F2">
        <w:rPr>
          <w:rFonts w:ascii="Times New Roman" w:hAnsi="Times New Roman" w:cs="Times New Roman"/>
        </w:rPr>
        <w:fldChar w:fldCharType="separate"/>
      </w:r>
      <w:r w:rsidR="003A473E" w:rsidRPr="002909F2">
        <w:rPr>
          <w:rFonts w:ascii="Times New Roman" w:hAnsi="Times New Roman" w:cs="Times New Roman"/>
        </w:rPr>
        <w:t>(2014)</w:t>
      </w:r>
      <w:r w:rsidR="00D46333" w:rsidRPr="002909F2">
        <w:rPr>
          <w:rFonts w:ascii="Times New Roman" w:hAnsi="Times New Roman" w:cs="Times New Roman"/>
        </w:rPr>
        <w:fldChar w:fldCharType="end"/>
      </w:r>
      <w:r w:rsidR="00702A14" w:rsidRPr="002909F2">
        <w:rPr>
          <w:rFonts w:ascii="Times New Roman" w:hAnsi="Times New Roman" w:cs="Times New Roman"/>
        </w:rPr>
        <w:t xml:space="preserve"> </w:t>
      </w:r>
      <w:r w:rsidR="008477DE" w:rsidRPr="002909F2">
        <w:rPr>
          <w:rFonts w:ascii="Times New Roman" w:hAnsi="Times New Roman" w:cs="Times New Roman"/>
        </w:rPr>
        <w:t xml:space="preserve">found that </w:t>
      </w:r>
      <w:r w:rsidR="006D4C02">
        <w:rPr>
          <w:rFonts w:ascii="Times New Roman" w:hAnsi="Times New Roman" w:cs="Times New Roman"/>
        </w:rPr>
        <w:t>hosts,</w:t>
      </w:r>
      <w:r w:rsidR="008477DE" w:rsidRPr="002909F2">
        <w:rPr>
          <w:rFonts w:ascii="Times New Roman" w:hAnsi="Times New Roman" w:cs="Times New Roman"/>
        </w:rPr>
        <w:t xml:space="preserve"> who</w:t>
      </w:r>
      <w:r w:rsidR="00702A14" w:rsidRPr="002909F2">
        <w:rPr>
          <w:rFonts w:ascii="Times New Roman" w:hAnsi="Times New Roman" w:cs="Times New Roman"/>
        </w:rPr>
        <w:t xml:space="preserve"> were identified a</w:t>
      </w:r>
      <w:r w:rsidRPr="002909F2">
        <w:rPr>
          <w:rFonts w:ascii="Times New Roman" w:hAnsi="Times New Roman" w:cs="Times New Roman"/>
        </w:rPr>
        <w:t xml:space="preserve">s </w:t>
      </w:r>
      <w:r w:rsidR="00702A14" w:rsidRPr="002909F2">
        <w:rPr>
          <w:rFonts w:ascii="Times New Roman" w:hAnsi="Times New Roman" w:cs="Times New Roman"/>
        </w:rPr>
        <w:t xml:space="preserve">Black based on their pictures </w:t>
      </w:r>
      <w:r w:rsidR="008477DE" w:rsidRPr="002909F2">
        <w:rPr>
          <w:rFonts w:ascii="Times New Roman" w:hAnsi="Times New Roman" w:cs="Times New Roman"/>
        </w:rPr>
        <w:t xml:space="preserve">charged </w:t>
      </w:r>
      <w:r w:rsidR="00702A14" w:rsidRPr="002909F2">
        <w:rPr>
          <w:rFonts w:ascii="Times New Roman" w:hAnsi="Times New Roman" w:cs="Times New Roman"/>
        </w:rPr>
        <w:t xml:space="preserve">12% </w:t>
      </w:r>
      <w:r w:rsidRPr="002909F2">
        <w:rPr>
          <w:rFonts w:ascii="Times New Roman" w:hAnsi="Times New Roman" w:cs="Times New Roman"/>
        </w:rPr>
        <w:t>less</w:t>
      </w:r>
      <w:r w:rsidR="00702A14" w:rsidRPr="002909F2">
        <w:rPr>
          <w:rFonts w:ascii="Times New Roman" w:hAnsi="Times New Roman" w:cs="Times New Roman"/>
        </w:rPr>
        <w:t xml:space="preserve"> per night on Airbnb, compared to similar listings with </w:t>
      </w:r>
      <w:r w:rsidRPr="002909F2">
        <w:rPr>
          <w:rFonts w:ascii="Times New Roman" w:hAnsi="Times New Roman" w:cs="Times New Roman"/>
        </w:rPr>
        <w:t>non-</w:t>
      </w:r>
      <w:r w:rsidR="00702A14" w:rsidRPr="002909F2">
        <w:rPr>
          <w:rFonts w:ascii="Times New Roman" w:hAnsi="Times New Roman" w:cs="Times New Roman"/>
        </w:rPr>
        <w:t>Black hosts. Laouenan a</w:t>
      </w:r>
      <w:r w:rsidR="008477DE" w:rsidRPr="002909F2">
        <w:rPr>
          <w:rFonts w:ascii="Times New Roman" w:hAnsi="Times New Roman" w:cs="Times New Roman"/>
        </w:rPr>
        <w:t>nd Rathelot</w:t>
      </w:r>
      <w:r w:rsidR="00A1615C">
        <w:rPr>
          <w:rFonts w:ascii="Times New Roman" w:hAnsi="Times New Roman" w:cs="Times New Roman"/>
        </w:rPr>
        <w:t xml:space="preserve"> </w:t>
      </w:r>
      <w:r w:rsidR="00A1615C" w:rsidRPr="002909F2">
        <w:rPr>
          <w:rFonts w:ascii="Times New Roman" w:hAnsi="Times New Roman" w:cs="Times New Roman"/>
        </w:rPr>
        <w:fldChar w:fldCharType="begin" w:fldLock="1"/>
      </w:r>
      <w:r w:rsidR="00A1615C" w:rsidRPr="002909F2">
        <w:rPr>
          <w:rFonts w:ascii="Times New Roman" w:hAnsi="Times New Roman" w:cs="Times New Roman"/>
        </w:rPr>
        <w:instrText xml:space="preserve"> ADDIN ZOTERO_ITEM CSL_CITATION {"citationID":"NQzH4Ezo","properties":{"formattedCitation":"(2016)","plainCitation":"(2016)"},"citationItems":[{"id":2444,"uris":["http://zotero.org/groups/243644/items/456XC2CV"],"uri":["http://zotero.org/groups/243644/items/456XC2CV"],"itemData":{"id":2444,"type":"article-journal","title":"Ethnic Discrimination in an Online Marketplace of Vacation Rentals","container-title":"Working paper","URL":"http://rolandrathelot.com/wp-content/uploads/Laouenan.Rathelot.Airbnb.pdf","note":"00000","author":[{"family":"Laouenan","given":"Morgane"},{"family":"Rathelot","given":"Roland"}],"issued":{"date-parts":[["2016"]]},"accessed":{"date-parts":[["2018",3,17]]}},"suppress-author":1}],"schema":"https://github.com/citation-style-language/schema/raw/master/csl-citation.json"} </w:instrText>
      </w:r>
      <w:r w:rsidR="00A1615C" w:rsidRPr="002909F2">
        <w:rPr>
          <w:rFonts w:ascii="Times New Roman" w:hAnsi="Times New Roman" w:cs="Times New Roman"/>
        </w:rPr>
        <w:fldChar w:fldCharType="separate"/>
      </w:r>
      <w:r w:rsidR="00A1615C" w:rsidRPr="002909F2">
        <w:rPr>
          <w:rFonts w:ascii="Times New Roman" w:hAnsi="Times New Roman" w:cs="Times New Roman"/>
        </w:rPr>
        <w:t>(2016)</w:t>
      </w:r>
      <w:r w:rsidR="00A1615C" w:rsidRPr="002909F2">
        <w:rPr>
          <w:rFonts w:ascii="Times New Roman" w:hAnsi="Times New Roman" w:cs="Times New Roman"/>
        </w:rPr>
        <w:fldChar w:fldCharType="end"/>
      </w:r>
      <w:r w:rsidR="00702A14" w:rsidRPr="002909F2">
        <w:rPr>
          <w:rFonts w:ascii="Times New Roman" w:hAnsi="Times New Roman" w:cs="Times New Roman"/>
        </w:rPr>
        <w:t xml:space="preserve"> present </w:t>
      </w:r>
      <w:r w:rsidR="008477DE" w:rsidRPr="002909F2">
        <w:rPr>
          <w:rFonts w:ascii="Times New Roman" w:hAnsi="Times New Roman" w:cs="Times New Roman"/>
        </w:rPr>
        <w:t xml:space="preserve">similar </w:t>
      </w:r>
      <w:r w:rsidR="00702A14" w:rsidRPr="002909F2">
        <w:rPr>
          <w:rFonts w:ascii="Times New Roman" w:hAnsi="Times New Roman" w:cs="Times New Roman"/>
        </w:rPr>
        <w:t>results, with minority hosts</w:t>
      </w:r>
      <w:r w:rsidR="008513E2" w:rsidRPr="002909F2">
        <w:rPr>
          <w:rStyle w:val="EndnoteReference"/>
          <w:rFonts w:ascii="Times New Roman" w:hAnsi="Times New Roman" w:cs="Times New Roman"/>
        </w:rPr>
        <w:endnoteReference w:id="4"/>
      </w:r>
      <w:r w:rsidR="00702A14" w:rsidRPr="002909F2">
        <w:rPr>
          <w:rFonts w:ascii="Times New Roman" w:hAnsi="Times New Roman" w:cs="Times New Roman"/>
        </w:rPr>
        <w:t xml:space="preserve"> charging about 3% less than non-minority hosts. A study on TaskRabbit and Fiverr found that producers </w:t>
      </w:r>
      <w:r w:rsidR="00E55437" w:rsidRPr="002909F2">
        <w:rPr>
          <w:rFonts w:ascii="Times New Roman" w:hAnsi="Times New Roman" w:cs="Times New Roman"/>
        </w:rPr>
        <w:t>who</w:t>
      </w:r>
      <w:r w:rsidR="00702A14" w:rsidRPr="002909F2">
        <w:rPr>
          <w:rFonts w:ascii="Times New Roman" w:hAnsi="Times New Roman" w:cs="Times New Roman"/>
        </w:rPr>
        <w:t xml:space="preserve"> were identified as female or Black received fewer reviews, indicating that they are hired less often</w:t>
      </w:r>
      <w:r w:rsidR="00D46333" w:rsidRPr="002909F2">
        <w:rPr>
          <w:rFonts w:ascii="Times New Roman" w:hAnsi="Times New Roman" w:cs="Times New Roman"/>
        </w:rPr>
        <w:t xml:space="preserve"> </w:t>
      </w:r>
      <w:r w:rsidR="00D46333"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G7yKHm7U","properties":{"formattedCitation":"(Hannak et al. 2017)","plainCitation":"(Hannak et al. 2017)"},"citationItems":[{"id":"ITEM-1","uris":["http://www.mendeley.com/documents/?uuid=1edf1699-d00f-42d8-923e-6c7fca42fd88"],"uri":["http://www.mendeley.com/documents/?uuid=1edf1699-d00f-42d8-923e-6c7fca42fd88"],"itemData":{"DOI":"10.1145/2998181.2998327","ISBN":"9781450343350","abstract":"In this paper, we study whether TaskRabbit, a prominent on- line freelance marketplace, is impacted by racial and gen- der bias. We collect all worker profiles from TaskRabbit to gather information about workers’ gender, race, customer reviews, ratings, and positions in search rankings. We find that gender and race are significantly correlated with worker evaluations, as well as the workers’ rank in search results. We hope that our study fuels more research on the presence and implications of discrimination in online environments","author":[{"dropping-particle":"","family":"Hannak","given":"Aniko","non-dropping-particle":"","parse-names":false,"suffix":""},{"dropping-particle":"","family":"Wagner","given":"Claudia","non-dropping-particle":"","parse-names":false,"suffix":""},{"dropping-particle":"","family":"Garcia","given":"David","non-dropping-particle":"","parse-names":false,"suffix":""},{"dropping-particle":"","family":"Mislove","given":"Alan","non-dropping-particle":"","parse-names":false,"suffix":""},{"dropping-particle":"","family":"Strohmaier","given":"Markus","non-dropping-particle":"","parse-names":false,"suffix":""},{"dropping-particle":"","family":"Wilson","given":"Christo","non-dropping-particle":"","parse-names":false,"suffix":""}],"container-title":"Cscw '17","id":"ITEM-1","issued":{"date-parts":[["2017"]]},"page":"1914-1933","title":"Bias in Online Freelance Marketplaces : Evidence from TaskRabbit","type":"article-journal"}}],"schema":"https://github.com/citation-style-language/schema/raw/master/csl-citation.json"} </w:instrText>
      </w:r>
      <w:r w:rsidR="00D46333" w:rsidRPr="002909F2">
        <w:rPr>
          <w:rFonts w:ascii="Times New Roman" w:hAnsi="Times New Roman" w:cs="Times New Roman"/>
        </w:rPr>
        <w:fldChar w:fldCharType="separate"/>
      </w:r>
      <w:r w:rsidR="003A473E" w:rsidRPr="002909F2">
        <w:rPr>
          <w:rFonts w:ascii="Times New Roman" w:hAnsi="Times New Roman" w:cs="Times New Roman"/>
        </w:rPr>
        <w:t>(Hannak et al. 2017)</w:t>
      </w:r>
      <w:r w:rsidR="00D46333" w:rsidRPr="002909F2">
        <w:rPr>
          <w:rFonts w:ascii="Times New Roman" w:hAnsi="Times New Roman" w:cs="Times New Roman"/>
        </w:rPr>
        <w:fldChar w:fldCharType="end"/>
      </w:r>
      <w:r w:rsidR="00702A14" w:rsidRPr="002909F2">
        <w:rPr>
          <w:rFonts w:ascii="Times New Roman" w:hAnsi="Times New Roman" w:cs="Times New Roman"/>
        </w:rPr>
        <w:t xml:space="preserve">. </w:t>
      </w:r>
      <w:r w:rsidR="008477DE" w:rsidRPr="002909F2">
        <w:rPr>
          <w:rFonts w:ascii="Times New Roman" w:hAnsi="Times New Roman" w:cs="Times New Roman"/>
        </w:rPr>
        <w:t>A 2017</w:t>
      </w:r>
      <w:r w:rsidR="00702A14" w:rsidRPr="002909F2">
        <w:rPr>
          <w:rFonts w:ascii="Times New Roman" w:hAnsi="Times New Roman" w:cs="Times New Roman"/>
        </w:rPr>
        <w:t xml:space="preserve"> report </w:t>
      </w:r>
      <w:r w:rsidR="008477DE" w:rsidRPr="002909F2">
        <w:rPr>
          <w:rFonts w:ascii="Times New Roman" w:hAnsi="Times New Roman" w:cs="Times New Roman"/>
        </w:rPr>
        <w:t xml:space="preserve">about Airbnb </w:t>
      </w:r>
      <w:r w:rsidR="00702A14" w:rsidRPr="002909F2">
        <w:rPr>
          <w:rFonts w:ascii="Times New Roman" w:hAnsi="Times New Roman" w:cs="Times New Roman"/>
        </w:rPr>
        <w:t>found that even in Black majority neighborhoods in New York City, the vast majority of hosts were White, suggesting that the platform’s economic opportunities are not equally distributed</w:t>
      </w:r>
      <w:r w:rsidR="00D46333" w:rsidRPr="002909F2">
        <w:rPr>
          <w:rFonts w:ascii="Times New Roman" w:hAnsi="Times New Roman" w:cs="Times New Roman"/>
        </w:rPr>
        <w:t xml:space="preserve"> </w:t>
      </w:r>
      <w:r w:rsidR="00D46333"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KGBYvAlA","properties":{"formattedCitation":"(Inside Airbnb 2017)","plainCitation":"(Inside Airbnb 2017)"},"citationItems":[{"id":"ITEM-1","uris":["http://www.mendeley.com/documents/?uuid=41092f11-6f95-4357-8ade-c8b6e2fc5a0f"],"uri":["http://www.mendeley.com/documents/?uuid=41092f11-6f95-4357-8ade-c8b6e2fc5a0f"],"itemData":{"URL":"http://brooklyndeep.org/wp-content/uploads/2017/03/the-face-of-airbnb-nyc.pdf","abstract":"Case study: stuyvesant Heights, Central Brooklyn Airbnb Host Demographic Neighborhood Demographic WHITE 74.9% BLACK 20.1% OTHER 5.0% WHITE 7.4% BLACK 89.7% OTHER 2.9% 1,012% disparity airbnb Host demographic Neighborhood demographic across all 72 predominantly Black New York city neighborhoods, airbnb hosts are 5 times more likely to be white. In those neighborhoods, the Airbnb host population is 74% white, while the white resident population is only 13.9%","accessed":{"date-parts":[["2017","11","15"]]},"author":[{"dropping-particle":"","family":"Inside Airbnb","given":"","non-dropping-particle":"","parse-names":false,"suffix":""}],"id":"ITEM-1","issued":{"date-parts":[["2017"]]},"page":"1-22","publisher-place":"New York","title":"The Face of Airbnb, New York City: Airbnb as a Racial Gentrification Tool","type":"webpage"}}],"schema":"https://github.com/citation-style-language/schema/raw/master/csl-citation.json"} </w:instrText>
      </w:r>
      <w:r w:rsidR="00D46333" w:rsidRPr="002909F2">
        <w:rPr>
          <w:rFonts w:ascii="Times New Roman" w:hAnsi="Times New Roman" w:cs="Times New Roman"/>
        </w:rPr>
        <w:fldChar w:fldCharType="separate"/>
      </w:r>
      <w:r w:rsidR="003A473E" w:rsidRPr="002909F2">
        <w:rPr>
          <w:rFonts w:ascii="Times New Roman" w:hAnsi="Times New Roman" w:cs="Times New Roman"/>
        </w:rPr>
        <w:t>(Inside Airbnb 2017)</w:t>
      </w:r>
      <w:r w:rsidR="00D46333" w:rsidRPr="002909F2">
        <w:rPr>
          <w:rFonts w:ascii="Times New Roman" w:hAnsi="Times New Roman" w:cs="Times New Roman"/>
        </w:rPr>
        <w:fldChar w:fldCharType="end"/>
      </w:r>
      <w:r w:rsidR="00702A14" w:rsidRPr="002909F2">
        <w:rPr>
          <w:rFonts w:ascii="Times New Roman" w:hAnsi="Times New Roman" w:cs="Times New Roman"/>
        </w:rPr>
        <w:t xml:space="preserve">. In our work on </w:t>
      </w:r>
      <w:r w:rsidR="008477DE" w:rsidRPr="002909F2">
        <w:rPr>
          <w:rFonts w:ascii="Times New Roman" w:hAnsi="Times New Roman" w:cs="Times New Roman"/>
        </w:rPr>
        <w:t xml:space="preserve">racial </w:t>
      </w:r>
      <w:r w:rsidR="00702A14" w:rsidRPr="002909F2">
        <w:rPr>
          <w:rFonts w:ascii="Times New Roman" w:hAnsi="Times New Roman" w:cs="Times New Roman"/>
        </w:rPr>
        <w:t>discrimination on Airbnb, we found that in the 10 largest markets in the U</w:t>
      </w:r>
      <w:r w:rsidR="00625366" w:rsidRPr="002909F2">
        <w:rPr>
          <w:rFonts w:ascii="Times New Roman" w:hAnsi="Times New Roman" w:cs="Times New Roman"/>
        </w:rPr>
        <w:t>.</w:t>
      </w:r>
      <w:r w:rsidR="00702A14" w:rsidRPr="002909F2">
        <w:rPr>
          <w:rFonts w:ascii="Times New Roman" w:hAnsi="Times New Roman" w:cs="Times New Roman"/>
        </w:rPr>
        <w:t>S</w:t>
      </w:r>
      <w:r w:rsidR="00625366" w:rsidRPr="002909F2">
        <w:rPr>
          <w:rFonts w:ascii="Times New Roman" w:hAnsi="Times New Roman" w:cs="Times New Roman"/>
        </w:rPr>
        <w:t>.</w:t>
      </w:r>
      <w:r w:rsidR="00925BA2" w:rsidRPr="002909F2">
        <w:rPr>
          <w:rFonts w:ascii="Times New Roman" w:hAnsi="Times New Roman" w:cs="Times New Roman"/>
        </w:rPr>
        <w:t xml:space="preserve">, areas with </w:t>
      </w:r>
      <w:r w:rsidR="00702A14" w:rsidRPr="002909F2">
        <w:rPr>
          <w:rFonts w:ascii="Times New Roman" w:hAnsi="Times New Roman" w:cs="Times New Roman"/>
        </w:rPr>
        <w:t>higher concentration</w:t>
      </w:r>
      <w:r w:rsidR="00925BA2" w:rsidRPr="002909F2">
        <w:rPr>
          <w:rFonts w:ascii="Times New Roman" w:hAnsi="Times New Roman" w:cs="Times New Roman"/>
        </w:rPr>
        <w:t>s</w:t>
      </w:r>
      <w:r w:rsidR="00702A14" w:rsidRPr="002909F2">
        <w:rPr>
          <w:rFonts w:ascii="Times New Roman" w:hAnsi="Times New Roman" w:cs="Times New Roman"/>
        </w:rPr>
        <w:t xml:space="preserve"> of residents of color had fewer listings on Airbnb </w:t>
      </w:r>
      <w:r w:rsidR="00D46333"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ou1vl6kT","properties":{"formattedCitation":"(Cansoy and Schor 2018)","plainCitation":"(Cansoy and Schor 2018)"},"citationItems":[{"id":1055,"uris":["http://www.mendeley.com/documents/?uuid=5eb349cf-042a-4fe1-a8e3-519e9e3d21c6","http://zotero.org/groups/243644/items/96XQ396V","http://www.mendeley.com/documents/?uuid=a795d837-658b-4196-b422-ab3b97f12098"],"uri":["http://www.mendeley.com/documents/?uuid=5eb349cf-042a-4fe1-a8e3-519e9e3d21c6","http://zotero.org/groups/243644/items/96XQ396V","http://www.mendeley.com/documents/?uuid=a795d837-658b-4196-b422-ab3b97f12098"],"itemData":{"id":1055,"type":"article-journal","title":"Who Gets to Share in the “Sharing Economy”: Understanding the Patterns of Participation and Exchange in Airbnb","container-title":"Unpublished paper, Boston College","URL":"http://www.bc.edu/content/dam/files/schools/cas_sites/sociology/pdf/SharingEconomy.pdf","note":"00000","author":[{"family":"Cansoy","given":"Mehmet"},{"family":"Schor","given":"Juliet B."}],"issued":{"date-parts":[["2018"]]}}}],"schema":"https://github.com/citation-style-language/schema/raw/master/csl-citation.json"} </w:instrText>
      </w:r>
      <w:r w:rsidR="00D46333" w:rsidRPr="002909F2">
        <w:rPr>
          <w:rFonts w:ascii="Times New Roman" w:hAnsi="Times New Roman" w:cs="Times New Roman"/>
        </w:rPr>
        <w:fldChar w:fldCharType="separate"/>
      </w:r>
      <w:r w:rsidR="003A473E" w:rsidRPr="002909F2">
        <w:rPr>
          <w:rFonts w:ascii="Times New Roman" w:hAnsi="Times New Roman" w:cs="Times New Roman"/>
        </w:rPr>
        <w:t>(Cansoy and Schor 2018)</w:t>
      </w:r>
      <w:r w:rsidR="00D46333" w:rsidRPr="002909F2">
        <w:rPr>
          <w:rFonts w:ascii="Times New Roman" w:hAnsi="Times New Roman" w:cs="Times New Roman"/>
        </w:rPr>
        <w:fldChar w:fldCharType="end"/>
      </w:r>
      <w:r w:rsidR="00702A14" w:rsidRPr="002909F2">
        <w:rPr>
          <w:rFonts w:ascii="Times New Roman" w:hAnsi="Times New Roman" w:cs="Times New Roman"/>
        </w:rPr>
        <w:t xml:space="preserve">. In these </w:t>
      </w:r>
      <w:r w:rsidR="008513E2" w:rsidRPr="002909F2">
        <w:rPr>
          <w:rFonts w:ascii="Times New Roman" w:hAnsi="Times New Roman" w:cs="Times New Roman"/>
        </w:rPr>
        <w:t>locales</w:t>
      </w:r>
      <w:r w:rsidR="00702A14" w:rsidRPr="002909F2">
        <w:rPr>
          <w:rFonts w:ascii="Times New Roman" w:hAnsi="Times New Roman" w:cs="Times New Roman"/>
        </w:rPr>
        <w:t xml:space="preserve">, Airbnb listings </w:t>
      </w:r>
      <w:r w:rsidR="008513E2" w:rsidRPr="002909F2">
        <w:rPr>
          <w:rFonts w:ascii="Times New Roman" w:hAnsi="Times New Roman" w:cs="Times New Roman"/>
        </w:rPr>
        <w:t xml:space="preserve">had </w:t>
      </w:r>
      <w:r w:rsidR="00702A14" w:rsidRPr="002909F2">
        <w:rPr>
          <w:rFonts w:ascii="Times New Roman" w:hAnsi="Times New Roman" w:cs="Times New Roman"/>
        </w:rPr>
        <w:t xml:space="preserve">lower prices and fewer bookings. </w:t>
      </w:r>
    </w:p>
    <w:p w14:paraId="2C93780F" w14:textId="77777777" w:rsidR="008477DE" w:rsidRPr="002909F2" w:rsidRDefault="008477DE" w:rsidP="0027707C">
      <w:pPr>
        <w:jc w:val="both"/>
        <w:rPr>
          <w:rFonts w:ascii="Times New Roman" w:hAnsi="Times New Roman" w:cs="Times New Roman"/>
        </w:rPr>
      </w:pPr>
    </w:p>
    <w:p w14:paraId="5873B931" w14:textId="5DEC7595" w:rsidR="000230AE" w:rsidRPr="002909F2" w:rsidRDefault="008477DE" w:rsidP="0027707C">
      <w:pPr>
        <w:jc w:val="both"/>
        <w:rPr>
          <w:rFonts w:ascii="Times New Roman" w:hAnsi="Times New Roman" w:cs="Times New Roman"/>
        </w:rPr>
      </w:pPr>
      <w:r w:rsidRPr="002909F2">
        <w:rPr>
          <w:rFonts w:ascii="Times New Roman" w:hAnsi="Times New Roman" w:cs="Times New Roman"/>
        </w:rPr>
        <w:t>A</w:t>
      </w:r>
      <w:r w:rsidR="00702A14" w:rsidRPr="002909F2">
        <w:rPr>
          <w:rFonts w:ascii="Times New Roman" w:hAnsi="Times New Roman" w:cs="Times New Roman"/>
        </w:rPr>
        <w:t xml:space="preserve"> feature of the sector that is often touted as an important factor in reducing discrimination is the public reputation systems. Multiple studies have highlighted the potential of these systems to counteract interpersonal discrimination, by providing producers and consumers with relevant and trustworthy information about their counterparts</w:t>
      </w:r>
      <w:r w:rsidR="00D46333" w:rsidRPr="002909F2">
        <w:rPr>
          <w:rFonts w:ascii="Times New Roman" w:hAnsi="Times New Roman" w:cs="Times New Roman"/>
        </w:rPr>
        <w:t xml:space="preserve"> </w:t>
      </w:r>
      <w:r w:rsidR="00D46333" w:rsidRPr="002909F2">
        <w:rPr>
          <w:rFonts w:ascii="Times New Roman" w:hAnsi="Times New Roman" w:cs="Times New Roman"/>
        </w:rPr>
        <w:fldChar w:fldCharType="begin" w:fldLock="1"/>
      </w:r>
      <w:r w:rsidR="000834F7" w:rsidRPr="002909F2">
        <w:rPr>
          <w:rFonts w:ascii="Times New Roman" w:hAnsi="Times New Roman" w:cs="Times New Roman"/>
        </w:rPr>
        <w:instrText xml:space="preserve"> ADDIN ZOTERO_ITEM CSL_CITATION {"citationID":"rEYnO09X","properties":{"formattedCitation":"(Abrahao et al. 2017; Cui, Li, and Zhang 2016; Laouenan and Rathelot 2016)","plainCitation":"(Abrahao et al. 2017; Cui, Li, and Zhang 2016; Laouenan and Rathelot 2016)"},"citationItems":[{"id":"ITEM-1","uris":["http://www.mendeley.com/documents/?uuid=28574ddf-e0a1-41dd-9efb-843b468c8656"],"uri":["http://www.mendeley.com/documents/?uuid=28574ddf-e0a1-41dd-9efb-843b468c8656"],"itemData":{"DOI":"10.1073/pnas.1604234114","ISSN":"0027-8424","PMID":"28847948","abstract":"To provide social exchange on a global level, sharing-economy companies leverage interpersonal trust between their members on a scale unimaginable even a few years ago. A challenge to this mission is the presence of social biases among a large heterogeneous and independent population of users, a factor that hinders the growth of these services. We investigate whether and to what extent a sharing-economy platform can design artificially engineered features, such as reputation systems, to override people's natural tendency to base judgments of trustworthiness on social biases. We focus on the common tendency to trust others who are similar (i.e., homophily) as a source of bias. We test this argument through an online experiment with 8,906 users of Airbnb, a leading hospitality company in the sharing economy. The experiment is based on an interpersonal investment game, in which we vary the characteristics of recipients to study trust through the interplay between homophily and reputation. Our findings show that reputation systems can significantly increase the trust between dissimilar users and that risk aversion has an inverse relationship with trust given high reputation. We also present evidence that our experimental findings are confirmed by analyses of 1 million actual hospitality interactions among users of Airbnb.","author":[{"dropping-particle":"","family":"Abrahao","given":"Bruno","non-dropping-particle":"","parse-names":false,"suffix":""},{"dropping-particle":"","family":"Parigi","given":"Paolo","non-dropping-particle":"","parse-names":false,"suffix":""},{"dropping-particle":"","family":"Gupta","given":"Alok","non-dropping-particle":"","parse-names":false,"suffix":""},{"dropping-particle":"","family":"Cook","given":"Karen S.","non-dropping-particle":"","parse-names":false,"suffix":""}],"container-title":"Proceedings of the National Academy of Sciences","id":"ITEM-1","issue":"37","issued":{"date-parts":[["2017"]]},"page":"201604234","title":"Reputation offsets trust judgments based on social biases among Airbnb users","type":"article-journal","volume":"114"}},{"id":2747,"uris":["http://zotero.org/groups/243644/items/43AZ728C"],"uri":["http://zotero.org/groups/243644/items/43AZ728C"],"itemData":{"id":2747,"type":"article-journal","title":"Discrimination with Incomplete Information in the Sharing Economy Field Evidence from Airbnb","container-title":"Working paper","URL":"https://papers.ssrn.com/sol3/papers.cfm?abstract_id=2882982","author":[{"family":"Cui","given":"Ruomeng"},{"family":"Li","given":"Jun"},{"family":"Zhang","given":"Dennis"}],"issued":{"date-parts":[["2016"]]}}},{"id":2444,"uris":["http://zotero.org/groups/243644/items/456XC2CV"],"uri":["http://zotero.org/groups/243644/items/456XC2CV"],"itemData":{"id":2444,"type":"article-journal","title":"Ethnic Discrimination in an Online Marketplace of Vacation Rentals","container-title":"Working paper","URL":"http://rolandrathelot.com/wp-content/uploads/Laouenan.Rathelot.Airbnb.pdf","note":"00000","author":[{"family":"Laouenan","given":"Morgane"},{"family":"Rathelot","given":"Roland"}],"issued":{"date-parts":[["2016"]]},"accessed":{"date-parts":[["2018",3,17]]}}}],"schema":"https://github.com/citation-style-language/schema/raw/master/csl-citation.json"} </w:instrText>
      </w:r>
      <w:r w:rsidR="00D46333" w:rsidRPr="002909F2">
        <w:rPr>
          <w:rFonts w:ascii="Times New Roman" w:hAnsi="Times New Roman" w:cs="Times New Roman"/>
        </w:rPr>
        <w:fldChar w:fldCharType="separate"/>
      </w:r>
      <w:r w:rsidR="000834F7" w:rsidRPr="002909F2">
        <w:rPr>
          <w:rFonts w:ascii="Times New Roman" w:hAnsi="Times New Roman" w:cs="Times New Roman"/>
        </w:rPr>
        <w:t>(Abrahao et al. 2017; Cui, Li, and Zhang 2016; Laouenan and Rathelot 2016)</w:t>
      </w:r>
      <w:r w:rsidR="00D46333" w:rsidRPr="002909F2">
        <w:rPr>
          <w:rFonts w:ascii="Times New Roman" w:hAnsi="Times New Roman" w:cs="Times New Roman"/>
        </w:rPr>
        <w:fldChar w:fldCharType="end"/>
      </w:r>
      <w:r w:rsidR="00702A14" w:rsidRPr="002909F2">
        <w:rPr>
          <w:rFonts w:ascii="Times New Roman" w:hAnsi="Times New Roman" w:cs="Times New Roman"/>
        </w:rPr>
        <w:t>. These systems have also played an important role in platforms</w:t>
      </w:r>
      <w:r w:rsidR="00925BA2" w:rsidRPr="002909F2">
        <w:rPr>
          <w:rFonts w:ascii="Times New Roman" w:hAnsi="Times New Roman" w:cs="Times New Roman"/>
        </w:rPr>
        <w:t>’ responses to</w:t>
      </w:r>
      <w:r w:rsidR="00702A14" w:rsidRPr="002909F2">
        <w:rPr>
          <w:rFonts w:ascii="Times New Roman" w:hAnsi="Times New Roman" w:cs="Times New Roman"/>
        </w:rPr>
        <w:t xml:space="preserve"> claims of discrimination, alongside the stronger regulation of user behavior, and an interactional design that downplays racial identifiers</w:t>
      </w:r>
      <w:r w:rsidR="00D74FC8" w:rsidRPr="002909F2">
        <w:rPr>
          <w:rFonts w:ascii="Times New Roman" w:hAnsi="Times New Roman" w:cs="Times New Roman"/>
        </w:rPr>
        <w:t xml:space="preserve"> </w:t>
      </w:r>
      <w:r w:rsidR="00D74FC8" w:rsidRPr="002909F2">
        <w:rPr>
          <w:rFonts w:ascii="Times New Roman" w:hAnsi="Times New Roman" w:cs="Times New Roman"/>
        </w:rPr>
        <w:fldChar w:fldCharType="begin"/>
      </w:r>
      <w:r w:rsidR="00D74FC8" w:rsidRPr="002909F2">
        <w:rPr>
          <w:rFonts w:ascii="Times New Roman" w:hAnsi="Times New Roman" w:cs="Times New Roman"/>
        </w:rPr>
        <w:instrText xml:space="preserve"> ADDIN ZOTERO_ITEM CSL_CITATION {"citationID":"6ZL7nRjj","properties":{"formattedCitation":"(Murphy 2016)","plainCitation":"(Murphy 2016)"},"citationItems":[{"id":2812,"uris":["http://zotero.org/groups/243644/items/WTXXM6PE"],"uri":["http://zotero.org/groups/243644/items/WTXXM6PE"],"itemData":{"id":2812,"type":"article-journal","title":"Airbnb’s Work to Fight Discrimination and Build Inclusion","container-title":"Airbnb","source":"Google Scholar","URL":"https://blog.atairbnb.com/wp-content/uploads/2016/09/REPORT_Airbnbs-Work-to-Fight-Discrimination-and-Build-Inclusion_09292016.pdf","author":[{"family":"Murphy","given":"Laura W."}],"issued":{"date-parts":[["2016"]]}}}],"schema":"https://github.com/citation-style-language/schema/raw/master/csl-citation.json"} </w:instrText>
      </w:r>
      <w:r w:rsidR="00D74FC8" w:rsidRPr="002909F2">
        <w:rPr>
          <w:rFonts w:ascii="Times New Roman" w:hAnsi="Times New Roman" w:cs="Times New Roman"/>
        </w:rPr>
        <w:fldChar w:fldCharType="separate"/>
      </w:r>
      <w:r w:rsidR="00D74FC8" w:rsidRPr="002909F2">
        <w:rPr>
          <w:rFonts w:ascii="Times New Roman" w:hAnsi="Times New Roman" w:cs="Times New Roman"/>
        </w:rPr>
        <w:t>(Murphy 2016)</w:t>
      </w:r>
      <w:r w:rsidR="00D74FC8" w:rsidRPr="002909F2">
        <w:rPr>
          <w:rFonts w:ascii="Times New Roman" w:hAnsi="Times New Roman" w:cs="Times New Roman"/>
        </w:rPr>
        <w:fldChar w:fldCharType="end"/>
      </w:r>
      <w:r w:rsidR="00702A14" w:rsidRPr="002909F2">
        <w:rPr>
          <w:rFonts w:ascii="Times New Roman" w:hAnsi="Times New Roman" w:cs="Times New Roman"/>
        </w:rPr>
        <w:t xml:space="preserve">. However, it is unclear whether </w:t>
      </w:r>
      <w:r w:rsidR="002F63CD" w:rsidRPr="002909F2">
        <w:rPr>
          <w:rFonts w:ascii="Times New Roman" w:hAnsi="Times New Roman" w:cs="Times New Roman"/>
        </w:rPr>
        <w:t>public reputation</w:t>
      </w:r>
      <w:r w:rsidR="00702A14" w:rsidRPr="002909F2">
        <w:rPr>
          <w:rFonts w:ascii="Times New Roman" w:hAnsi="Times New Roman" w:cs="Times New Roman"/>
        </w:rPr>
        <w:t xml:space="preserve"> systems will be able to temper discriminatory behavior. One study has found that controlling for the information communicated through photos, the review scores of an Airbnb host had no effect on the listing’s price or the likelihood of a listing being booked</w:t>
      </w:r>
      <w:r w:rsidR="0037442C" w:rsidRPr="002909F2">
        <w:rPr>
          <w:rFonts w:ascii="Times New Roman" w:hAnsi="Times New Roman" w:cs="Times New Roman"/>
        </w:rPr>
        <w:t xml:space="preserve"> </w:t>
      </w:r>
      <w:r w:rsidR="0037442C" w:rsidRPr="002909F2">
        <w:rPr>
          <w:rFonts w:ascii="Times New Roman" w:hAnsi="Times New Roman" w:cs="Times New Roman"/>
        </w:rPr>
        <w:fldChar w:fldCharType="begin"/>
      </w:r>
      <w:r w:rsidR="0037442C" w:rsidRPr="002909F2">
        <w:rPr>
          <w:rFonts w:ascii="Times New Roman" w:hAnsi="Times New Roman" w:cs="Times New Roman"/>
        </w:rPr>
        <w:instrText xml:space="preserve"> ADDIN ZOTERO_ITEM CSL_CITATION {"citationID":"chJrediD","properties":{"formattedCitation":"(Ert, Fleischer, and Magen 2016)","plainCitation":"(Ert, Fleischer, and Magen 2016)"},"citationItems":[{"id":2807,"uris":["http://zotero.org/groups/243644/items/2QHKDCTK"],"uri":["http://zotero.org/groups/243644/items/2QHKDCTK"],"itemData":{"id":2807,"type":"article-journal","title":"Trust and reputation in the sharing economy: The role of personal photos in Airbnb","container-title":"Tourism Management","page":"62-73","volume":"55","source":"CrossRef","DOI":"10.1016/j.tourman.2016.01.013","ISSN":"02615177","shortTitle":"Trust and reputation in the sharing economy","language":"en","author":[{"family":"Ert","given":"Eyal"},{"family":"Fleischer","given":"Aliza"},{"family":"Magen","given":"Nathan"}],"issued":{"date-parts":[["2016"]]}}}],"schema":"https://github.com/citation-style-language/schema/raw/master/csl-citation.json"} </w:instrText>
      </w:r>
      <w:r w:rsidR="0037442C" w:rsidRPr="002909F2">
        <w:rPr>
          <w:rFonts w:ascii="Times New Roman" w:hAnsi="Times New Roman" w:cs="Times New Roman"/>
        </w:rPr>
        <w:fldChar w:fldCharType="separate"/>
      </w:r>
      <w:r w:rsidR="0037442C" w:rsidRPr="002909F2">
        <w:rPr>
          <w:rFonts w:ascii="Times New Roman" w:hAnsi="Times New Roman" w:cs="Times New Roman"/>
        </w:rPr>
        <w:t>(Ert, Fleischer, and Magen 2016)</w:t>
      </w:r>
      <w:r w:rsidR="0037442C" w:rsidRPr="002909F2">
        <w:rPr>
          <w:rFonts w:ascii="Times New Roman" w:hAnsi="Times New Roman" w:cs="Times New Roman"/>
        </w:rPr>
        <w:fldChar w:fldCharType="end"/>
      </w:r>
      <w:r w:rsidR="00702A14" w:rsidRPr="002909F2">
        <w:rPr>
          <w:rFonts w:ascii="Times New Roman" w:hAnsi="Times New Roman" w:cs="Times New Roman"/>
        </w:rPr>
        <w:t>. Our study of Airbnb</w:t>
      </w:r>
      <w:r w:rsidR="00D46333" w:rsidRPr="002909F2">
        <w:rPr>
          <w:rFonts w:ascii="Times New Roman" w:hAnsi="Times New Roman" w:cs="Times New Roman"/>
        </w:rPr>
        <w:t xml:space="preserve"> </w:t>
      </w:r>
      <w:r w:rsidR="00D46333"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hsEiCRSI","properties":{"formattedCitation":"(Cansoy and Schor 2018)","plainCitation":"(Cansoy and Schor 2018)"},"citationItems":[{"id":1055,"uris":["http://www.mendeley.com/documents/?uuid=5eb349cf-042a-4fe1-a8e3-519e9e3d21c6","http://zotero.org/groups/243644/items/96XQ396V","http://www.mendeley.com/documents/?uuid=a795d837-658b-4196-b422-ab3b97f12098"],"uri":["http://www.mendeley.com/documents/?uuid=5eb349cf-042a-4fe1-a8e3-519e9e3d21c6","http://zotero.org/groups/243644/items/96XQ396V","http://www.mendeley.com/documents/?uuid=a795d837-658b-4196-b422-ab3b97f12098"],"itemData":{"id":1055,"type":"article-journal","title":"Who Gets to Share in the “Sharing Economy”: Understanding the Patterns of Participation and Exchange in Airbnb","container-title":"Unpublished paper, Boston College","URL":"http://www.bc.edu/content/dam/files/schools/cas_sites/sociology/pdf/SharingEconomy.pdf","note":"00000","author":[{"family":"Cansoy","given":"Mehmet"},{"family":"Schor","given":"Juliet B."}],"issued":{"date-parts":[["2018"]]}}}],"schema":"https://github.com/citation-style-language/schema/raw/master/csl-citation.json"} </w:instrText>
      </w:r>
      <w:r w:rsidR="00D46333" w:rsidRPr="002909F2">
        <w:rPr>
          <w:rFonts w:ascii="Times New Roman" w:hAnsi="Times New Roman" w:cs="Times New Roman"/>
        </w:rPr>
        <w:fldChar w:fldCharType="separate"/>
      </w:r>
      <w:r w:rsidR="003A473E" w:rsidRPr="002909F2">
        <w:rPr>
          <w:rFonts w:ascii="Times New Roman" w:hAnsi="Times New Roman" w:cs="Times New Roman"/>
        </w:rPr>
        <w:t>(Cansoy and Schor 2018)</w:t>
      </w:r>
      <w:r w:rsidR="00D46333" w:rsidRPr="002909F2">
        <w:rPr>
          <w:rFonts w:ascii="Times New Roman" w:hAnsi="Times New Roman" w:cs="Times New Roman"/>
        </w:rPr>
        <w:fldChar w:fldCharType="end"/>
      </w:r>
      <w:r w:rsidR="00702A14" w:rsidRPr="002909F2">
        <w:rPr>
          <w:rFonts w:ascii="Times New Roman" w:hAnsi="Times New Roman" w:cs="Times New Roman"/>
        </w:rPr>
        <w:t xml:space="preserve">, as well as Hannak et. al.’s work on TaskRabbit and Fiverr </w:t>
      </w:r>
      <w:r w:rsidR="00D46333" w:rsidRPr="002909F2">
        <w:rPr>
          <w:rFonts w:ascii="Times New Roman" w:hAnsi="Times New Roman" w:cs="Times New Roman"/>
        </w:rPr>
        <w:fldChar w:fldCharType="begin" w:fldLock="1"/>
      </w:r>
      <w:r w:rsidR="00792BC4" w:rsidRPr="002909F2">
        <w:rPr>
          <w:rFonts w:ascii="Times New Roman" w:hAnsi="Times New Roman" w:cs="Times New Roman"/>
        </w:rPr>
        <w:instrText xml:space="preserve"> ADDIN ZOTERO_ITEM CSL_CITATION {"citationID":"iJUpKQds","properties":{"formattedCitation":"(2017)","plainCitation":"(2017)"},"citationItems":[{"id":"ITEM-1","uris":["http://www.mendeley.com/documents/?uuid=1edf1699-d00f-42d8-923e-6c7fca42fd88"],"uri":["http://www.mendeley.com/documents/?uuid=1edf1699-d00f-42d8-923e-6c7fca42fd88"],"itemData":{"DOI":"10.1145/2998181.2998327","ISBN":"9781450343350","abstract":"In this paper, we study whether TaskRabbit, a prominent on- line freelance marketplace, is impacted by racial and gen- der bias. We collect all worker profiles from TaskRabbit to gather information about workers’ gender, race, customer reviews, ratings, and positions in search rankings. We find that gender and race are significantly correlated with worker evaluations, as well as the workers’ rank in search results. We hope that our study fuels more research on the presence and implications of discrimination in online environments","author":[{"dropping-particle":"","family":"Hannak","given":"Aniko","non-dropping-particle":"","parse-names":false,"suffix":""},{"dropping-particle":"","family":"Wagner","given":"Claudia","non-dropping-particle":"","parse-names":false,"suffix":""},{"dropping-particle":"","family":"Garcia","given":"David","non-dropping-particle":"","parse-names":false,"suffix":""},{"dropping-particle":"","family":"Mislove","given":"Alan","non-dropping-particle":"","parse-names":false,"suffix":""},{"dropping-particle":"","family":"Strohmaier","given":"Markus","non-dropping-particle":"","parse-names":false,"suffix":""},{"dropping-particle":"","family":"Wilson","given":"Christo","non-dropping-particle":"","parse-names":false,"suffix":""}],"container-title":"Cscw '17","id":"ITEM-1","issued":{"date-parts":[["2017"]]},"page":"1914-1933","title":"Bias in Online Freelance Marketplaces : Evidence from TaskRabbit","type":"article-journal"},"suppress-author":1}],"schema":"https://github.com/citation-style-language/schema/raw/master/csl-citation.json"} </w:instrText>
      </w:r>
      <w:r w:rsidR="00D46333" w:rsidRPr="002909F2">
        <w:rPr>
          <w:rFonts w:ascii="Times New Roman" w:hAnsi="Times New Roman" w:cs="Times New Roman"/>
        </w:rPr>
        <w:fldChar w:fldCharType="separate"/>
      </w:r>
      <w:r w:rsidR="003A473E" w:rsidRPr="002909F2">
        <w:rPr>
          <w:rFonts w:ascii="Times New Roman" w:hAnsi="Times New Roman" w:cs="Times New Roman"/>
        </w:rPr>
        <w:t>(2017)</w:t>
      </w:r>
      <w:r w:rsidR="00D46333" w:rsidRPr="002909F2">
        <w:rPr>
          <w:rFonts w:ascii="Times New Roman" w:hAnsi="Times New Roman" w:cs="Times New Roman"/>
        </w:rPr>
        <w:fldChar w:fldCharType="end"/>
      </w:r>
      <w:r w:rsidR="00702A14" w:rsidRPr="002909F2">
        <w:rPr>
          <w:rFonts w:ascii="Times New Roman" w:hAnsi="Times New Roman" w:cs="Times New Roman"/>
        </w:rPr>
        <w:t xml:space="preserve"> indicates that the reviews system itself is biased against areas with higher concentrations of minority residents and minority producers, respectively. </w:t>
      </w:r>
    </w:p>
    <w:p w14:paraId="5DD8A938" w14:textId="77777777" w:rsidR="000230AE" w:rsidRPr="002909F2" w:rsidRDefault="000230AE" w:rsidP="0027707C">
      <w:pPr>
        <w:jc w:val="both"/>
        <w:rPr>
          <w:rFonts w:ascii="Times New Roman" w:hAnsi="Times New Roman" w:cs="Times New Roman"/>
        </w:rPr>
      </w:pPr>
    </w:p>
    <w:p w14:paraId="64E34994" w14:textId="52D35B11" w:rsidR="000230AE" w:rsidRPr="002909F2" w:rsidRDefault="000230AE" w:rsidP="0027707C">
      <w:pPr>
        <w:jc w:val="both"/>
        <w:rPr>
          <w:rFonts w:ascii="Times New Roman" w:hAnsi="Times New Roman" w:cs="Times New Roman"/>
        </w:rPr>
      </w:pPr>
      <w:r w:rsidRPr="002909F2">
        <w:rPr>
          <w:rFonts w:ascii="Times New Roman" w:hAnsi="Times New Roman" w:cs="Times New Roman"/>
        </w:rPr>
        <w:t>Taken together, these findings suggest that</w:t>
      </w:r>
      <w:r w:rsidR="00702A14" w:rsidRPr="002909F2">
        <w:rPr>
          <w:rFonts w:ascii="Times New Roman" w:hAnsi="Times New Roman" w:cs="Times New Roman"/>
        </w:rPr>
        <w:t xml:space="preserve"> market-based and technocratic fixes to discrimination highlighted by the propo</w:t>
      </w:r>
      <w:r w:rsidRPr="002909F2">
        <w:rPr>
          <w:rFonts w:ascii="Times New Roman" w:hAnsi="Times New Roman" w:cs="Times New Roman"/>
        </w:rPr>
        <w:t>nents of the sharing economy have not been very</w:t>
      </w:r>
      <w:r w:rsidR="00702A14" w:rsidRPr="002909F2">
        <w:rPr>
          <w:rFonts w:ascii="Times New Roman" w:hAnsi="Times New Roman" w:cs="Times New Roman"/>
        </w:rPr>
        <w:t xml:space="preserve"> effective</w:t>
      </w:r>
      <w:r w:rsidRPr="002909F2">
        <w:rPr>
          <w:rFonts w:ascii="Times New Roman" w:hAnsi="Times New Roman" w:cs="Times New Roman"/>
        </w:rPr>
        <w:t xml:space="preserve"> to date</w:t>
      </w:r>
      <w:r w:rsidR="00702A14" w:rsidRPr="002909F2">
        <w:rPr>
          <w:rFonts w:ascii="Times New Roman" w:hAnsi="Times New Roman" w:cs="Times New Roman"/>
        </w:rPr>
        <w:t xml:space="preserve">. Perhaps more importantly, these </w:t>
      </w:r>
      <w:r w:rsidRPr="002909F2">
        <w:rPr>
          <w:rFonts w:ascii="Times New Roman" w:hAnsi="Times New Roman" w:cs="Times New Roman"/>
        </w:rPr>
        <w:t xml:space="preserve">approaches </w:t>
      </w:r>
      <w:r w:rsidR="00702A14" w:rsidRPr="002909F2">
        <w:rPr>
          <w:rFonts w:ascii="Times New Roman" w:hAnsi="Times New Roman" w:cs="Times New Roman"/>
        </w:rPr>
        <w:t xml:space="preserve">have restricted the debate about discrimination in the sector to instances of person-to-person discrimination. </w:t>
      </w:r>
      <w:r w:rsidRPr="002909F2">
        <w:rPr>
          <w:rFonts w:ascii="Times New Roman" w:hAnsi="Times New Roman" w:cs="Times New Roman"/>
        </w:rPr>
        <w:t>However, as we have argued for the case of Airbnb</w:t>
      </w:r>
      <w:r w:rsidR="00D46333" w:rsidRPr="002909F2">
        <w:rPr>
          <w:rFonts w:ascii="Times New Roman" w:hAnsi="Times New Roman" w:cs="Times New Roman"/>
        </w:rPr>
        <w:t xml:space="preserve"> </w:t>
      </w:r>
      <w:r w:rsidR="00D46333"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I2CuocNS","properties":{"formattedCitation":"(Cansoy and Schor 2018)","plainCitation":"(Cansoy and Schor 2018)"},"citationItems":[{"id":1055,"uris":["http://www.mendeley.com/documents/?uuid=5eb349cf-042a-4fe1-a8e3-519e9e3d21c6","http://zotero.org/groups/243644/items/96XQ396V","http://www.mendeley.com/documents/?uuid=a795d837-658b-4196-b422-ab3b97f12098"],"uri":["http://www.mendeley.com/documents/?uuid=5eb349cf-042a-4fe1-a8e3-519e9e3d21c6","http://zotero.org/groups/243644/items/96XQ396V","http://www.mendeley.com/documents/?uuid=a795d837-658b-4196-b422-ab3b97f12098"],"itemData":{"id":1055,"type":"article-journal","title":"Who Gets to Share in the “Sharing Economy”: Understanding the Patterns of Participation and Exchange in Airbnb","container-title":"Unpublished paper, Boston College","URL":"http://www.bc.edu/content/dam/files/schools/cas_sites/sociology/pdf/SharingEconomy.pdf","note":"00000","author":[{"family":"Cansoy","given":"Mehmet"},{"family":"Schor","given":"Juliet B."}],"issued":{"date-parts":[["2018"]]}}}],"schema":"https://github.com/citation-style-language/schema/raw/master/csl-citation.json"} </w:instrText>
      </w:r>
      <w:r w:rsidR="00D46333" w:rsidRPr="002909F2">
        <w:rPr>
          <w:rFonts w:ascii="Times New Roman" w:hAnsi="Times New Roman" w:cs="Times New Roman"/>
        </w:rPr>
        <w:fldChar w:fldCharType="separate"/>
      </w:r>
      <w:r w:rsidR="003A473E" w:rsidRPr="002909F2">
        <w:rPr>
          <w:rFonts w:ascii="Times New Roman" w:hAnsi="Times New Roman" w:cs="Times New Roman"/>
        </w:rPr>
        <w:t>(Cansoy and Schor 2018)</w:t>
      </w:r>
      <w:r w:rsidR="00D46333" w:rsidRPr="002909F2">
        <w:rPr>
          <w:rFonts w:ascii="Times New Roman" w:hAnsi="Times New Roman" w:cs="Times New Roman"/>
        </w:rPr>
        <w:fldChar w:fldCharType="end"/>
      </w:r>
      <w:r w:rsidRPr="002909F2">
        <w:rPr>
          <w:rFonts w:ascii="Times New Roman" w:hAnsi="Times New Roman" w:cs="Times New Roman"/>
        </w:rPr>
        <w:t>, structural inequalities in access to housing assets is an ongoing, major source of inequality that cannot be addressed by the existence of a platform</w:t>
      </w:r>
      <w:r w:rsidR="00610A5F" w:rsidRPr="002909F2">
        <w:rPr>
          <w:rFonts w:ascii="Times New Roman" w:hAnsi="Times New Roman" w:cs="Times New Roman"/>
        </w:rPr>
        <w:t>, even if its barriers to entry are low</w:t>
      </w:r>
      <w:r w:rsidRPr="002909F2">
        <w:rPr>
          <w:rFonts w:ascii="Times New Roman" w:hAnsi="Times New Roman" w:cs="Times New Roman"/>
        </w:rPr>
        <w:t xml:space="preserve">. </w:t>
      </w:r>
    </w:p>
    <w:p w14:paraId="7EE51606" w14:textId="77777777" w:rsidR="000230AE" w:rsidRPr="002909F2" w:rsidRDefault="000230AE" w:rsidP="0027707C">
      <w:pPr>
        <w:jc w:val="both"/>
        <w:rPr>
          <w:rFonts w:ascii="Times New Roman" w:hAnsi="Times New Roman" w:cs="Times New Roman"/>
        </w:rPr>
      </w:pPr>
    </w:p>
    <w:p w14:paraId="358AE9A1" w14:textId="5F7BFDEB" w:rsidR="000230AE" w:rsidRPr="002909F2" w:rsidRDefault="000230AE" w:rsidP="0027707C">
      <w:pPr>
        <w:jc w:val="both"/>
        <w:rPr>
          <w:rFonts w:ascii="Times New Roman" w:hAnsi="Times New Roman" w:cs="Times New Roman"/>
          <w:b/>
        </w:rPr>
      </w:pPr>
      <w:r w:rsidRPr="002909F2">
        <w:rPr>
          <w:rFonts w:ascii="Times New Roman" w:hAnsi="Times New Roman" w:cs="Times New Roman"/>
          <w:b/>
        </w:rPr>
        <w:t>Regulatory contestation</w:t>
      </w:r>
    </w:p>
    <w:p w14:paraId="43B1BAD7" w14:textId="77777777" w:rsidR="00FE1E79" w:rsidRPr="002909F2" w:rsidRDefault="00FE1E79" w:rsidP="0027707C">
      <w:pPr>
        <w:jc w:val="both"/>
        <w:rPr>
          <w:rFonts w:ascii="Times New Roman" w:hAnsi="Times New Roman" w:cs="Times New Roman"/>
          <w:b/>
        </w:rPr>
      </w:pPr>
    </w:p>
    <w:p w14:paraId="1BF0A451" w14:textId="62D36225" w:rsidR="00407463" w:rsidRPr="002909F2" w:rsidRDefault="002E5447" w:rsidP="0027707C">
      <w:pPr>
        <w:jc w:val="both"/>
        <w:rPr>
          <w:rFonts w:ascii="Times New Roman" w:hAnsi="Times New Roman" w:cs="Times New Roman"/>
        </w:rPr>
      </w:pPr>
      <w:r w:rsidRPr="002909F2">
        <w:rPr>
          <w:rFonts w:ascii="Times New Roman" w:hAnsi="Times New Roman" w:cs="Times New Roman"/>
        </w:rPr>
        <w:lastRenderedPageBreak/>
        <w:t xml:space="preserve">The </w:t>
      </w:r>
      <w:r w:rsidR="00E41EB4" w:rsidRPr="002909F2">
        <w:rPr>
          <w:rFonts w:ascii="Times New Roman" w:hAnsi="Times New Roman" w:cs="Times New Roman"/>
        </w:rPr>
        <w:t>emergence</w:t>
      </w:r>
      <w:r w:rsidRPr="002909F2">
        <w:rPr>
          <w:rFonts w:ascii="Times New Roman" w:hAnsi="Times New Roman" w:cs="Times New Roman"/>
        </w:rPr>
        <w:t xml:space="preserve"> of for-profit sharing economy platforms in urban </w:t>
      </w:r>
      <w:r w:rsidR="00E41EB4" w:rsidRPr="002909F2">
        <w:rPr>
          <w:rFonts w:ascii="Times New Roman" w:hAnsi="Times New Roman" w:cs="Times New Roman"/>
        </w:rPr>
        <w:t>areas</w:t>
      </w:r>
      <w:r w:rsidRPr="002909F2">
        <w:rPr>
          <w:rFonts w:ascii="Times New Roman" w:hAnsi="Times New Roman" w:cs="Times New Roman"/>
        </w:rPr>
        <w:t xml:space="preserve"> has been the subject of significant public attention </w:t>
      </w:r>
      <w:r w:rsidR="00E41EB4" w:rsidRPr="002909F2">
        <w:rPr>
          <w:rFonts w:ascii="Times New Roman" w:hAnsi="Times New Roman" w:cs="Times New Roman"/>
        </w:rPr>
        <w:t xml:space="preserve">on account of </w:t>
      </w:r>
      <w:r w:rsidRPr="002909F2">
        <w:rPr>
          <w:rFonts w:ascii="Times New Roman" w:hAnsi="Times New Roman" w:cs="Times New Roman"/>
        </w:rPr>
        <w:t xml:space="preserve">their impact on </w:t>
      </w:r>
      <w:r w:rsidR="001B69A0" w:rsidRPr="002909F2">
        <w:rPr>
          <w:rFonts w:ascii="Times New Roman" w:hAnsi="Times New Roman" w:cs="Times New Roman"/>
        </w:rPr>
        <w:t xml:space="preserve">housing, </w:t>
      </w:r>
      <w:r w:rsidRPr="002909F2">
        <w:rPr>
          <w:rFonts w:ascii="Times New Roman" w:hAnsi="Times New Roman" w:cs="Times New Roman"/>
        </w:rPr>
        <w:t>traffic, tax</w:t>
      </w:r>
      <w:r w:rsidR="007A1D18" w:rsidRPr="002909F2">
        <w:rPr>
          <w:rFonts w:ascii="Times New Roman" w:hAnsi="Times New Roman" w:cs="Times New Roman"/>
        </w:rPr>
        <w:t xml:space="preserve"> revenues</w:t>
      </w:r>
      <w:r w:rsidRPr="002909F2">
        <w:rPr>
          <w:rFonts w:ascii="Times New Roman" w:hAnsi="Times New Roman" w:cs="Times New Roman"/>
        </w:rPr>
        <w:t>, and the industries with which they compete.</w:t>
      </w:r>
      <w:r w:rsidR="00407463" w:rsidRPr="002909F2">
        <w:rPr>
          <w:rFonts w:ascii="Times New Roman" w:hAnsi="Times New Roman" w:cs="Times New Roman"/>
        </w:rPr>
        <w:t xml:space="preserve"> Some scholars have argued that </w:t>
      </w:r>
      <w:r w:rsidR="007A1D18" w:rsidRPr="002909F2">
        <w:rPr>
          <w:rFonts w:ascii="Times New Roman" w:hAnsi="Times New Roman" w:cs="Times New Roman"/>
        </w:rPr>
        <w:t xml:space="preserve">the </w:t>
      </w:r>
      <w:r w:rsidR="00407463" w:rsidRPr="002909F2">
        <w:rPr>
          <w:rFonts w:ascii="Times New Roman" w:hAnsi="Times New Roman" w:cs="Times New Roman"/>
        </w:rPr>
        <w:t xml:space="preserve">platforms should not be regulated </w:t>
      </w:r>
      <w:r w:rsidR="007A1D18" w:rsidRPr="002909F2">
        <w:rPr>
          <w:rFonts w:ascii="Times New Roman" w:hAnsi="Times New Roman" w:cs="Times New Roman"/>
        </w:rPr>
        <w:t xml:space="preserve">by the state </w:t>
      </w:r>
      <w:r w:rsidR="00407463" w:rsidRPr="002909F2">
        <w:rPr>
          <w:rFonts w:ascii="Times New Roman" w:hAnsi="Times New Roman" w:cs="Times New Roman"/>
        </w:rPr>
        <w:t>because they provide consumers with better access to information, empower them with reputational tools and self-regulate</w:t>
      </w:r>
      <w:r w:rsidR="00EC157D" w:rsidRPr="002909F2">
        <w:rPr>
          <w:rFonts w:ascii="Times New Roman" w:hAnsi="Times New Roman" w:cs="Times New Roman"/>
        </w:rPr>
        <w:t xml:space="preserve"> </w:t>
      </w:r>
      <w:r w:rsidR="00EC157D"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4g2E3Qdm","properties":{"formattedCitation":"(Koopman, Mitchell, and Thierer 2015)","plainCitation":"(Koopman, Mitchell, and Thierer 2015)"},"citationItems":[{"id":"ITEM-1","uris":["http://www.mendeley.com/documents/?uuid=67d34b3d-414a-4ffb-9c7a-801d9046034c"],"uri":["http://www.mendeley.com/documents/?uuid=67d34b3d-414a-4ffb-9c7a-801d9046034c"],"itemData":{"DOI":"10.2139/ssrn.2535345","ISSN":"1556-5068","abstract":"The rise of the sharing economy has changed how many Americans commute, shop, vacation, and borrow. It has also disrupted long-established industries, from taxis to hotels, and has confounded policymakers. In particular, regulators are trying to determine how to apply many of the traditional “consumer protec- tion” regulations to these new and innovative firms. The key contribution of the sharing economy, however, is that it has overcome market imperfections with- out recourse to traditional forms of regulation. Continued application of these outmoded regulatory regimes is likely to harm consumers. We argue that the Internet, and the rapid growth of the sharing economy, alleviates the need for much of this top-down regulation, with these recent innovations likely doing a much better job of serving consumer needs. When market circumstances change dramatically—or when new technology or competition alleviates the need for regulation—then public policy should evolve and adapt to accom- modate these realities. This paper concludes with some proposals for further research in this area, and a call for a more informed regulatory approach that accounts for the innovations of the sharing economy.","author":[{"dropping-particle":"","family":"Koopman","given":"Christopher","non-dropping-particle":"","parse-names":false,"suffix":""},{"dropping-particle":"","family":"Mitchell","given":"Matthew D.","non-dropping-particle":"","parse-names":false,"suffix":""},{"dropping-particle":"","family":"Thierer","given":"Adam D.","non-dropping-particle":"","parse-names":false,"suffix":""}],"container-title":"The Journal of Business, Entrepreneurship &amp; the Law","id":"ITEM-1","issue":"2","issued":{"date-parts":[["2015"]]},"page":"529-545","title":"The Sharing Economy and Consumer Protection Regulation: The Case for Policy Change","type":"article-journal","volume":"8"}}],"schema":"https://github.com/citation-style-language/schema/raw/master/csl-citation.json"} </w:instrText>
      </w:r>
      <w:r w:rsidR="00EC157D" w:rsidRPr="002909F2">
        <w:rPr>
          <w:rFonts w:ascii="Times New Roman" w:hAnsi="Times New Roman" w:cs="Times New Roman"/>
        </w:rPr>
        <w:fldChar w:fldCharType="separate"/>
      </w:r>
      <w:r w:rsidR="003A473E" w:rsidRPr="002909F2">
        <w:rPr>
          <w:rFonts w:ascii="Times New Roman" w:hAnsi="Times New Roman" w:cs="Times New Roman"/>
        </w:rPr>
        <w:t>(Koopman, Mitchell, and Thierer 2015)</w:t>
      </w:r>
      <w:r w:rsidR="00EC157D" w:rsidRPr="002909F2">
        <w:rPr>
          <w:rFonts w:ascii="Times New Roman" w:hAnsi="Times New Roman" w:cs="Times New Roman"/>
        </w:rPr>
        <w:fldChar w:fldCharType="end"/>
      </w:r>
      <w:r w:rsidR="00407463" w:rsidRPr="002909F2">
        <w:rPr>
          <w:rFonts w:ascii="Times New Roman" w:hAnsi="Times New Roman" w:cs="Times New Roman"/>
        </w:rPr>
        <w:t xml:space="preserve">. However, the overwhelming response by academics, policy makers and activists has been in favor of greater oversight, especially of </w:t>
      </w:r>
      <w:r w:rsidR="007A1D18" w:rsidRPr="002909F2">
        <w:rPr>
          <w:rFonts w:ascii="Times New Roman" w:hAnsi="Times New Roman" w:cs="Times New Roman"/>
        </w:rPr>
        <w:t>Uber and Airbnb</w:t>
      </w:r>
      <w:r w:rsidR="00407463" w:rsidRPr="002909F2">
        <w:rPr>
          <w:rFonts w:ascii="Times New Roman" w:hAnsi="Times New Roman" w:cs="Times New Roman"/>
        </w:rPr>
        <w:t xml:space="preserve">. </w:t>
      </w:r>
    </w:p>
    <w:p w14:paraId="6F50AFBF" w14:textId="77777777" w:rsidR="00407463" w:rsidRPr="002909F2" w:rsidRDefault="00407463" w:rsidP="0027707C">
      <w:pPr>
        <w:jc w:val="both"/>
        <w:rPr>
          <w:rFonts w:ascii="Times New Roman" w:hAnsi="Times New Roman" w:cs="Times New Roman"/>
        </w:rPr>
      </w:pPr>
    </w:p>
    <w:p w14:paraId="4D45D01C" w14:textId="4BD4A954" w:rsidR="002E5447" w:rsidRPr="002909F2" w:rsidRDefault="002E5447" w:rsidP="0027707C">
      <w:pPr>
        <w:jc w:val="both"/>
        <w:rPr>
          <w:rFonts w:ascii="Times New Roman" w:hAnsi="Times New Roman" w:cs="Times New Roman"/>
        </w:rPr>
      </w:pPr>
      <w:r w:rsidRPr="002909F2">
        <w:rPr>
          <w:rFonts w:ascii="Times New Roman" w:hAnsi="Times New Roman" w:cs="Times New Roman"/>
        </w:rPr>
        <w:t>In the case of Airbnb</w:t>
      </w:r>
      <w:r w:rsidR="007A1D18" w:rsidRPr="002909F2">
        <w:rPr>
          <w:rFonts w:ascii="Times New Roman" w:hAnsi="Times New Roman" w:cs="Times New Roman"/>
        </w:rPr>
        <w:t>,</w:t>
      </w:r>
      <w:r w:rsidRPr="002909F2">
        <w:rPr>
          <w:rFonts w:ascii="Times New Roman" w:hAnsi="Times New Roman" w:cs="Times New Roman"/>
        </w:rPr>
        <w:t xml:space="preserve"> the primary focus has been on how the rise of short-term rentals </w:t>
      </w:r>
      <w:r w:rsidR="005E216E" w:rsidRPr="002909F2">
        <w:rPr>
          <w:rFonts w:ascii="Times New Roman" w:hAnsi="Times New Roman" w:cs="Times New Roman"/>
        </w:rPr>
        <w:t>a</w:t>
      </w:r>
      <w:r w:rsidRPr="002909F2">
        <w:rPr>
          <w:rFonts w:ascii="Times New Roman" w:hAnsi="Times New Roman" w:cs="Times New Roman"/>
        </w:rPr>
        <w:t xml:space="preserve">ffects </w:t>
      </w:r>
      <w:r w:rsidR="00E41EB4" w:rsidRPr="002909F2">
        <w:rPr>
          <w:rFonts w:ascii="Times New Roman" w:hAnsi="Times New Roman" w:cs="Times New Roman"/>
        </w:rPr>
        <w:t xml:space="preserve">the </w:t>
      </w:r>
      <w:r w:rsidRPr="002909F2">
        <w:rPr>
          <w:rFonts w:ascii="Times New Roman" w:hAnsi="Times New Roman" w:cs="Times New Roman"/>
        </w:rPr>
        <w:t xml:space="preserve">availability and price of long-term housing and </w:t>
      </w:r>
      <w:r w:rsidR="005E216E" w:rsidRPr="002909F2">
        <w:rPr>
          <w:rFonts w:ascii="Times New Roman" w:hAnsi="Times New Roman" w:cs="Times New Roman"/>
        </w:rPr>
        <w:t xml:space="preserve">the quality of </w:t>
      </w:r>
      <w:r w:rsidR="00E41EB4" w:rsidRPr="002909F2">
        <w:rPr>
          <w:rFonts w:ascii="Times New Roman" w:hAnsi="Times New Roman" w:cs="Times New Roman"/>
        </w:rPr>
        <w:t>neighborhoods and</w:t>
      </w:r>
      <w:r w:rsidRPr="002909F2">
        <w:rPr>
          <w:rFonts w:ascii="Times New Roman" w:hAnsi="Times New Roman" w:cs="Times New Roman"/>
        </w:rPr>
        <w:t xml:space="preserve"> </w:t>
      </w:r>
      <w:r w:rsidR="005E216E" w:rsidRPr="002909F2">
        <w:rPr>
          <w:rFonts w:ascii="Times New Roman" w:hAnsi="Times New Roman" w:cs="Times New Roman"/>
        </w:rPr>
        <w:t xml:space="preserve">urban </w:t>
      </w:r>
      <w:r w:rsidRPr="002909F2">
        <w:rPr>
          <w:rFonts w:ascii="Times New Roman" w:hAnsi="Times New Roman" w:cs="Times New Roman"/>
        </w:rPr>
        <w:t>life. Local activists</w:t>
      </w:r>
      <w:r w:rsidR="00575593" w:rsidRPr="002909F2">
        <w:rPr>
          <w:rFonts w:ascii="Times New Roman" w:hAnsi="Times New Roman" w:cs="Times New Roman"/>
        </w:rPr>
        <w:t xml:space="preserve"> </w:t>
      </w:r>
      <w:r w:rsidR="00575593" w:rsidRPr="002909F2">
        <w:rPr>
          <w:rFonts w:ascii="Times New Roman" w:hAnsi="Times New Roman" w:cs="Times New Roman"/>
        </w:rPr>
        <w:fldChar w:fldCharType="begin"/>
      </w:r>
      <w:r w:rsidR="0030238F" w:rsidRPr="002909F2">
        <w:rPr>
          <w:rFonts w:ascii="Times New Roman" w:hAnsi="Times New Roman" w:cs="Times New Roman"/>
        </w:rPr>
        <w:instrText xml:space="preserve"> ADDIN ZOTERO_ITEM CSL_CITATION {"citationID":"9Ds1Wz4D","properties":{"formattedCitation":"(Dougherty 2015)","plainCitation":"(Dougherty 2015)"},"citationItems":[{"id":2749,"uris":["http://zotero.org/groups/243644/items/795PISV4"],"uri":["http://zotero.org/groups/243644/items/795PISV4"],"itemData":{"id":2749,"type":"article-newspaper","title":"San Francisco Ballots Turn Up Anger Over the Technical Divide","container-title":"The New York Times","URL":"https://www.nytimes.com/2015/11/02/technology/san-francisco-ballots-turn-up-anger-over-the-technical-divide.html","author":[{"family":"Dougherty","given":"Conor"}],"issued":{"date-parts":[["2015",11,1]]}}}],"schema":"https://github.com/citation-style-language/schema/raw/master/csl-citation.json"} </w:instrText>
      </w:r>
      <w:r w:rsidR="00575593" w:rsidRPr="002909F2">
        <w:rPr>
          <w:rFonts w:ascii="Times New Roman" w:hAnsi="Times New Roman" w:cs="Times New Roman"/>
        </w:rPr>
        <w:fldChar w:fldCharType="separate"/>
      </w:r>
      <w:r w:rsidR="0030238F" w:rsidRPr="002909F2">
        <w:rPr>
          <w:rFonts w:ascii="Times New Roman" w:hAnsi="Times New Roman" w:cs="Times New Roman"/>
        </w:rPr>
        <w:t>(Dougherty 2015)</w:t>
      </w:r>
      <w:r w:rsidR="00575593" w:rsidRPr="002909F2">
        <w:rPr>
          <w:rFonts w:ascii="Times New Roman" w:hAnsi="Times New Roman" w:cs="Times New Roman"/>
        </w:rPr>
        <w:fldChar w:fldCharType="end"/>
      </w:r>
      <w:r w:rsidRPr="002909F2">
        <w:rPr>
          <w:rFonts w:ascii="Times New Roman" w:hAnsi="Times New Roman" w:cs="Times New Roman"/>
        </w:rPr>
        <w:t>, municipal and state authorities</w:t>
      </w:r>
      <w:r w:rsidR="00EC157D" w:rsidRPr="002909F2">
        <w:rPr>
          <w:rFonts w:ascii="Times New Roman" w:hAnsi="Times New Roman" w:cs="Times New Roman"/>
        </w:rPr>
        <w:t xml:space="preserve"> </w:t>
      </w:r>
      <w:r w:rsidR="00EC157D" w:rsidRPr="002909F2">
        <w:rPr>
          <w:rFonts w:ascii="Times New Roman" w:hAnsi="Times New Roman" w:cs="Times New Roman"/>
        </w:rPr>
        <w:fldChar w:fldCharType="begin" w:fldLock="1"/>
      </w:r>
      <w:r w:rsidR="00D74FC8" w:rsidRPr="002909F2">
        <w:rPr>
          <w:rFonts w:ascii="Times New Roman" w:hAnsi="Times New Roman" w:cs="Times New Roman"/>
        </w:rPr>
        <w:instrText xml:space="preserve"> ADDIN ZOTERO_ITEM CSL_CITATION {"citationID":"Gyd9nkJR","properties":{"formattedCitation":"{\\rtf (Isaac 2015; O\\uc0\\u8217{}Sullivan 2017)}","plainCitation":"(Isaac 2015; O’Sullivan 2017)"},"citationItems":[{"id":2753,"uris":["http://zotero.org/groups/243644/items/XP596DGC"],"uri":["http://zotero.org/groups/243644/items/XP596DGC"],"itemData":{"id":2753,"type":"article-newspaper","title":"Airbnb Releases Trove of New York City Home-Sharing Data","container-title":"The New York Times","publisher-place":"New York, NY","event-place":"New York, NY","URL":"http://www.nytimes.com/2015/12/02/technology/airbnb-releases-trove-of-new-york-city-home-sharing-data.html","author":[{"family":"Isaac","given":"Mike"}],"issued":{"date-parts":[["2015",12,1]]}}},{"id":2757,"uris":["http://zotero.org/groups/243644/items/9VUXC5SS"],"uri":["http://zotero.org/groups/243644/items/9VUXC5SS"],"itemData":{"id":2757,"type":"article-newspaper","title":"AirBNB taxes , regulation in new House Bill","container-title":"The Boston Globe","URL":"https://www.bostonglobe.com/metro/2017/01/30/airbnb-taxes-regulation-new-house-bill/TefXRQ0bDLGouKF3kJmSlI/story.html","author":[{"family":"O'Sullivan","given":"Jim"}],"issued":{"date-parts":[["2017",1,30]]}}}],"schema":"https://github.com/citation-style-language/schema/raw/master/csl-citation.json"} </w:instrText>
      </w:r>
      <w:r w:rsidR="00EC157D" w:rsidRPr="002909F2">
        <w:rPr>
          <w:rFonts w:ascii="Times New Roman" w:hAnsi="Times New Roman" w:cs="Times New Roman"/>
        </w:rPr>
        <w:fldChar w:fldCharType="separate"/>
      </w:r>
      <w:r w:rsidR="00D74FC8" w:rsidRPr="002909F2">
        <w:rPr>
          <w:rFonts w:ascii="Times New Roman" w:hAnsi="Times New Roman" w:cs="Times New Roman"/>
        </w:rPr>
        <w:t>(Isaac 2015; O’Sullivan 2017)</w:t>
      </w:r>
      <w:r w:rsidR="00EC157D" w:rsidRPr="002909F2">
        <w:rPr>
          <w:rFonts w:ascii="Times New Roman" w:hAnsi="Times New Roman" w:cs="Times New Roman"/>
        </w:rPr>
        <w:fldChar w:fldCharType="end"/>
      </w:r>
      <w:r w:rsidR="006A7B19" w:rsidRPr="002909F2">
        <w:rPr>
          <w:rFonts w:ascii="Times New Roman" w:hAnsi="Times New Roman" w:cs="Times New Roman"/>
        </w:rPr>
        <w:t xml:space="preserve"> and researchers have </w:t>
      </w:r>
      <w:r w:rsidRPr="002909F2">
        <w:rPr>
          <w:rFonts w:ascii="Times New Roman" w:hAnsi="Times New Roman" w:cs="Times New Roman"/>
        </w:rPr>
        <w:t xml:space="preserve">voiced concerns that Airbnb and other short-term rental platforms </w:t>
      </w:r>
      <w:r w:rsidR="00E41EB4" w:rsidRPr="002909F2">
        <w:rPr>
          <w:rFonts w:ascii="Times New Roman" w:hAnsi="Times New Roman" w:cs="Times New Roman"/>
        </w:rPr>
        <w:t xml:space="preserve">are </w:t>
      </w:r>
      <w:r w:rsidRPr="002909F2">
        <w:rPr>
          <w:rFonts w:ascii="Times New Roman" w:hAnsi="Times New Roman" w:cs="Times New Roman"/>
        </w:rPr>
        <w:t xml:space="preserve">creating incentives for property owners to convert long-term rental properties to exclusively short-term </w:t>
      </w:r>
      <w:r w:rsidR="005E216E" w:rsidRPr="002909F2">
        <w:rPr>
          <w:rFonts w:ascii="Times New Roman" w:hAnsi="Times New Roman" w:cs="Times New Roman"/>
        </w:rPr>
        <w:t>use</w:t>
      </w:r>
      <w:r w:rsidRPr="002909F2">
        <w:rPr>
          <w:rFonts w:ascii="Times New Roman" w:hAnsi="Times New Roman" w:cs="Times New Roman"/>
        </w:rPr>
        <w:t>. This result</w:t>
      </w:r>
      <w:r w:rsidR="00E41EB4" w:rsidRPr="002909F2">
        <w:rPr>
          <w:rFonts w:ascii="Times New Roman" w:hAnsi="Times New Roman" w:cs="Times New Roman"/>
        </w:rPr>
        <w:t>s</w:t>
      </w:r>
      <w:r w:rsidRPr="002909F2">
        <w:rPr>
          <w:rFonts w:ascii="Times New Roman" w:hAnsi="Times New Roman" w:cs="Times New Roman"/>
        </w:rPr>
        <w:t xml:space="preserve"> in higher rental prices, potentially driving long-term residents out of urban centers and harming their communities.</w:t>
      </w:r>
    </w:p>
    <w:p w14:paraId="4EE2DFC8" w14:textId="77777777" w:rsidR="00E41EB4" w:rsidRPr="002909F2" w:rsidRDefault="00E41EB4" w:rsidP="0027707C">
      <w:pPr>
        <w:jc w:val="both"/>
        <w:rPr>
          <w:rFonts w:ascii="Times New Roman" w:hAnsi="Times New Roman" w:cs="Times New Roman"/>
        </w:rPr>
      </w:pPr>
    </w:p>
    <w:p w14:paraId="0A4DA8FA" w14:textId="6E5F2A48" w:rsidR="002E5447" w:rsidRPr="002909F2" w:rsidRDefault="004A0B6D" w:rsidP="0027707C">
      <w:pPr>
        <w:jc w:val="both"/>
        <w:rPr>
          <w:rFonts w:ascii="Times New Roman" w:hAnsi="Times New Roman" w:cs="Times New Roman"/>
        </w:rPr>
      </w:pPr>
      <w:r w:rsidRPr="002909F2">
        <w:rPr>
          <w:rFonts w:ascii="Times New Roman" w:hAnsi="Times New Roman" w:cs="Times New Roman"/>
        </w:rPr>
        <w:t>One</w:t>
      </w:r>
      <w:r w:rsidR="002E5447" w:rsidRPr="002909F2">
        <w:rPr>
          <w:rFonts w:ascii="Times New Roman" w:hAnsi="Times New Roman" w:cs="Times New Roman"/>
        </w:rPr>
        <w:t xml:space="preserve"> analysis of third-party data on Airbnb activities</w:t>
      </w:r>
      <w:r w:rsidR="00EC157D" w:rsidRPr="002909F2">
        <w:rPr>
          <w:rFonts w:ascii="Times New Roman" w:hAnsi="Times New Roman" w:cs="Times New Roman"/>
        </w:rPr>
        <w:t xml:space="preserve"> </w:t>
      </w:r>
      <w:r w:rsidR="00EC157D"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I4oeRxPp","properties":{"formattedCitation":"(Stulberg 2016)","plainCitation":"(Stulberg 2016)"},"citationItems":[{"id":"ITEM-1","uris":["http://www.mendeley.com/documents/?uuid=23744edd-28c1-3dc6-bac2-487b2ebca9fe"],"uri":["http://www.mendeley.com/documents/?uuid=23744edd-28c1-3dc6-bac2-487b2ebca9fe"],"itemData":{"URL":"http://fivethirtyeight.com/features/airbnb-probably-isnt-driving-rents-up-much-at-least-not-yet/","accessed":{"date-parts":[["2016","11","22"]]},"author":[{"dropping-particle":"","family":"Stulberg","given":"Ariel","non-dropping-particle":"","parse-names":false,"suffix":""}],"container-title":"FiveThityEight","id":"ITEM-1","issued":{"date-parts":[["2016"]]},"title":"Airbnb Probably Isn’t Driving Rents Up Much, At Least Not Yet","type":"webpage"}}],"schema":"https://github.com/citation-style-language/schema/raw/master/csl-citation.json"} </w:instrText>
      </w:r>
      <w:r w:rsidR="00EC157D" w:rsidRPr="002909F2">
        <w:rPr>
          <w:rFonts w:ascii="Times New Roman" w:hAnsi="Times New Roman" w:cs="Times New Roman"/>
        </w:rPr>
        <w:fldChar w:fldCharType="separate"/>
      </w:r>
      <w:r w:rsidR="003A473E" w:rsidRPr="002909F2">
        <w:rPr>
          <w:rFonts w:ascii="Times New Roman" w:hAnsi="Times New Roman" w:cs="Times New Roman"/>
        </w:rPr>
        <w:t>(Stulberg 2016)</w:t>
      </w:r>
      <w:r w:rsidR="00EC157D" w:rsidRPr="002909F2">
        <w:rPr>
          <w:rFonts w:ascii="Times New Roman" w:hAnsi="Times New Roman" w:cs="Times New Roman"/>
        </w:rPr>
        <w:fldChar w:fldCharType="end"/>
      </w:r>
      <w:r w:rsidR="002E5447" w:rsidRPr="002909F2">
        <w:rPr>
          <w:rFonts w:ascii="Times New Roman" w:hAnsi="Times New Roman" w:cs="Times New Roman"/>
        </w:rPr>
        <w:t xml:space="preserve"> has argued that the number of units converted to exclusive short-term rentals is too small to have a significant impact on </w:t>
      </w:r>
      <w:r w:rsidR="00682DE8" w:rsidRPr="002909F2">
        <w:rPr>
          <w:rFonts w:ascii="Times New Roman" w:hAnsi="Times New Roman" w:cs="Times New Roman"/>
        </w:rPr>
        <w:t xml:space="preserve">the </w:t>
      </w:r>
      <w:r w:rsidR="002E5447" w:rsidRPr="002909F2">
        <w:rPr>
          <w:rFonts w:ascii="Times New Roman" w:hAnsi="Times New Roman" w:cs="Times New Roman"/>
        </w:rPr>
        <w:t>housing</w:t>
      </w:r>
      <w:r w:rsidR="00682DE8" w:rsidRPr="002909F2">
        <w:rPr>
          <w:rFonts w:ascii="Times New Roman" w:hAnsi="Times New Roman" w:cs="Times New Roman"/>
        </w:rPr>
        <w:t xml:space="preserve"> market</w:t>
      </w:r>
      <w:r w:rsidR="002E5447" w:rsidRPr="002909F2">
        <w:rPr>
          <w:rFonts w:ascii="Times New Roman" w:hAnsi="Times New Roman" w:cs="Times New Roman"/>
        </w:rPr>
        <w:t xml:space="preserve">. However, an increasing number of studies have found that Airbnb listings are not equally distributed across the urban landscape and in areas with high concentrations of listings, there </w:t>
      </w:r>
      <w:r w:rsidR="00B84D2E" w:rsidRPr="002909F2">
        <w:rPr>
          <w:rFonts w:ascii="Times New Roman" w:hAnsi="Times New Roman" w:cs="Times New Roman"/>
        </w:rPr>
        <w:t>can be</w:t>
      </w:r>
      <w:r w:rsidR="002E5447" w:rsidRPr="002909F2">
        <w:rPr>
          <w:rFonts w:ascii="Times New Roman" w:hAnsi="Times New Roman" w:cs="Times New Roman"/>
        </w:rPr>
        <w:t xml:space="preserve"> a significant impact. Lee</w:t>
      </w:r>
      <w:r w:rsidR="00EC157D" w:rsidRPr="002909F2">
        <w:rPr>
          <w:rFonts w:ascii="Times New Roman" w:hAnsi="Times New Roman" w:cs="Times New Roman"/>
        </w:rPr>
        <w:t xml:space="preserve"> </w:t>
      </w:r>
      <w:r w:rsidR="00EC157D"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wL4Lvnyv","properties":{"formattedCitation":"(Lee 2016)","plainCitation":"(Lee 2016)"},"citationItems":[{"id":"ITEM-1","uris":["http://www.mendeley.com/documents/?uuid=18d563b3-1251-42cf-93d5-d6e2b70b686d"],"uri":["http://www.mendeley.com/documents/?uuid=18d563b3-1251-42cf-93d5-d6e2b70b686d"],"itemData":{"author":[{"dropping-particle":"","family":"Lee","given":"Dayne","non-dropping-particle":"","parse-names":false,"suffix":""}],"container-title":"Harvard Law &amp; Policy Review","id":"ITEM-1","issued":{"date-parts":[["2016"]]},"page":"229-255","title":"How Airbnb Short-Term Rentals Exacerbate Los Angeles's Affordable Housing Crisis: Analysis and Policy Recommendations","type":"article-journal","volume":"10"}}],"schema":"https://github.com/citation-style-language/schema/raw/master/csl-citation.json"} </w:instrText>
      </w:r>
      <w:r w:rsidR="00EC157D" w:rsidRPr="002909F2">
        <w:rPr>
          <w:rFonts w:ascii="Times New Roman" w:hAnsi="Times New Roman" w:cs="Times New Roman"/>
        </w:rPr>
        <w:fldChar w:fldCharType="separate"/>
      </w:r>
      <w:r w:rsidR="003A473E" w:rsidRPr="002909F2">
        <w:rPr>
          <w:rFonts w:ascii="Times New Roman" w:hAnsi="Times New Roman" w:cs="Times New Roman"/>
        </w:rPr>
        <w:t>(Lee 2016)</w:t>
      </w:r>
      <w:r w:rsidR="00EC157D" w:rsidRPr="002909F2">
        <w:rPr>
          <w:rFonts w:ascii="Times New Roman" w:hAnsi="Times New Roman" w:cs="Times New Roman"/>
        </w:rPr>
        <w:fldChar w:fldCharType="end"/>
      </w:r>
      <w:r w:rsidR="002E5447" w:rsidRPr="002909F2">
        <w:rPr>
          <w:rFonts w:ascii="Times New Roman" w:hAnsi="Times New Roman" w:cs="Times New Roman"/>
        </w:rPr>
        <w:t xml:space="preserve"> found that in 2014, almost half of all Airbnb listings in Los Angeles were concentrated in just seven neighborhoods. With Airbnb listings making up </w:t>
      </w:r>
      <w:r w:rsidR="00682DE8" w:rsidRPr="002909F2">
        <w:rPr>
          <w:rFonts w:ascii="Times New Roman" w:hAnsi="Times New Roman" w:cs="Times New Roman"/>
        </w:rPr>
        <w:t>between 3% and</w:t>
      </w:r>
      <w:r w:rsidR="002E5447" w:rsidRPr="002909F2">
        <w:rPr>
          <w:rFonts w:ascii="Times New Roman" w:hAnsi="Times New Roman" w:cs="Times New Roman"/>
        </w:rPr>
        <w:t xml:space="preserve"> 12.5% of the housing stock in these areas, he argues that the short-term rentals play an important role in the rapid rise of housing prices in these neighborhoods. Wachsmuth and Weisler</w:t>
      </w:r>
      <w:r w:rsidR="003A473E" w:rsidRPr="002909F2">
        <w:rPr>
          <w:rFonts w:ascii="Times New Roman" w:hAnsi="Times New Roman" w:cs="Times New Roman"/>
        </w:rPr>
        <w:t xml:space="preserve"> </w:t>
      </w:r>
      <w:r w:rsidR="003A473E" w:rsidRPr="002909F2">
        <w:rPr>
          <w:rFonts w:ascii="Times New Roman" w:hAnsi="Times New Roman" w:cs="Times New Roman"/>
        </w:rPr>
        <w:fldChar w:fldCharType="begin"/>
      </w:r>
      <w:r w:rsidR="003A473E" w:rsidRPr="002909F2">
        <w:rPr>
          <w:rFonts w:ascii="Times New Roman" w:hAnsi="Times New Roman" w:cs="Times New Roman"/>
        </w:rPr>
        <w:instrText xml:space="preserve"> ADDIN ZOTERO_ITEM CSL_CITATION {"citationID":"kaU9ofMF","properties":{"formattedCitation":"(Wachsmuth and Weisler 2018)","plainCitation":"(Wachsmuth and Weisler 2018)"},"citationItems":[{"id":2759,"uris":["http://zotero.org/groups/243644/items/J8XE6SQF"],"uri":["http://zotero.org/groups/243644/items/J8XE6SQF"],"itemData":{"id":2759,"type":"article-journal","title":"Airbnb and the Rent Gap: Gentrification Through the Sharing Economy","container-title":"Environment and Planning A","volume":"forthcoming","source":"Google Scholar","shortTitle":"Airbnb and the Rent Gap","author":[{"family":"Wachsmuth","given":"David"},{"family":"Weisler","given":"Alexander"}],"issued":{"date-parts":[["2018"]]}}}],"schema":"https://github.com/citation-style-language/schema/raw/master/csl-citation.json"} </w:instrText>
      </w:r>
      <w:r w:rsidR="003A473E" w:rsidRPr="002909F2">
        <w:rPr>
          <w:rFonts w:ascii="Times New Roman" w:hAnsi="Times New Roman" w:cs="Times New Roman"/>
        </w:rPr>
        <w:fldChar w:fldCharType="separate"/>
      </w:r>
      <w:r w:rsidR="003A473E" w:rsidRPr="002909F2">
        <w:rPr>
          <w:rFonts w:ascii="Times New Roman" w:hAnsi="Times New Roman" w:cs="Times New Roman"/>
        </w:rPr>
        <w:t>(Wachsmuth and Weisler 2018)</w:t>
      </w:r>
      <w:r w:rsidR="003A473E" w:rsidRPr="002909F2">
        <w:rPr>
          <w:rFonts w:ascii="Times New Roman" w:hAnsi="Times New Roman" w:cs="Times New Roman"/>
        </w:rPr>
        <w:fldChar w:fldCharType="end"/>
      </w:r>
      <w:r w:rsidR="002E5447" w:rsidRPr="002909F2">
        <w:rPr>
          <w:rFonts w:ascii="Times New Roman" w:hAnsi="Times New Roman" w:cs="Times New Roman"/>
        </w:rPr>
        <w:t xml:space="preserve"> have recently presented a similar analysis for New York in 2016, showing how the concentration of Airbnb listings in specific areas, coupled with high revenues for short-term rentals</w:t>
      </w:r>
      <w:r w:rsidR="00B84D2E" w:rsidRPr="002909F2">
        <w:rPr>
          <w:rFonts w:ascii="Times New Roman" w:hAnsi="Times New Roman" w:cs="Times New Roman"/>
        </w:rPr>
        <w:t>,</w:t>
      </w:r>
      <w:r w:rsidR="002E5447" w:rsidRPr="002909F2">
        <w:rPr>
          <w:rFonts w:ascii="Times New Roman" w:hAnsi="Times New Roman" w:cs="Times New Roman"/>
        </w:rPr>
        <w:t xml:space="preserve"> create</w:t>
      </w:r>
      <w:r w:rsidR="00B84D2E" w:rsidRPr="002909F2">
        <w:rPr>
          <w:rFonts w:ascii="Times New Roman" w:hAnsi="Times New Roman" w:cs="Times New Roman"/>
        </w:rPr>
        <w:t>d</w:t>
      </w:r>
      <w:r w:rsidR="002E5447" w:rsidRPr="002909F2">
        <w:rPr>
          <w:rFonts w:ascii="Times New Roman" w:hAnsi="Times New Roman" w:cs="Times New Roman"/>
        </w:rPr>
        <w:t xml:space="preserve"> strong pressures on local housing markets. A study by Barron, Kung and Proserpio</w:t>
      </w:r>
      <w:r w:rsidR="003A473E" w:rsidRPr="002909F2">
        <w:rPr>
          <w:rFonts w:ascii="Times New Roman" w:hAnsi="Times New Roman" w:cs="Times New Roman"/>
        </w:rPr>
        <w:t xml:space="preserve"> </w:t>
      </w:r>
      <w:r w:rsidR="003A473E" w:rsidRPr="002909F2">
        <w:rPr>
          <w:rFonts w:ascii="Times New Roman" w:hAnsi="Times New Roman" w:cs="Times New Roman"/>
        </w:rPr>
        <w:fldChar w:fldCharType="begin"/>
      </w:r>
      <w:r w:rsidR="00F2128D" w:rsidRPr="002909F2">
        <w:rPr>
          <w:rFonts w:ascii="Times New Roman" w:hAnsi="Times New Roman" w:cs="Times New Roman"/>
        </w:rPr>
        <w:instrText xml:space="preserve"> ADDIN ZOTERO_ITEM CSL_CITATION {"citationID":"dptnwFMr","properties":{"formattedCitation":"(Barron, Kung, and Proserpio 2017)","plainCitation":"(Barron, Kung, and Proserpio 2017)"},"citationItems":[{"id":2689,"uris":["http://zotero.org/groups/243644/items/EGPAM5TI"],"uri":["http://zotero.org/groups/243644/items/EGPAM5TI"],"itemData":{"id":2689,"type":"article-journal","title":"The Sharing Economy and Housing Affordability: Evidence from Airbnb","container-title":"Working paper","source":"Google Scholar","URL":"https://ssrn.com/abstract=3006832","shortTitle":"The Sharing Economy and Housing Affordability","author":[{"family":"Barron","given":"Kyle"},{"family":"Kung","given":"Edward"},{"family":"Proserpio","given":"Davide"}],"issued":{"date-parts":[["2017"]]}}}],"schema":"https://github.com/citation-style-language/schema/raw/master/csl-citation.json"} </w:instrText>
      </w:r>
      <w:r w:rsidR="003A473E" w:rsidRPr="002909F2">
        <w:rPr>
          <w:rFonts w:ascii="Times New Roman" w:hAnsi="Times New Roman" w:cs="Times New Roman"/>
        </w:rPr>
        <w:fldChar w:fldCharType="separate"/>
      </w:r>
      <w:r w:rsidR="00F2128D" w:rsidRPr="002909F2">
        <w:rPr>
          <w:rFonts w:ascii="Times New Roman" w:hAnsi="Times New Roman" w:cs="Times New Roman"/>
        </w:rPr>
        <w:t>(Barron, Kung, and Proserpio 2017)</w:t>
      </w:r>
      <w:r w:rsidR="003A473E" w:rsidRPr="002909F2">
        <w:rPr>
          <w:rFonts w:ascii="Times New Roman" w:hAnsi="Times New Roman" w:cs="Times New Roman"/>
        </w:rPr>
        <w:fldChar w:fldCharType="end"/>
      </w:r>
      <w:r w:rsidR="002E5447" w:rsidRPr="002909F2">
        <w:rPr>
          <w:rFonts w:ascii="Times New Roman" w:hAnsi="Times New Roman" w:cs="Times New Roman"/>
        </w:rPr>
        <w:t xml:space="preserve"> report</w:t>
      </w:r>
      <w:r w:rsidR="004C4478" w:rsidRPr="002909F2">
        <w:rPr>
          <w:rFonts w:ascii="Times New Roman" w:hAnsi="Times New Roman" w:cs="Times New Roman"/>
        </w:rPr>
        <w:t xml:space="preserve">s a similar relationship across </w:t>
      </w:r>
      <w:r w:rsidR="002E5447" w:rsidRPr="002909F2">
        <w:rPr>
          <w:rFonts w:ascii="Times New Roman" w:hAnsi="Times New Roman" w:cs="Times New Roman"/>
        </w:rPr>
        <w:t>the U</w:t>
      </w:r>
      <w:r w:rsidR="005F4DEF" w:rsidRPr="002909F2">
        <w:rPr>
          <w:rFonts w:ascii="Times New Roman" w:hAnsi="Times New Roman" w:cs="Times New Roman"/>
        </w:rPr>
        <w:t>.</w:t>
      </w:r>
      <w:r w:rsidR="002E5447" w:rsidRPr="002909F2">
        <w:rPr>
          <w:rFonts w:ascii="Times New Roman" w:hAnsi="Times New Roman" w:cs="Times New Roman"/>
        </w:rPr>
        <w:t>S.</w:t>
      </w:r>
      <w:r w:rsidR="004C4478" w:rsidRPr="002909F2">
        <w:rPr>
          <w:rFonts w:ascii="Times New Roman" w:hAnsi="Times New Roman" w:cs="Times New Roman"/>
        </w:rPr>
        <w:t>, finding</w:t>
      </w:r>
      <w:r w:rsidR="002E5447" w:rsidRPr="002909F2">
        <w:rPr>
          <w:rFonts w:ascii="Times New Roman" w:hAnsi="Times New Roman" w:cs="Times New Roman"/>
        </w:rPr>
        <w:t xml:space="preserve"> that higher numbers of Airbnb listings in an area are associated with higher rents and higher house prices</w:t>
      </w:r>
      <w:r w:rsidR="004C4478" w:rsidRPr="002909F2">
        <w:rPr>
          <w:rFonts w:ascii="Times New Roman" w:hAnsi="Times New Roman" w:cs="Times New Roman"/>
        </w:rPr>
        <w:t>,</w:t>
      </w:r>
      <w:r w:rsidR="002E5447" w:rsidRPr="002909F2">
        <w:rPr>
          <w:rFonts w:ascii="Times New Roman" w:hAnsi="Times New Roman" w:cs="Times New Roman"/>
        </w:rPr>
        <w:t xml:space="preserve"> and that this association </w:t>
      </w:r>
      <w:r w:rsidR="005F4DEF" w:rsidRPr="002909F2">
        <w:rPr>
          <w:rFonts w:ascii="Times New Roman" w:hAnsi="Times New Roman" w:cs="Times New Roman"/>
        </w:rPr>
        <w:t>may be</w:t>
      </w:r>
      <w:r w:rsidR="002E5447" w:rsidRPr="002909F2">
        <w:rPr>
          <w:rFonts w:ascii="Times New Roman" w:hAnsi="Times New Roman" w:cs="Times New Roman"/>
        </w:rPr>
        <w:t xml:space="preserve"> caused by property owners converting long-term housing to short-term housing. </w:t>
      </w:r>
    </w:p>
    <w:p w14:paraId="2B11B1C1" w14:textId="77777777" w:rsidR="00682DE8" w:rsidRPr="002909F2" w:rsidRDefault="00682DE8" w:rsidP="0027707C">
      <w:pPr>
        <w:jc w:val="both"/>
        <w:rPr>
          <w:rFonts w:ascii="Times New Roman" w:hAnsi="Times New Roman" w:cs="Times New Roman"/>
        </w:rPr>
      </w:pPr>
    </w:p>
    <w:p w14:paraId="33C4D151" w14:textId="71FA1039" w:rsidR="002E5447" w:rsidRPr="002909F2" w:rsidRDefault="002E5447" w:rsidP="0027707C">
      <w:pPr>
        <w:jc w:val="both"/>
        <w:rPr>
          <w:rFonts w:ascii="Times New Roman" w:eastAsia="Times New Roman" w:hAnsi="Times New Roman" w:cs="Times New Roman"/>
        </w:rPr>
      </w:pPr>
      <w:r w:rsidRPr="002909F2">
        <w:rPr>
          <w:rFonts w:ascii="Times New Roman" w:hAnsi="Times New Roman" w:cs="Times New Roman"/>
        </w:rPr>
        <w:t xml:space="preserve">While these concerns have resulted in local organizing, and action by municipal authorities, it is not yet clear how effective these attempts </w:t>
      </w:r>
      <w:r w:rsidR="005F4DEF" w:rsidRPr="002909F2">
        <w:rPr>
          <w:rFonts w:ascii="Times New Roman" w:hAnsi="Times New Roman" w:cs="Times New Roman"/>
        </w:rPr>
        <w:t>will be</w:t>
      </w:r>
      <w:r w:rsidRPr="002909F2">
        <w:rPr>
          <w:rFonts w:ascii="Times New Roman" w:hAnsi="Times New Roman" w:cs="Times New Roman"/>
        </w:rPr>
        <w:t xml:space="preserve">. </w:t>
      </w:r>
      <w:r w:rsidR="005A18F5" w:rsidRPr="002909F2">
        <w:rPr>
          <w:rFonts w:ascii="Times New Roman" w:hAnsi="Times New Roman" w:cs="Times New Roman"/>
        </w:rPr>
        <w:t>Regulat</w:t>
      </w:r>
      <w:r w:rsidR="00FD4597" w:rsidRPr="002909F2">
        <w:rPr>
          <w:rFonts w:ascii="Times New Roman" w:hAnsi="Times New Roman" w:cs="Times New Roman"/>
        </w:rPr>
        <w:t>ion has</w:t>
      </w:r>
      <w:r w:rsidR="005A18F5" w:rsidRPr="002909F2">
        <w:rPr>
          <w:rFonts w:ascii="Times New Roman" w:hAnsi="Times New Roman" w:cs="Times New Roman"/>
        </w:rPr>
        <w:t xml:space="preserve"> often </w:t>
      </w:r>
      <w:r w:rsidRPr="002909F2">
        <w:rPr>
          <w:rFonts w:ascii="Times New Roman" w:hAnsi="Times New Roman" w:cs="Times New Roman"/>
        </w:rPr>
        <w:t xml:space="preserve">taken the form of restricting the number of days a unit can be rented, or requiring property owners to obtain permits to engage in short-term rentals. However, authorities have faced significant hurdles </w:t>
      </w:r>
      <w:r w:rsidR="005F4DEF" w:rsidRPr="002909F2">
        <w:rPr>
          <w:rFonts w:ascii="Times New Roman" w:hAnsi="Times New Roman" w:cs="Times New Roman"/>
        </w:rPr>
        <w:t xml:space="preserve">in </w:t>
      </w:r>
      <w:r w:rsidRPr="002909F2">
        <w:rPr>
          <w:rFonts w:ascii="Times New Roman" w:hAnsi="Times New Roman" w:cs="Times New Roman"/>
        </w:rPr>
        <w:t>enforcing these regulations</w:t>
      </w:r>
      <w:r w:rsidR="00A5136A" w:rsidRPr="002909F2">
        <w:rPr>
          <w:rFonts w:ascii="Times New Roman" w:hAnsi="Times New Roman" w:cs="Times New Roman"/>
        </w:rPr>
        <w:t xml:space="preserve"> </w:t>
      </w:r>
      <w:r w:rsidR="00A5136A" w:rsidRPr="002909F2">
        <w:rPr>
          <w:rFonts w:ascii="Times New Roman" w:hAnsi="Times New Roman" w:cs="Times New Roman"/>
        </w:rPr>
        <w:fldChar w:fldCharType="begin"/>
      </w:r>
      <w:r w:rsidR="00916A52" w:rsidRPr="002909F2">
        <w:rPr>
          <w:rFonts w:ascii="Times New Roman" w:hAnsi="Times New Roman" w:cs="Times New Roman"/>
        </w:rPr>
        <w:instrText xml:space="preserve"> ADDIN ZOTERO_ITEM CSL_CITATION {"citationID":"NHRYqaNU","properties":{"formattedCitation":"(Walters 2017)","plainCitation":"(Walters 2017)"},"citationItems":[{"id":2762,"uris":["http://zotero.org/groups/243644/items/9H5PF5GD"],"uri":["http://zotero.org/groups/243644/items/9H5PF5GD"],"itemData":{"id":2762,"type":"article-newspaper","title":"Something in the Airbnb hosts anxious as New York begins crackdown","container-title":"The Guardian","URL":"https://www.theguardian.com/technology/2017/feb/12/airbnb-hosts-new-york-fines-government-illegal","author":[{"family":"Walters","given":"Joanna"}],"issued":{"date-parts":[["2017",2,12]]}}}],"schema":"https://github.com/citation-style-language/schema/raw/master/csl-citation.json"} </w:instrText>
      </w:r>
      <w:r w:rsidR="00A5136A" w:rsidRPr="002909F2">
        <w:rPr>
          <w:rFonts w:ascii="Times New Roman" w:hAnsi="Times New Roman" w:cs="Times New Roman"/>
        </w:rPr>
        <w:fldChar w:fldCharType="separate"/>
      </w:r>
      <w:r w:rsidR="00916A52" w:rsidRPr="002909F2">
        <w:rPr>
          <w:rFonts w:ascii="Times New Roman" w:hAnsi="Times New Roman" w:cs="Times New Roman"/>
        </w:rPr>
        <w:t>(Walters 2017)</w:t>
      </w:r>
      <w:r w:rsidR="00A5136A" w:rsidRPr="002909F2">
        <w:rPr>
          <w:rFonts w:ascii="Times New Roman" w:hAnsi="Times New Roman" w:cs="Times New Roman"/>
        </w:rPr>
        <w:fldChar w:fldCharType="end"/>
      </w:r>
      <w:r w:rsidR="00682DE8" w:rsidRPr="002909F2">
        <w:rPr>
          <w:rFonts w:ascii="Times New Roman" w:hAnsi="Times New Roman" w:cs="Times New Roman"/>
        </w:rPr>
        <w:t>.</w:t>
      </w:r>
      <w:r w:rsidRPr="002909F2">
        <w:rPr>
          <w:rFonts w:ascii="Times New Roman" w:hAnsi="Times New Roman" w:cs="Times New Roman"/>
        </w:rPr>
        <w:t xml:space="preserve"> Over the last few years, the platforms have also begun to collect hotel taxes for municipal authorities, which reduces incentives to take firmer action against short-term rentals. A ballot measure aimed at strengthening short-term rental regulations in San Francisco in 2015 was defeated, with Airbnb</w:t>
      </w:r>
      <w:r w:rsidR="005F4DEF" w:rsidRPr="002909F2">
        <w:rPr>
          <w:rFonts w:ascii="Times New Roman" w:hAnsi="Times New Roman" w:cs="Times New Roman"/>
        </w:rPr>
        <w:t xml:space="preserve"> in its opposition campaign</w:t>
      </w:r>
      <w:r w:rsidRPr="002909F2">
        <w:rPr>
          <w:rFonts w:ascii="Times New Roman" w:hAnsi="Times New Roman" w:cs="Times New Roman"/>
        </w:rPr>
        <w:t xml:space="preserve"> highlighting the amount of taxes it collected on behalf of the city</w:t>
      </w:r>
      <w:r w:rsidR="00DA0F35" w:rsidRPr="002909F2">
        <w:rPr>
          <w:rFonts w:ascii="Times New Roman" w:hAnsi="Times New Roman" w:cs="Times New Roman"/>
        </w:rPr>
        <w:t xml:space="preserve"> </w:t>
      </w:r>
      <w:r w:rsidR="00DA0F35" w:rsidRPr="002909F2">
        <w:rPr>
          <w:rFonts w:ascii="Times New Roman" w:hAnsi="Times New Roman" w:cs="Times New Roman"/>
        </w:rPr>
        <w:fldChar w:fldCharType="begin"/>
      </w:r>
      <w:r w:rsidR="00172ACD" w:rsidRPr="002909F2">
        <w:rPr>
          <w:rFonts w:ascii="Times New Roman" w:hAnsi="Times New Roman" w:cs="Times New Roman"/>
        </w:rPr>
        <w:instrText xml:space="preserve"> ADDIN ZOTERO_ITEM CSL_CITATION {"citationID":"f8NUkzTb","properties":{"formattedCitation":"(Romney, Lien, and Hamilton 2015)","plainCitation":"(Romney, Lien, and Hamilton 2015)"},"citationItems":[{"id":2764,"uris":["http://zotero.org/groups/243644/items/E9IQ8ATJ"],"uri":["http://zotero.org/groups/243644/items/E9IQ8ATJ"],"itemData":{"id":2764,"type":"article-newspaper","title":"Airbnb wins the vote in San Francisco, but city's housing debate rages on","container-title":"Los Angeles Times","URL":"http://www.latimes.com/local/california/la-me-ln-airbnb-san-francisco-vote-housing-debate2-20151104-htmlstory.html","author":[{"family":"Romney","given":"Lee"},{"family":"Lien","given":"Tracey"},{"family":"Hamilton","given":"Matt"}],"issued":{"date-parts":[["2015",11,4]]}}}],"schema":"https://github.com/citation-style-language/schema/raw/master/csl-citation.json"} </w:instrText>
      </w:r>
      <w:r w:rsidR="00DA0F35" w:rsidRPr="002909F2">
        <w:rPr>
          <w:rFonts w:ascii="Times New Roman" w:hAnsi="Times New Roman" w:cs="Times New Roman"/>
        </w:rPr>
        <w:fldChar w:fldCharType="separate"/>
      </w:r>
      <w:r w:rsidR="00172ACD" w:rsidRPr="002909F2">
        <w:rPr>
          <w:rFonts w:ascii="Times New Roman" w:hAnsi="Times New Roman" w:cs="Times New Roman"/>
        </w:rPr>
        <w:t>(Romney, Lien, and Hamilton 2015)</w:t>
      </w:r>
      <w:r w:rsidR="00DA0F35" w:rsidRPr="002909F2">
        <w:rPr>
          <w:rFonts w:ascii="Times New Roman" w:hAnsi="Times New Roman" w:cs="Times New Roman"/>
        </w:rPr>
        <w:fldChar w:fldCharType="end"/>
      </w:r>
      <w:r w:rsidRPr="002909F2">
        <w:rPr>
          <w:rFonts w:ascii="Times New Roman" w:hAnsi="Times New Roman" w:cs="Times New Roman"/>
        </w:rPr>
        <w:t xml:space="preserve">. </w:t>
      </w:r>
      <w:r w:rsidR="00682DE8" w:rsidRPr="002909F2">
        <w:rPr>
          <w:rFonts w:ascii="Times New Roman" w:hAnsi="Times New Roman" w:cs="Times New Roman"/>
        </w:rPr>
        <w:t>However, in January 2018 stronger regulations did come into effect which halved the number of legal rentals. If the city is able to enforce these new regulations, many of the adverse effects that housing activists hav</w:t>
      </w:r>
      <w:r w:rsidR="006F6170" w:rsidRPr="002909F2">
        <w:rPr>
          <w:rFonts w:ascii="Times New Roman" w:hAnsi="Times New Roman" w:cs="Times New Roman"/>
        </w:rPr>
        <w:t>e identified will be mitigated</w:t>
      </w:r>
      <w:r w:rsidR="000834F7" w:rsidRPr="002909F2">
        <w:rPr>
          <w:rFonts w:ascii="Times New Roman" w:hAnsi="Times New Roman" w:cs="Times New Roman"/>
        </w:rPr>
        <w:t xml:space="preserve"> </w:t>
      </w:r>
      <w:r w:rsidR="00CB1CBC" w:rsidRPr="002909F2">
        <w:rPr>
          <w:rFonts w:ascii="Times New Roman" w:hAnsi="Times New Roman" w:cs="Times New Roman"/>
        </w:rPr>
        <w:fldChar w:fldCharType="begin"/>
      </w:r>
      <w:r w:rsidR="00CB1CBC" w:rsidRPr="002909F2">
        <w:rPr>
          <w:rFonts w:ascii="Times New Roman" w:hAnsi="Times New Roman" w:cs="Times New Roman"/>
        </w:rPr>
        <w:instrText xml:space="preserve"> ADDIN ZOTERO_ITEM CSL_CITATION {"citationID":"DnLPkSv7","properties":{"formattedCitation":"(Dent 2018)","plainCitation":"(Dent 2018)"},"citationItems":[{"id":2766,"uris":["http://zotero.org/groups/243644/items/ZQIJH2JA"],"uri":["http://zotero.org/groups/243644/items/ZQIJH2JA"],"itemData":{"id":2766,"type":"article-newspaper","title":"Airbnb cuts half of San Francisco listings as new laws kick in","container-title":"Endgadget","URL":"https://www.engadget.com/2018/01/19/airbnb-san-francisco-listings-cut-in-half/","author":[{"family":"Dent","given":"Steve"}],"issued":{"date-parts":[["2018",1,19]]},"accessed":{"date-parts":[["2018",3,17]]}}}],"schema":"https://github.com/citation-style-language/schema/raw/master/csl-citation.json"} </w:instrText>
      </w:r>
      <w:r w:rsidR="00CB1CBC" w:rsidRPr="002909F2">
        <w:rPr>
          <w:rFonts w:ascii="Times New Roman" w:hAnsi="Times New Roman" w:cs="Times New Roman"/>
        </w:rPr>
        <w:fldChar w:fldCharType="separate"/>
      </w:r>
      <w:r w:rsidR="00CB1CBC" w:rsidRPr="002909F2">
        <w:rPr>
          <w:rFonts w:ascii="Times New Roman" w:hAnsi="Times New Roman" w:cs="Times New Roman"/>
        </w:rPr>
        <w:t>(Dent 2018)</w:t>
      </w:r>
      <w:r w:rsidR="00CB1CBC" w:rsidRPr="002909F2">
        <w:rPr>
          <w:rFonts w:ascii="Times New Roman" w:hAnsi="Times New Roman" w:cs="Times New Roman"/>
        </w:rPr>
        <w:fldChar w:fldCharType="end"/>
      </w:r>
      <w:hyperlink r:id="rId8" w:history="1"/>
      <w:r w:rsidR="00682DE8" w:rsidRPr="002909F2">
        <w:rPr>
          <w:rFonts w:ascii="Times New Roman" w:hAnsi="Times New Roman" w:cs="Times New Roman"/>
        </w:rPr>
        <w:t>. Regulations have also been put into place in other areas. New York State passed a law in 2016 that made most Airbnb and ot</w:t>
      </w:r>
      <w:r w:rsidR="004E26EC" w:rsidRPr="002909F2">
        <w:rPr>
          <w:rFonts w:ascii="Times New Roman" w:hAnsi="Times New Roman" w:cs="Times New Roman"/>
        </w:rPr>
        <w:t xml:space="preserve">her short term rentals illegal unless the host is present. </w:t>
      </w:r>
      <w:r w:rsidR="000D7EF5" w:rsidRPr="002909F2">
        <w:rPr>
          <w:rFonts w:ascii="Times New Roman" w:hAnsi="Times New Roman" w:cs="Times New Roman"/>
        </w:rPr>
        <w:t xml:space="preserve">In 2018 Boston began a process of putting in a similar ordinance. </w:t>
      </w:r>
      <w:r w:rsidR="00256948" w:rsidRPr="002909F2">
        <w:rPr>
          <w:rFonts w:ascii="Times New Roman" w:hAnsi="Times New Roman" w:cs="Times New Roman"/>
        </w:rPr>
        <w:t xml:space="preserve">In Los </w:t>
      </w:r>
      <w:r w:rsidR="00256948" w:rsidRPr="002909F2">
        <w:rPr>
          <w:rFonts w:ascii="Times New Roman" w:hAnsi="Times New Roman" w:cs="Times New Roman"/>
        </w:rPr>
        <w:lastRenderedPageBreak/>
        <w:t xml:space="preserve">Angeles, short term rentals are illegal, however the regulation has not been enforced. In early 2018 the City Council was considering regulation that would legalize listings of primary homes only and for only 180 days per year. If these various </w:t>
      </w:r>
      <w:r w:rsidR="000C3A67" w:rsidRPr="002909F2">
        <w:rPr>
          <w:rFonts w:ascii="Times New Roman" w:hAnsi="Times New Roman" w:cs="Times New Roman"/>
        </w:rPr>
        <w:t xml:space="preserve">regulatory </w:t>
      </w:r>
      <w:r w:rsidR="00256948" w:rsidRPr="002909F2">
        <w:rPr>
          <w:rFonts w:ascii="Times New Roman" w:hAnsi="Times New Roman" w:cs="Times New Roman"/>
        </w:rPr>
        <w:t xml:space="preserve">efforts are </w:t>
      </w:r>
      <w:r w:rsidR="004E26EC" w:rsidRPr="002909F2">
        <w:rPr>
          <w:rFonts w:ascii="Times New Roman" w:hAnsi="Times New Roman" w:cs="Times New Roman"/>
        </w:rPr>
        <w:t xml:space="preserve">successful, </w:t>
      </w:r>
      <w:r w:rsidR="005F4DEF" w:rsidRPr="002909F2">
        <w:rPr>
          <w:rFonts w:ascii="Times New Roman" w:hAnsi="Times New Roman" w:cs="Times New Roman"/>
        </w:rPr>
        <w:t xml:space="preserve">their </w:t>
      </w:r>
      <w:r w:rsidR="004E26EC" w:rsidRPr="002909F2">
        <w:rPr>
          <w:rFonts w:ascii="Times New Roman" w:hAnsi="Times New Roman" w:cs="Times New Roman"/>
        </w:rPr>
        <w:t>ban</w:t>
      </w:r>
      <w:r w:rsidR="005F4DEF" w:rsidRPr="002909F2">
        <w:rPr>
          <w:rFonts w:ascii="Times New Roman" w:hAnsi="Times New Roman" w:cs="Times New Roman"/>
        </w:rPr>
        <w:t>s on</w:t>
      </w:r>
      <w:r w:rsidR="004E26EC" w:rsidRPr="002909F2">
        <w:rPr>
          <w:rFonts w:ascii="Times New Roman" w:hAnsi="Times New Roman" w:cs="Times New Roman"/>
        </w:rPr>
        <w:t xml:space="preserve"> absent hosts will dramatically reduce the number of listings, exclude commercial operators from the market, and return lodging platforms to their origins as facilitators of “accommodating sharing.” However, </w:t>
      </w:r>
      <w:r w:rsidR="005F4DEF" w:rsidRPr="002909F2">
        <w:rPr>
          <w:rFonts w:ascii="Times New Roman" w:hAnsi="Times New Roman" w:cs="Times New Roman"/>
        </w:rPr>
        <w:t>so far</w:t>
      </w:r>
      <w:r w:rsidR="004E26EC" w:rsidRPr="002909F2">
        <w:rPr>
          <w:rFonts w:ascii="Times New Roman" w:hAnsi="Times New Roman" w:cs="Times New Roman"/>
        </w:rPr>
        <w:t xml:space="preserve"> illegal actors have found ways of returning to the platforms. </w:t>
      </w:r>
      <w:r w:rsidR="00256948" w:rsidRPr="002909F2">
        <w:rPr>
          <w:rFonts w:ascii="Times New Roman" w:hAnsi="Times New Roman" w:cs="Times New Roman"/>
        </w:rPr>
        <w:t>Whether the latest round of regulations will be able to prevent that remains to be seen.</w:t>
      </w:r>
      <w:r w:rsidR="0057307B" w:rsidRPr="002909F2">
        <w:rPr>
          <w:rFonts w:ascii="Times New Roman" w:hAnsi="Times New Roman" w:cs="Times New Roman"/>
        </w:rPr>
        <w:t xml:space="preserve"> One difference is that Airbnb finally appears to be coopera</w:t>
      </w:r>
      <w:r w:rsidR="00C06A64" w:rsidRPr="002909F2">
        <w:rPr>
          <w:rFonts w:ascii="Times New Roman" w:hAnsi="Times New Roman" w:cs="Times New Roman"/>
        </w:rPr>
        <w:t xml:space="preserve">ting with regulators, and </w:t>
      </w:r>
      <w:r w:rsidR="0057307B" w:rsidRPr="002909F2">
        <w:rPr>
          <w:rFonts w:ascii="Times New Roman" w:hAnsi="Times New Roman" w:cs="Times New Roman"/>
        </w:rPr>
        <w:t>will likely be able to ban commercial operators if it wants to</w:t>
      </w:r>
      <w:r w:rsidRPr="002909F2">
        <w:rPr>
          <w:rFonts w:ascii="Times New Roman" w:hAnsi="Times New Roman" w:cs="Times New Roman"/>
        </w:rPr>
        <w:t>.</w:t>
      </w:r>
    </w:p>
    <w:p w14:paraId="12A01B70" w14:textId="3FDDB298" w:rsidR="00407463" w:rsidRPr="002909F2" w:rsidRDefault="00407463" w:rsidP="0027707C">
      <w:pPr>
        <w:jc w:val="both"/>
        <w:rPr>
          <w:rFonts w:ascii="Times New Roman" w:hAnsi="Times New Roman" w:cs="Times New Roman"/>
        </w:rPr>
      </w:pPr>
    </w:p>
    <w:p w14:paraId="24997C12" w14:textId="3D4EB07C" w:rsidR="00407463" w:rsidRPr="002909F2" w:rsidRDefault="00407463" w:rsidP="0027707C">
      <w:pPr>
        <w:jc w:val="both"/>
        <w:rPr>
          <w:rFonts w:ascii="Times New Roman" w:hAnsi="Times New Roman" w:cs="Times New Roman"/>
        </w:rPr>
      </w:pPr>
      <w:r w:rsidRPr="002909F2">
        <w:rPr>
          <w:rFonts w:ascii="Times New Roman" w:hAnsi="Times New Roman" w:cs="Times New Roman"/>
        </w:rPr>
        <w:t xml:space="preserve">In the case of Uber, the ongoing conflict over regulation has focused on two major areas – their access to the urban transportation market alongside conventional taxis and the classification of drivers on the platform. Uber and other ridesharing apps have </w:t>
      </w:r>
      <w:r w:rsidR="00C06A64" w:rsidRPr="002909F2">
        <w:rPr>
          <w:rFonts w:ascii="Times New Roman" w:hAnsi="Times New Roman" w:cs="Times New Roman"/>
        </w:rPr>
        <w:t>generally</w:t>
      </w:r>
      <w:r w:rsidRPr="002909F2">
        <w:rPr>
          <w:rFonts w:ascii="Times New Roman" w:hAnsi="Times New Roman" w:cs="Times New Roman"/>
        </w:rPr>
        <w:t xml:space="preserve"> entered urban markets in the </w:t>
      </w:r>
      <w:r w:rsidR="000B0A7A" w:rsidRPr="002909F2">
        <w:rPr>
          <w:rFonts w:ascii="Times New Roman" w:hAnsi="Times New Roman" w:cs="Times New Roman"/>
        </w:rPr>
        <w:t>absence of regulatory approval and with considerable political clout. Indeed, it was revealed in early 2017 that Uber had been making use of software tools of questionable legality to avoid agents of regulatory bodies in many municipalities</w:t>
      </w:r>
      <w:r w:rsidR="009A6E19" w:rsidRPr="002909F2">
        <w:rPr>
          <w:rFonts w:ascii="Times New Roman" w:hAnsi="Times New Roman" w:cs="Times New Roman"/>
        </w:rPr>
        <w:t xml:space="preserve"> </w:t>
      </w:r>
      <w:r w:rsidR="009A6E19" w:rsidRPr="002909F2">
        <w:rPr>
          <w:rFonts w:ascii="Times New Roman" w:hAnsi="Times New Roman" w:cs="Times New Roman"/>
        </w:rPr>
        <w:fldChar w:fldCharType="begin"/>
      </w:r>
      <w:r w:rsidR="009A6E19" w:rsidRPr="002909F2">
        <w:rPr>
          <w:rFonts w:ascii="Times New Roman" w:hAnsi="Times New Roman" w:cs="Times New Roman"/>
        </w:rPr>
        <w:instrText xml:space="preserve"> ADDIN ZOTERO_ITEM CSL_CITATION {"citationID":"LV1BpUQk","properties":{"formattedCitation":"(Isaac 2017)","plainCitation":"(Isaac 2017)"},"citationItems":[{"id":2755,"uris":["http://zotero.org/groups/243644/items/I8PRX9QP"],"uri":["http://zotero.org/groups/243644/items/I8PRX9QP"],"itemData":{"id":2755,"type":"article-newspaper","title":"How Uber Deceives the Authorities Worldwide","container-title":"The New York Times","publisher-place":"New York, NY","event-place":"New York, NY","URL":"https://www.nytimes.com/2017/03/03/technology/uber-greyball-program-evade-authorities.html","author":[{"family":"Isaac","given":"Mike"}],"issued":{"date-parts":[["2017",3,3]]}}}],"schema":"https://github.com/citation-style-language/schema/raw/master/csl-citation.json"} </w:instrText>
      </w:r>
      <w:r w:rsidR="009A6E19" w:rsidRPr="002909F2">
        <w:rPr>
          <w:rFonts w:ascii="Times New Roman" w:hAnsi="Times New Roman" w:cs="Times New Roman"/>
        </w:rPr>
        <w:fldChar w:fldCharType="separate"/>
      </w:r>
      <w:r w:rsidR="009A6E19" w:rsidRPr="002909F2">
        <w:rPr>
          <w:rFonts w:ascii="Times New Roman" w:hAnsi="Times New Roman" w:cs="Times New Roman"/>
        </w:rPr>
        <w:t>(Isaac 2017)</w:t>
      </w:r>
      <w:r w:rsidR="009A6E19" w:rsidRPr="002909F2">
        <w:rPr>
          <w:rFonts w:ascii="Times New Roman" w:hAnsi="Times New Roman" w:cs="Times New Roman"/>
        </w:rPr>
        <w:fldChar w:fldCharType="end"/>
      </w:r>
      <w:r w:rsidR="000B0A7A" w:rsidRPr="002909F2">
        <w:rPr>
          <w:rFonts w:ascii="Times New Roman" w:hAnsi="Times New Roman" w:cs="Times New Roman"/>
        </w:rPr>
        <w:t>. Uber’s growth</w:t>
      </w:r>
      <w:r w:rsidRPr="002909F2">
        <w:rPr>
          <w:rFonts w:ascii="Times New Roman" w:hAnsi="Times New Roman" w:cs="Times New Roman"/>
        </w:rPr>
        <w:t xml:space="preserve"> has resulted in significant upheaval within these markets, because </w:t>
      </w:r>
      <w:r w:rsidR="00C06A64" w:rsidRPr="002909F2">
        <w:rPr>
          <w:rFonts w:ascii="Times New Roman" w:hAnsi="Times New Roman" w:cs="Times New Roman"/>
        </w:rPr>
        <w:t>an Uber driver can</w:t>
      </w:r>
      <w:r w:rsidRPr="002909F2">
        <w:rPr>
          <w:rFonts w:ascii="Times New Roman" w:hAnsi="Times New Roman" w:cs="Times New Roman"/>
        </w:rPr>
        <w:t xml:space="preserve"> </w:t>
      </w:r>
      <w:r w:rsidR="00C06A64" w:rsidRPr="002909F2">
        <w:rPr>
          <w:rFonts w:ascii="Times New Roman" w:hAnsi="Times New Roman" w:cs="Times New Roman"/>
        </w:rPr>
        <w:t xml:space="preserve">operate without purchasing a </w:t>
      </w:r>
      <w:r w:rsidRPr="002909F2">
        <w:rPr>
          <w:rFonts w:ascii="Times New Roman" w:hAnsi="Times New Roman" w:cs="Times New Roman"/>
        </w:rPr>
        <w:t>taxi medallion, commercial insurance, or a vehicle</w:t>
      </w:r>
      <w:r w:rsidR="00C06A64" w:rsidRPr="002909F2">
        <w:rPr>
          <w:rFonts w:ascii="Times New Roman" w:hAnsi="Times New Roman" w:cs="Times New Roman"/>
        </w:rPr>
        <w:t xml:space="preserve"> that conforms to municipal </w:t>
      </w:r>
      <w:r w:rsidRPr="002909F2">
        <w:rPr>
          <w:rFonts w:ascii="Times New Roman" w:hAnsi="Times New Roman" w:cs="Times New Roman"/>
        </w:rPr>
        <w:t xml:space="preserve">regulations. While </w:t>
      </w:r>
      <w:r w:rsidR="00C06A64" w:rsidRPr="002909F2">
        <w:rPr>
          <w:rFonts w:ascii="Times New Roman" w:hAnsi="Times New Roman" w:cs="Times New Roman"/>
        </w:rPr>
        <w:t xml:space="preserve">the first </w:t>
      </w:r>
      <w:r w:rsidRPr="002909F2">
        <w:rPr>
          <w:rFonts w:ascii="Times New Roman" w:hAnsi="Times New Roman" w:cs="Times New Roman"/>
        </w:rPr>
        <w:t xml:space="preserve">years of </w:t>
      </w:r>
      <w:r w:rsidR="00C06A64" w:rsidRPr="002909F2">
        <w:rPr>
          <w:rFonts w:ascii="Times New Roman" w:hAnsi="Times New Roman" w:cs="Times New Roman"/>
        </w:rPr>
        <w:t>Uber’s market presence didn’t</w:t>
      </w:r>
      <w:r w:rsidRPr="002909F2">
        <w:rPr>
          <w:rFonts w:ascii="Times New Roman" w:hAnsi="Times New Roman" w:cs="Times New Roman"/>
        </w:rPr>
        <w:t xml:space="preserve"> seem to have hurt medallion prices, </w:t>
      </w:r>
      <w:r w:rsidR="00C06A64" w:rsidRPr="002909F2">
        <w:rPr>
          <w:rFonts w:ascii="Times New Roman" w:hAnsi="Times New Roman" w:cs="Times New Roman"/>
        </w:rPr>
        <w:t>medallion values</w:t>
      </w:r>
      <w:r w:rsidRPr="002909F2">
        <w:rPr>
          <w:rFonts w:ascii="Times New Roman" w:hAnsi="Times New Roman" w:cs="Times New Roman"/>
        </w:rPr>
        <w:t xml:space="preserve"> </w:t>
      </w:r>
      <w:r w:rsidR="00C06A64" w:rsidRPr="002909F2">
        <w:rPr>
          <w:rFonts w:ascii="Times New Roman" w:hAnsi="Times New Roman" w:cs="Times New Roman"/>
        </w:rPr>
        <w:t>in New York have</w:t>
      </w:r>
      <w:r w:rsidRPr="002909F2">
        <w:rPr>
          <w:rFonts w:ascii="Times New Roman" w:hAnsi="Times New Roman" w:cs="Times New Roman"/>
        </w:rPr>
        <w:t xml:space="preserve"> fallen from an all-time high of 1.3 million dollars in 2014 to under </w:t>
      </w:r>
      <w:r w:rsidR="00C06A64" w:rsidRPr="002909F2">
        <w:rPr>
          <w:rFonts w:ascii="Times New Roman" w:hAnsi="Times New Roman" w:cs="Times New Roman"/>
        </w:rPr>
        <w:t>$200,000</w:t>
      </w:r>
      <w:r w:rsidRPr="002909F2">
        <w:rPr>
          <w:rFonts w:ascii="Times New Roman" w:hAnsi="Times New Roman" w:cs="Times New Roman"/>
        </w:rPr>
        <w:t xml:space="preserve"> by late 2017</w:t>
      </w:r>
      <w:r w:rsidR="00172ACD" w:rsidRPr="002909F2">
        <w:rPr>
          <w:rFonts w:ascii="Times New Roman" w:hAnsi="Times New Roman" w:cs="Times New Roman"/>
        </w:rPr>
        <w:t xml:space="preserve"> </w:t>
      </w:r>
      <w:r w:rsidR="00172ACD" w:rsidRPr="002909F2">
        <w:rPr>
          <w:rFonts w:ascii="Times New Roman" w:hAnsi="Times New Roman" w:cs="Times New Roman"/>
        </w:rPr>
        <w:fldChar w:fldCharType="begin"/>
      </w:r>
      <w:r w:rsidR="00A5136A" w:rsidRPr="002909F2">
        <w:rPr>
          <w:rFonts w:ascii="Times New Roman" w:hAnsi="Times New Roman" w:cs="Times New Roman"/>
        </w:rPr>
        <w:instrText xml:space="preserve"> ADDIN ZOTERO_ITEM CSL_CITATION {"citationID":"j3YHo8GP","properties":{"formattedCitation":"(Sernovitz 2017)","plainCitation":"(Sernovitz 2017)"},"citationItems":[{"id":2768,"uris":["http://zotero.org/groups/243644/items/WEVXD8SI"],"uri":["http://zotero.org/groups/243644/items/WEVXD8SI"],"itemData":{"id":2768,"type":"article-newspaper","title":"Sernovitz - 2017 - Are New York Taxis Such a Bad Investment The New Yorker.pdf","container-title":"The New Yorker","URL":"https://www.newyorker.com/business/currency/are-new-york-taxis-such-a-bad-investment","author":[{"family":"Sernovitz","given":"Gary"}],"issued":{"date-parts":[["2017",7,17]]}}}],"schema":"https://github.com/citation-style-language/schema/raw/master/csl-citation.json"} </w:instrText>
      </w:r>
      <w:r w:rsidR="00172ACD" w:rsidRPr="002909F2">
        <w:rPr>
          <w:rFonts w:ascii="Times New Roman" w:hAnsi="Times New Roman" w:cs="Times New Roman"/>
        </w:rPr>
        <w:fldChar w:fldCharType="separate"/>
      </w:r>
      <w:r w:rsidR="00A5136A" w:rsidRPr="002909F2">
        <w:rPr>
          <w:rFonts w:ascii="Times New Roman" w:hAnsi="Times New Roman" w:cs="Times New Roman"/>
        </w:rPr>
        <w:t>(Sernovitz 2017)</w:t>
      </w:r>
      <w:r w:rsidR="00172ACD" w:rsidRPr="002909F2">
        <w:rPr>
          <w:rFonts w:ascii="Times New Roman" w:hAnsi="Times New Roman" w:cs="Times New Roman"/>
        </w:rPr>
        <w:fldChar w:fldCharType="end"/>
      </w:r>
      <w:r w:rsidRPr="002909F2">
        <w:rPr>
          <w:rFonts w:ascii="Times New Roman" w:hAnsi="Times New Roman" w:cs="Times New Roman"/>
        </w:rPr>
        <w:t xml:space="preserve">. Similar problems, at a smaller scale, plague the conventional taxi industries in many cities. Taxi operators and medallion owners have frequently protested against authorities allowing Uber and other ridehailing apps to operate without medallions. In response, regulators have announced changes to the medallion system to </w:t>
      </w:r>
      <w:r w:rsidR="0074011C" w:rsidRPr="002909F2">
        <w:rPr>
          <w:rFonts w:ascii="Times New Roman" w:hAnsi="Times New Roman" w:cs="Times New Roman"/>
        </w:rPr>
        <w:t>rescue</w:t>
      </w:r>
      <w:r w:rsidRPr="002909F2">
        <w:rPr>
          <w:rFonts w:ascii="Times New Roman" w:hAnsi="Times New Roman" w:cs="Times New Roman"/>
        </w:rPr>
        <w:t xml:space="preserve"> </w:t>
      </w:r>
      <w:r w:rsidR="00A10F12">
        <w:rPr>
          <w:rFonts w:ascii="Times New Roman" w:hAnsi="Times New Roman" w:cs="Times New Roman"/>
        </w:rPr>
        <w:t xml:space="preserve">medallion </w:t>
      </w:r>
      <w:r w:rsidRPr="002909F2">
        <w:rPr>
          <w:rFonts w:ascii="Times New Roman" w:hAnsi="Times New Roman" w:cs="Times New Roman"/>
        </w:rPr>
        <w:t>prices</w:t>
      </w:r>
      <w:r w:rsidR="00A70DBD" w:rsidRPr="002909F2">
        <w:rPr>
          <w:rFonts w:ascii="Times New Roman" w:hAnsi="Times New Roman" w:cs="Times New Roman"/>
        </w:rPr>
        <w:t xml:space="preserve"> </w:t>
      </w:r>
      <w:r w:rsidR="00A70DBD"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gdbjdhdw","properties":{"formattedCitation":"(Hu 2017)","plainCitation":"(Hu 2017)"},"citationItems":[{"id":2770,"uris":["http://zotero.org/groups/243644/items/7IN6VXM6"],"uri":["http://zotero.org/groups/243644/items/7IN6VXM6"],"itemData":{"id":2770,"type":"article-newspaper","title":"Taxi Medallions, Once a Safe Investment, Now Drag Owners Into Debt","container-title":"The New York Times","URL":"https://www.nytimes.com/2017/09/10/nyregion/new-york-taxi-medallions-uber.html","author":[{"family":"Hu","given":"Winnie"}],"issued":{"date-parts":[["2017",9,10]]}}}],"schema":"https://github.com/citation-style-language/schema/raw/master/csl-citation.json"} </w:instrText>
      </w:r>
      <w:r w:rsidR="00A70DBD" w:rsidRPr="002909F2">
        <w:rPr>
          <w:rFonts w:ascii="Times New Roman" w:hAnsi="Times New Roman" w:cs="Times New Roman"/>
        </w:rPr>
        <w:fldChar w:fldCharType="separate"/>
      </w:r>
      <w:r w:rsidR="003A473E" w:rsidRPr="002909F2">
        <w:rPr>
          <w:rFonts w:ascii="Times New Roman" w:hAnsi="Times New Roman" w:cs="Times New Roman"/>
        </w:rPr>
        <w:t>(Hu 2017)</w:t>
      </w:r>
      <w:r w:rsidR="00A70DBD" w:rsidRPr="002909F2">
        <w:rPr>
          <w:rFonts w:ascii="Times New Roman" w:hAnsi="Times New Roman" w:cs="Times New Roman"/>
        </w:rPr>
        <w:fldChar w:fldCharType="end"/>
      </w:r>
      <w:r w:rsidR="00A10F12">
        <w:rPr>
          <w:rFonts w:ascii="Times New Roman" w:hAnsi="Times New Roman" w:cs="Times New Roman"/>
        </w:rPr>
        <w:t xml:space="preserve"> and refinance</w:t>
      </w:r>
      <w:r w:rsidRPr="002909F2">
        <w:rPr>
          <w:rFonts w:ascii="Times New Roman" w:hAnsi="Times New Roman" w:cs="Times New Roman"/>
        </w:rPr>
        <w:t xml:space="preserve"> medallion-related debt</w:t>
      </w:r>
      <w:r w:rsidR="00E953EF" w:rsidRPr="002909F2">
        <w:rPr>
          <w:rFonts w:ascii="Times New Roman" w:hAnsi="Times New Roman" w:cs="Times New Roman"/>
        </w:rPr>
        <w:t xml:space="preserve"> </w:t>
      </w:r>
      <w:r w:rsidR="00E953EF"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nEdsRI6g","properties":{"formattedCitation":"(Gray 2017)","plainCitation":"(Gray 2017)"},"citationItems":[{"id":"ITEM-1","uris":["http://www.mendeley.com/documents/?uuid=32893043-4a21-4781-b77c-6d0264cedf7f"],"uri":["http://www.mendeley.com/documents/?uuid=32893043-4a21-4781-b77c-6d0264cedf7f"],"itemData":{"URL":"https://www.ft.com/content/9771a92e-e730-11e7-8b99-0191e45377ec","author":[{"dropping-particle":"","family":"Gray","given":"Alistair","non-dropping-particle":"","parse-names":false,"suffix":""}],"container-title":"Financial Times","id":"ITEM-1","issued":{"date-parts":[["2017"]]},"page":"10-11","title":"Uber’s rise triggers financial crisis at taxi lenders","type":"webpage"}}],"schema":"https://github.com/citation-style-language/schema/raw/master/csl-citation.json"} </w:instrText>
      </w:r>
      <w:r w:rsidR="00E953EF" w:rsidRPr="002909F2">
        <w:rPr>
          <w:rFonts w:ascii="Times New Roman" w:hAnsi="Times New Roman" w:cs="Times New Roman"/>
        </w:rPr>
        <w:fldChar w:fldCharType="separate"/>
      </w:r>
      <w:r w:rsidR="003A473E" w:rsidRPr="002909F2">
        <w:rPr>
          <w:rFonts w:ascii="Times New Roman" w:hAnsi="Times New Roman" w:cs="Times New Roman"/>
        </w:rPr>
        <w:t>(Gray 2017)</w:t>
      </w:r>
      <w:r w:rsidR="00E953EF" w:rsidRPr="002909F2">
        <w:rPr>
          <w:rFonts w:ascii="Times New Roman" w:hAnsi="Times New Roman" w:cs="Times New Roman"/>
        </w:rPr>
        <w:fldChar w:fldCharType="end"/>
      </w:r>
      <w:r w:rsidRPr="002909F2">
        <w:rPr>
          <w:rFonts w:ascii="Times New Roman" w:hAnsi="Times New Roman" w:cs="Times New Roman"/>
        </w:rPr>
        <w:t xml:space="preserve">. However, regulatory action against ridehailing apps or drivers has been infrequent and inconsistent. </w:t>
      </w:r>
    </w:p>
    <w:p w14:paraId="2E6083A0" w14:textId="77777777" w:rsidR="00407463" w:rsidRPr="002909F2" w:rsidRDefault="00407463" w:rsidP="0027707C">
      <w:pPr>
        <w:jc w:val="both"/>
        <w:rPr>
          <w:rFonts w:ascii="Times New Roman" w:hAnsi="Times New Roman" w:cs="Times New Roman"/>
        </w:rPr>
      </w:pPr>
    </w:p>
    <w:p w14:paraId="7C38D14F" w14:textId="50B3CF15" w:rsidR="00407463" w:rsidRPr="002909F2" w:rsidRDefault="00407463" w:rsidP="0027707C">
      <w:pPr>
        <w:jc w:val="both"/>
        <w:rPr>
          <w:rFonts w:ascii="Times New Roman" w:hAnsi="Times New Roman" w:cs="Times New Roman"/>
        </w:rPr>
      </w:pPr>
      <w:r w:rsidRPr="002909F2">
        <w:rPr>
          <w:rFonts w:ascii="Times New Roman" w:hAnsi="Times New Roman" w:cs="Times New Roman"/>
        </w:rPr>
        <w:t>One meaningful instance of regulatory action was undertaken against the ridehailing platforms by the city of Austin in 2015, when the city council passed regulations that mandated the ridehailing companies to share some of the data they collected, as well as requiring their drivers to undergo a background check using their fingerprints</w:t>
      </w:r>
      <w:r w:rsidR="004800A7" w:rsidRPr="002909F2">
        <w:rPr>
          <w:rFonts w:ascii="Times New Roman" w:hAnsi="Times New Roman" w:cs="Times New Roman"/>
        </w:rPr>
        <w:t xml:space="preserve"> </w:t>
      </w:r>
      <w:r w:rsidR="004800A7" w:rsidRPr="002909F2">
        <w:rPr>
          <w:rFonts w:ascii="Times New Roman" w:hAnsi="Times New Roman" w:cs="Times New Roman"/>
        </w:rPr>
        <w:fldChar w:fldCharType="begin"/>
      </w:r>
      <w:r w:rsidR="00F31969" w:rsidRPr="002909F2">
        <w:rPr>
          <w:rFonts w:ascii="Times New Roman" w:hAnsi="Times New Roman" w:cs="Times New Roman"/>
        </w:rPr>
        <w:instrText xml:space="preserve"> ADDIN ZOTERO_ITEM CSL_CITATION {"citationID":"1Lbh3c9s","properties":{"formattedCitation":"(McPhate 2016)","plainCitation":"(McPhate 2016)"},"citationItems":[{"id":2774,"uris":["http://zotero.org/groups/243644/items/AKXQFT2W"],"uri":["http://zotero.org/groups/243644/items/AKXQFT2W"],"itemData":{"id":2774,"type":"article-newspaper","title":"Uber and Lyft End Rides in Austin to Protest Fingerprint Background Checks","container-title":"The New York Times","URL":"http://www.nytimes.com/2016/05/10/technology/uber-and-lyft-stop-rides-in-austin-to-protest-fingerprint-background-checks.html?_r=0","author":[{"family":"McPhate","given":"Mike"}],"issued":{"date-parts":[["2016",5,9]]}}}],"schema":"https://github.com/citation-style-language/schema/raw/master/csl-citation.json"} </w:instrText>
      </w:r>
      <w:r w:rsidR="004800A7" w:rsidRPr="002909F2">
        <w:rPr>
          <w:rFonts w:ascii="Times New Roman" w:hAnsi="Times New Roman" w:cs="Times New Roman"/>
        </w:rPr>
        <w:fldChar w:fldCharType="separate"/>
      </w:r>
      <w:r w:rsidR="00F31969" w:rsidRPr="002909F2">
        <w:rPr>
          <w:rFonts w:ascii="Times New Roman" w:hAnsi="Times New Roman" w:cs="Times New Roman"/>
        </w:rPr>
        <w:t>(McPhate 2016)</w:t>
      </w:r>
      <w:r w:rsidR="004800A7" w:rsidRPr="002909F2">
        <w:rPr>
          <w:rFonts w:ascii="Times New Roman" w:hAnsi="Times New Roman" w:cs="Times New Roman"/>
        </w:rPr>
        <w:fldChar w:fldCharType="end"/>
      </w:r>
      <w:r w:rsidRPr="002909F2">
        <w:rPr>
          <w:rFonts w:ascii="Times New Roman" w:hAnsi="Times New Roman" w:cs="Times New Roman"/>
        </w:rPr>
        <w:t>. In response, both Uber and Lyft</w:t>
      </w:r>
      <w:r w:rsidR="000B0A7A" w:rsidRPr="002909F2">
        <w:rPr>
          <w:rFonts w:ascii="Times New Roman" w:hAnsi="Times New Roman" w:cs="Times New Roman"/>
        </w:rPr>
        <w:t xml:space="preserve"> </w:t>
      </w:r>
      <w:r w:rsidRPr="002909F2">
        <w:rPr>
          <w:rFonts w:ascii="Times New Roman" w:hAnsi="Times New Roman" w:cs="Times New Roman"/>
        </w:rPr>
        <w:t>ended their operations in the city for a year, until legislation at the state level ended the fingerprint requirement</w:t>
      </w:r>
      <w:r w:rsidR="00E71A9E" w:rsidRPr="002909F2">
        <w:rPr>
          <w:rFonts w:ascii="Times New Roman" w:hAnsi="Times New Roman" w:cs="Times New Roman"/>
        </w:rPr>
        <w:t xml:space="preserve"> </w:t>
      </w:r>
      <w:r w:rsidR="00E71A9E"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i2eQ2NTf","properties":{"formattedCitation":"(Vertuno 2017)","plainCitation":"(Vertuno 2017)"},"citationItems":[{"id":"ITEM-1","uris":["http://www.mendeley.com/documents/?uuid=0e8d8d08-4c46-4533-8384-b94a56436879"],"uri":["http://www.mendeley.com/documents/?uuid=0e8d8d08-4c46-4533-8384-b94a56436879"],"itemData":{"URL":"https://www.apnews.com/d7f96c39d4884c02bdb19d7fc568458e","author":[{"dropping-particle":"","family":"Vertuno","given":"Jim","non-dropping-particle":"","parse-names":false,"suffix":""}],"container-title":"Associated Press","id":"ITEM-1","issued":{"date-parts":[["2017"]]},"page":"1-6","title":"With new law , Lyft , Uber set to return to Texas capital city","type":"webpage"}}],"schema":"https://github.com/citation-style-language/schema/raw/master/csl-citation.json"} </w:instrText>
      </w:r>
      <w:r w:rsidR="00E71A9E" w:rsidRPr="002909F2">
        <w:rPr>
          <w:rFonts w:ascii="Times New Roman" w:hAnsi="Times New Roman" w:cs="Times New Roman"/>
        </w:rPr>
        <w:fldChar w:fldCharType="separate"/>
      </w:r>
      <w:r w:rsidR="003A473E" w:rsidRPr="002909F2">
        <w:rPr>
          <w:rFonts w:ascii="Times New Roman" w:hAnsi="Times New Roman" w:cs="Times New Roman"/>
        </w:rPr>
        <w:t>(Vertuno 2017)</w:t>
      </w:r>
      <w:r w:rsidR="00E71A9E" w:rsidRPr="002909F2">
        <w:rPr>
          <w:rFonts w:ascii="Times New Roman" w:hAnsi="Times New Roman" w:cs="Times New Roman"/>
        </w:rPr>
        <w:fldChar w:fldCharType="end"/>
      </w:r>
      <w:r w:rsidRPr="002909F2">
        <w:rPr>
          <w:rFonts w:ascii="Times New Roman" w:hAnsi="Times New Roman" w:cs="Times New Roman"/>
        </w:rPr>
        <w:t>. Despite the lack of meaningful regulation of ridehailing, Gabel</w:t>
      </w:r>
      <w:r w:rsidR="00E71A9E" w:rsidRPr="002909F2">
        <w:rPr>
          <w:rFonts w:ascii="Times New Roman" w:hAnsi="Times New Roman" w:cs="Times New Roman"/>
        </w:rPr>
        <w:t xml:space="preserve"> </w:t>
      </w:r>
      <w:r w:rsidR="00E71A9E"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P94oAsu5","properties":{"formattedCitation":"(Gabel 2016)","plainCitation":"(Gabel 2016)"},"citationItems":[{"id":"ITEM-1","uris":["http://www.mendeley.com/documents/?uuid=b963bd77-3a03-4e22-b5ca-d2a9242a6f8a"],"uri":["http://www.mendeley.com/documents/?uuid=b963bd77-3a03-4e22-b5ca-d2a9242a6f8a"],"itemData":{"DOI":"10.1080/00213624.2016.1179060","ISSN":"1946326X","abstract":"Entry into the taxi industry involves few risks. Entrants have lower costs than the incumbents, sunk costs are small, and modern technology makes it easy to hail a cab using the Internet. Despite large scale entry and low barriers to entry, monopoly power persists. The persistence of monopoly power illustrates that new technologies may not quickly eviscerate monopoly power. [ABSTRACT FROM AUTHOR]","author":[{"dropping-particle":"","family":"Gabel","given":"David","non-dropping-particle":"","parse-names":false,"suffix":""}],"container-title":"Journal of Economic Issues","id":"ITEM-1","issue":"2","issued":{"date-parts":[["2016"]]},"page":"527-534","title":"Uber and the Persistence of Market Power","type":"article-journal","volume":"50"}}],"schema":"https://github.com/citation-style-language/schema/raw/master/csl-citation.json"} </w:instrText>
      </w:r>
      <w:r w:rsidR="00E71A9E" w:rsidRPr="002909F2">
        <w:rPr>
          <w:rFonts w:ascii="Times New Roman" w:hAnsi="Times New Roman" w:cs="Times New Roman"/>
        </w:rPr>
        <w:fldChar w:fldCharType="separate"/>
      </w:r>
      <w:r w:rsidR="003A473E" w:rsidRPr="002909F2">
        <w:rPr>
          <w:rFonts w:ascii="Times New Roman" w:hAnsi="Times New Roman" w:cs="Times New Roman"/>
        </w:rPr>
        <w:t>(Gabel 2016)</w:t>
      </w:r>
      <w:r w:rsidR="00E71A9E" w:rsidRPr="002909F2">
        <w:rPr>
          <w:rFonts w:ascii="Times New Roman" w:hAnsi="Times New Roman" w:cs="Times New Roman"/>
        </w:rPr>
        <w:fldChar w:fldCharType="end"/>
      </w:r>
      <w:r w:rsidRPr="002909F2">
        <w:rPr>
          <w:rFonts w:ascii="Times New Roman" w:hAnsi="Times New Roman" w:cs="Times New Roman"/>
        </w:rPr>
        <w:t xml:space="preserve"> has argued that the taxi industry is still able to hold onto some market power, because they effectively monopolize curbside hailing, dedicated pick-up spots in public spaces like airports and segments of the population that do not use smartphones. It is unclear if these monopolies can be maintained, and whether</w:t>
      </w:r>
      <w:r w:rsidR="000F2A52" w:rsidRPr="002909F2">
        <w:rPr>
          <w:rFonts w:ascii="Times New Roman" w:hAnsi="Times New Roman" w:cs="Times New Roman"/>
        </w:rPr>
        <w:t xml:space="preserve"> </w:t>
      </w:r>
      <w:r w:rsidRPr="002909F2">
        <w:rPr>
          <w:rFonts w:ascii="Times New Roman" w:hAnsi="Times New Roman" w:cs="Times New Roman"/>
        </w:rPr>
        <w:t>they will be enough to protect the existence of a highly regulated medallion taxi sector alongside a larg</w:t>
      </w:r>
      <w:r w:rsidR="000F2A52" w:rsidRPr="002909F2">
        <w:rPr>
          <w:rFonts w:ascii="Times New Roman" w:hAnsi="Times New Roman" w:cs="Times New Roman"/>
        </w:rPr>
        <w:t>ely unregulated ridehailing one</w:t>
      </w:r>
      <w:r w:rsidR="006F59F2" w:rsidRPr="002909F2">
        <w:rPr>
          <w:rFonts w:ascii="Times New Roman" w:hAnsi="Times New Roman" w:cs="Times New Roman"/>
        </w:rPr>
        <w:t>. H</w:t>
      </w:r>
      <w:r w:rsidR="000F2A52" w:rsidRPr="002909F2">
        <w:rPr>
          <w:rFonts w:ascii="Times New Roman" w:hAnsi="Times New Roman" w:cs="Times New Roman"/>
        </w:rPr>
        <w:t>owever the bigger regulatory challenge for the sector today is about the classification of its drivers</w:t>
      </w:r>
      <w:r w:rsidRPr="002909F2">
        <w:rPr>
          <w:rFonts w:ascii="Times New Roman" w:hAnsi="Times New Roman" w:cs="Times New Roman"/>
        </w:rPr>
        <w:t xml:space="preserve"> </w:t>
      </w:r>
    </w:p>
    <w:p w14:paraId="75FAB541" w14:textId="77777777" w:rsidR="00407463" w:rsidRPr="002909F2" w:rsidRDefault="00407463" w:rsidP="0027707C">
      <w:pPr>
        <w:jc w:val="both"/>
        <w:rPr>
          <w:rFonts w:ascii="Times New Roman" w:hAnsi="Times New Roman" w:cs="Times New Roman"/>
        </w:rPr>
      </w:pPr>
    </w:p>
    <w:p w14:paraId="68EBD22B" w14:textId="79010AFD" w:rsidR="000B1019" w:rsidRPr="002909F2" w:rsidRDefault="000F2A52" w:rsidP="0027707C">
      <w:pPr>
        <w:jc w:val="both"/>
        <w:rPr>
          <w:rFonts w:ascii="Times New Roman" w:hAnsi="Times New Roman" w:cs="Times New Roman"/>
        </w:rPr>
      </w:pPr>
      <w:r w:rsidRPr="002909F2">
        <w:rPr>
          <w:rFonts w:ascii="Times New Roman" w:hAnsi="Times New Roman" w:cs="Times New Roman"/>
        </w:rPr>
        <w:t>Since their inception, th</w:t>
      </w:r>
      <w:r w:rsidR="00407463" w:rsidRPr="002909F2">
        <w:rPr>
          <w:rFonts w:ascii="Times New Roman" w:hAnsi="Times New Roman" w:cs="Times New Roman"/>
        </w:rPr>
        <w:t>e platforms have depended on classifying the drivers as independent contractors, and using terms like “driver-partner”</w:t>
      </w:r>
      <w:r w:rsidR="00E92BDF" w:rsidRPr="002909F2">
        <w:rPr>
          <w:rFonts w:ascii="Times New Roman" w:hAnsi="Times New Roman" w:cs="Times New Roman"/>
        </w:rPr>
        <w:t xml:space="preserve"> </w:t>
      </w:r>
      <w:r w:rsidR="00E92BDF"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NNvAi1EE","properties":{"formattedCitation":"(Hall and Krueger 2016)","plainCitation":"(Hall and Krueger 2016)"},"citationItems":[{"id":447,"uris":["http://zotero.org/groups/243644/items/B36PKFWF"],"uri":["http://zotero.org/groups/243644/items/B36PKFWF"],"itemData":{"id":447,"type":"article-journal","title":"An Analysis of the Labor Market for Uber's Driver-Partners in the United States","container-title":"NBER Working Paper","issue":"22843","URL":"http://www.nber.org/papers/w22843","author":[{"family":"Hall","given":"Jonathan"},{"family":"Krueger","given":"Alan B."}],"issued":{"date-parts":[["2016"]]}}}],"schema":"https://github.com/citation-style-language/schema/raw/master/csl-citation.json"} </w:instrText>
      </w:r>
      <w:r w:rsidR="00E92BDF" w:rsidRPr="002909F2">
        <w:rPr>
          <w:rFonts w:ascii="Times New Roman" w:hAnsi="Times New Roman" w:cs="Times New Roman"/>
        </w:rPr>
        <w:fldChar w:fldCharType="separate"/>
      </w:r>
      <w:r w:rsidR="003A473E" w:rsidRPr="002909F2">
        <w:rPr>
          <w:rFonts w:ascii="Times New Roman" w:hAnsi="Times New Roman" w:cs="Times New Roman"/>
        </w:rPr>
        <w:t>(Hall and Krueger 2016)</w:t>
      </w:r>
      <w:r w:rsidR="00E92BDF" w:rsidRPr="002909F2">
        <w:rPr>
          <w:rFonts w:ascii="Times New Roman" w:hAnsi="Times New Roman" w:cs="Times New Roman"/>
        </w:rPr>
        <w:fldChar w:fldCharType="end"/>
      </w:r>
      <w:r w:rsidR="00407463" w:rsidRPr="002909F2">
        <w:rPr>
          <w:rFonts w:ascii="Times New Roman" w:hAnsi="Times New Roman" w:cs="Times New Roman"/>
        </w:rPr>
        <w:t xml:space="preserve"> in order to highlight the lack of an employment relationship. However, this classification has received significant </w:t>
      </w:r>
      <w:bookmarkStart w:id="0" w:name="_GoBack"/>
      <w:bookmarkEnd w:id="0"/>
      <w:r w:rsidR="00407463" w:rsidRPr="002909F2">
        <w:rPr>
          <w:rFonts w:ascii="Times New Roman" w:hAnsi="Times New Roman" w:cs="Times New Roman"/>
        </w:rPr>
        <w:t xml:space="preserve">pushback, both from drivers and local regulators that have been sympathetic to such demands. Perhaps the best known example of this struggle over classification is a class-action lawsuit filed in 2013 by a group of drivers in California (later joined by drivers from Massachusetts), which </w:t>
      </w:r>
      <w:r w:rsidR="00407463" w:rsidRPr="002909F2">
        <w:rPr>
          <w:rFonts w:ascii="Times New Roman" w:hAnsi="Times New Roman" w:cs="Times New Roman"/>
        </w:rPr>
        <w:lastRenderedPageBreak/>
        <w:t>alleged that the drivers should be classified as employees, and are owed back pay, benefits and expense reimbursements</w:t>
      </w:r>
      <w:r w:rsidR="009A6E19" w:rsidRPr="002909F2">
        <w:rPr>
          <w:rFonts w:ascii="Times New Roman" w:hAnsi="Times New Roman" w:cs="Times New Roman"/>
        </w:rPr>
        <w:t xml:space="preserve"> </w:t>
      </w:r>
      <w:r w:rsidR="009A6E19" w:rsidRPr="002909F2">
        <w:rPr>
          <w:rFonts w:ascii="Times New Roman" w:hAnsi="Times New Roman" w:cs="Times New Roman"/>
        </w:rPr>
        <w:fldChar w:fldCharType="begin"/>
      </w:r>
      <w:r w:rsidR="00FB1EAD" w:rsidRPr="002909F2">
        <w:rPr>
          <w:rFonts w:ascii="Times New Roman" w:hAnsi="Times New Roman" w:cs="Times New Roman"/>
        </w:rPr>
        <w:instrText xml:space="preserve"> ADDIN ZOTERO_ITEM CSL_CITATION {"citationID":"bD2IpdPw","properties":{"formattedCitation":"(Isaac 2016)","plainCitation":"(Isaac 2016)"},"citationItems":[{"id":2754,"uris":["http://zotero.org/groups/243644/items/IMHFJ6S4"],"uri":["http://zotero.org/groups/243644/items/IMHFJ6S4"],"itemData":{"id":2754,"type":"article-newspaper","title":"Judge Overturns Uber’s Settlement With Drivers","container-title":"The New York Times","publisher-place":"New York, NY","event-place":"New York, NY","URL":"https://www.nytimes.com/2016/08/19/technology/uber-settlement-california-drivers.html","author":[{"family":"Isaac","given":"Mike"}],"issued":{"date-parts":[["2016",8,18]]}}}],"schema":"https://github.com/citation-style-language/schema/raw/master/csl-citation.json"} </w:instrText>
      </w:r>
      <w:r w:rsidR="009A6E19" w:rsidRPr="002909F2">
        <w:rPr>
          <w:rFonts w:ascii="Times New Roman" w:hAnsi="Times New Roman" w:cs="Times New Roman"/>
        </w:rPr>
        <w:fldChar w:fldCharType="separate"/>
      </w:r>
      <w:r w:rsidR="00FB1EAD" w:rsidRPr="002909F2">
        <w:rPr>
          <w:rFonts w:ascii="Times New Roman" w:hAnsi="Times New Roman" w:cs="Times New Roman"/>
        </w:rPr>
        <w:t>(Isaac 2016)</w:t>
      </w:r>
      <w:r w:rsidR="009A6E19" w:rsidRPr="002909F2">
        <w:rPr>
          <w:rFonts w:ascii="Times New Roman" w:hAnsi="Times New Roman" w:cs="Times New Roman"/>
        </w:rPr>
        <w:fldChar w:fldCharType="end"/>
      </w:r>
      <w:r w:rsidR="00407463" w:rsidRPr="002909F2">
        <w:rPr>
          <w:rFonts w:ascii="Times New Roman" w:hAnsi="Times New Roman" w:cs="Times New Roman"/>
        </w:rPr>
        <w:t xml:space="preserve">. While this case, and the legal question of classification, has attracted significant </w:t>
      </w:r>
      <w:r w:rsidR="00D946C3" w:rsidRPr="002909F2">
        <w:rPr>
          <w:rFonts w:ascii="Times New Roman" w:hAnsi="Times New Roman" w:cs="Times New Roman"/>
        </w:rPr>
        <w:t>public and scholarly attention</w:t>
      </w:r>
      <w:r w:rsidR="00E71A9E" w:rsidRPr="002909F2">
        <w:rPr>
          <w:rFonts w:ascii="Times New Roman" w:hAnsi="Times New Roman" w:cs="Times New Roman"/>
        </w:rPr>
        <w:t xml:space="preserve"> </w:t>
      </w:r>
      <w:r w:rsidR="00E71A9E"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xALjtw5T","properties":{"formattedCitation":"(Acevedo 2016; Lobel 2017; Ross 2015; Dubal 2017)","plainCitation":"(Acevedo 2016; Lobel 2017; Ross 2015; Dubal 2017)"},"citationItems":[{"id":2780,"uris":["http://zotero.org/groups/243644/items/SP53IM4G"],"uri":["http://zotero.org/groups/243644/items/SP53IM4G"],"itemData":{"id":2780,"type":"article-journal","title":"Regulating employment relationships in the sharing economy","container-title":"Emp. Rts. &amp; Emp. Pol'y J.","page":"1","volume":"20","source":"Google Scholar","author":[{"family":"Acevedo","given":"Deepa Das"}],"issued":{"date-parts":[["2016"]]}}},{"id":"ITEM-2","uris":["http://www.mendeley.com/documents/?uuid=98346947-9a0a-48e9-a040-44c5823f395f"],"uri":["http://www.mendeley.com/documents/?uuid=98346947-9a0a-48e9-a040-44c5823f395f"],"itemData":{"DOI":"10.3366/ajicl.2011.0005","ISBN":"1250692210","ISSN":"02729490","PMID":"21675331","author":[{"dropping-particle":"","family":"Lobel","given":"Orly","non-dropping-particle":"","parse-names":false,"suffix":""}],"container-title":"U.S.F. L. Rev.","id":"ITEM-2","issued":{"date-parts":[["2017"]]},"page":"51-74","title":"The Gig Economy &amp; the Future of Employment and Labor Law","type":"article-journal","volume":"51"}},{"id":"ITEM-3","uris":["http://www.mendeley.com/documents/?uuid=efceca33-f08b-4fab-a98f-8ab2859c7da6"],"uri":["http://www.mendeley.com/documents/?uuid=efceca33-f08b-4fab-a98f-8ab2859c7da6"],"itemData":{"author":[{"dropping-particle":"","family":"Ross","given":"Henry","non-dropping-particle":"","parse-names":false,"suffix":""}],"container-title":"Washington Law Review","id":"ITEM-3","issued":{"date-parts":[["2015"]]},"page":"1431-1469","title":"Ridesharing's House of Cards: O'Connor v. Uber Technologies Inc. and the Viability of Uber's Labor Model in Washington","type":"article-journal","volume":"90"}},{"id":718,"uris":["http://zotero.org/groups/243644/items/XBSDPACE"],"uri":["http://zotero.org/groups/243644/items/XBSDPACE"],"itemData":{"id":718,"type":"article-journal","title":"Wage-Slave or Entrepreneur? Contesting the Dualism of Legal Worker Categories","container-title":"California Law Review","page":"65-126","volume":"105","author":[{"family":"Dubal","given":"Veena"}],"issued":{"date-parts":[["2017",2,1]]}}}],"schema":"https://github.com/citation-style-language/schema/raw/master/csl-citation.json"} </w:instrText>
      </w:r>
      <w:r w:rsidR="00E71A9E" w:rsidRPr="002909F2">
        <w:rPr>
          <w:rFonts w:ascii="Times New Roman" w:hAnsi="Times New Roman" w:cs="Times New Roman"/>
        </w:rPr>
        <w:fldChar w:fldCharType="separate"/>
      </w:r>
      <w:r w:rsidR="003A473E" w:rsidRPr="002909F2">
        <w:rPr>
          <w:rFonts w:ascii="Times New Roman" w:hAnsi="Times New Roman" w:cs="Times New Roman"/>
        </w:rPr>
        <w:t>(Acevedo 2016; Lobel 2017; Ross 2015; Dubal 2017)</w:t>
      </w:r>
      <w:r w:rsidR="00E71A9E" w:rsidRPr="002909F2">
        <w:rPr>
          <w:rFonts w:ascii="Times New Roman" w:hAnsi="Times New Roman" w:cs="Times New Roman"/>
        </w:rPr>
        <w:fldChar w:fldCharType="end"/>
      </w:r>
      <w:r w:rsidR="00407463" w:rsidRPr="002909F2">
        <w:rPr>
          <w:rFonts w:ascii="Times New Roman" w:hAnsi="Times New Roman" w:cs="Times New Roman"/>
        </w:rPr>
        <w:t xml:space="preserve">, there has also been a strong movement towards unionization among drivers. In Seattle, this movement </w:t>
      </w:r>
      <w:r w:rsidR="00D946C3" w:rsidRPr="002909F2">
        <w:rPr>
          <w:rFonts w:ascii="Times New Roman" w:hAnsi="Times New Roman" w:cs="Times New Roman"/>
        </w:rPr>
        <w:t>has been</w:t>
      </w:r>
      <w:r w:rsidR="00407463" w:rsidRPr="002909F2">
        <w:rPr>
          <w:rFonts w:ascii="Times New Roman" w:hAnsi="Times New Roman" w:cs="Times New Roman"/>
        </w:rPr>
        <w:t xml:space="preserve"> helped along by a law that mandated ridehailing companies to enter into collective bargaining agreements with</w:t>
      </w:r>
      <w:r w:rsidR="00D946C3" w:rsidRPr="002909F2">
        <w:rPr>
          <w:rFonts w:ascii="Times New Roman" w:hAnsi="Times New Roman" w:cs="Times New Roman"/>
        </w:rPr>
        <w:t xml:space="preserve"> a union representing</w:t>
      </w:r>
      <w:r w:rsidR="00407463" w:rsidRPr="002909F2">
        <w:rPr>
          <w:rFonts w:ascii="Times New Roman" w:hAnsi="Times New Roman" w:cs="Times New Roman"/>
        </w:rPr>
        <w:t xml:space="preserve"> drivers</w:t>
      </w:r>
      <w:r w:rsidR="00FB1EAD" w:rsidRPr="002909F2">
        <w:rPr>
          <w:rFonts w:ascii="Times New Roman" w:hAnsi="Times New Roman" w:cs="Times New Roman"/>
        </w:rPr>
        <w:t xml:space="preserve"> </w:t>
      </w:r>
      <w:r w:rsidR="00FB1EAD" w:rsidRPr="002909F2">
        <w:rPr>
          <w:rFonts w:ascii="Times New Roman" w:hAnsi="Times New Roman" w:cs="Times New Roman"/>
        </w:rPr>
        <w:fldChar w:fldCharType="begin"/>
      </w:r>
      <w:r w:rsidR="004800A7" w:rsidRPr="002909F2">
        <w:rPr>
          <w:rFonts w:ascii="Times New Roman" w:hAnsi="Times New Roman" w:cs="Times New Roman"/>
        </w:rPr>
        <w:instrText xml:space="preserve"> ADDIN ZOTERO_ITEM CSL_CITATION {"citationID":"06Cn57ja","properties":{"formattedCitation":"(Johnson 2017)","plainCitation":"(Johnson 2017)"},"citationItems":[{"id":2786,"uris":["http://zotero.org/groups/243644/items/9I7FFPX6"],"uri":["http://zotero.org/groups/243644/items/9I7FFPX6"],"itemData":{"id":2786,"type":"article-newspaper","title":"Judge Refuses to Block Seattle Uber, Lyft Driver Union Law","container-title":"US News","URL":"https://www.usnews.com/news/best-states/washington/articles/2017-08-25/judge-clears-way-for-seattle-rideshare-drivers-to-unionize","author":[{"family":"Johnson","given":"Gene"}],"issued":{"date-parts":[["2017",8,25]]}}}],"schema":"https://github.com/citation-style-language/schema/raw/master/csl-citation.json"} </w:instrText>
      </w:r>
      <w:r w:rsidR="00FB1EAD" w:rsidRPr="002909F2">
        <w:rPr>
          <w:rFonts w:ascii="Times New Roman" w:hAnsi="Times New Roman" w:cs="Times New Roman"/>
        </w:rPr>
        <w:fldChar w:fldCharType="separate"/>
      </w:r>
      <w:r w:rsidR="004800A7" w:rsidRPr="002909F2">
        <w:rPr>
          <w:rFonts w:ascii="Times New Roman" w:hAnsi="Times New Roman" w:cs="Times New Roman"/>
        </w:rPr>
        <w:t>(Johnson 2017)</w:t>
      </w:r>
      <w:r w:rsidR="00FB1EAD" w:rsidRPr="002909F2">
        <w:rPr>
          <w:rFonts w:ascii="Times New Roman" w:hAnsi="Times New Roman" w:cs="Times New Roman"/>
        </w:rPr>
        <w:fldChar w:fldCharType="end"/>
      </w:r>
      <w:r w:rsidR="00407463" w:rsidRPr="002909F2">
        <w:rPr>
          <w:rFonts w:ascii="Times New Roman" w:hAnsi="Times New Roman" w:cs="Times New Roman"/>
        </w:rPr>
        <w:t>. In New York, Uber drivers are represented by a “guild” recogni</w:t>
      </w:r>
      <w:r w:rsidR="00D946C3" w:rsidRPr="002909F2">
        <w:rPr>
          <w:rFonts w:ascii="Times New Roman" w:hAnsi="Times New Roman" w:cs="Times New Roman"/>
        </w:rPr>
        <w:t>zed</w:t>
      </w:r>
      <w:r w:rsidR="00407463" w:rsidRPr="002909F2">
        <w:rPr>
          <w:rFonts w:ascii="Times New Roman" w:hAnsi="Times New Roman" w:cs="Times New Roman"/>
        </w:rPr>
        <w:t xml:space="preserve"> </w:t>
      </w:r>
      <w:r w:rsidR="00D946C3" w:rsidRPr="002909F2">
        <w:rPr>
          <w:rFonts w:ascii="Times New Roman" w:hAnsi="Times New Roman" w:cs="Times New Roman"/>
        </w:rPr>
        <w:t>by</w:t>
      </w:r>
      <w:r w:rsidR="00407463" w:rsidRPr="002909F2">
        <w:rPr>
          <w:rFonts w:ascii="Times New Roman" w:hAnsi="Times New Roman" w:cs="Times New Roman"/>
        </w:rPr>
        <w:t xml:space="preserve"> Uber. However, there are questions about the independence and the legality of </w:t>
      </w:r>
      <w:r w:rsidR="00726084" w:rsidRPr="002909F2">
        <w:rPr>
          <w:rFonts w:ascii="Times New Roman" w:hAnsi="Times New Roman" w:cs="Times New Roman"/>
        </w:rPr>
        <w:t>this</w:t>
      </w:r>
      <w:r w:rsidR="00407463" w:rsidRPr="002909F2">
        <w:rPr>
          <w:rFonts w:ascii="Times New Roman" w:hAnsi="Times New Roman" w:cs="Times New Roman"/>
        </w:rPr>
        <w:t xml:space="preserve"> organization</w:t>
      </w:r>
      <w:r w:rsidR="00726084" w:rsidRPr="002909F2">
        <w:rPr>
          <w:rFonts w:ascii="Times New Roman" w:hAnsi="Times New Roman" w:cs="Times New Roman"/>
        </w:rPr>
        <w:t>, because it is</w:t>
      </w:r>
      <w:r w:rsidR="00407463" w:rsidRPr="002909F2">
        <w:rPr>
          <w:rFonts w:ascii="Times New Roman" w:hAnsi="Times New Roman" w:cs="Times New Roman"/>
        </w:rPr>
        <w:t xml:space="preserve"> funded by </w:t>
      </w:r>
      <w:r w:rsidR="00726084" w:rsidRPr="002909F2">
        <w:rPr>
          <w:rFonts w:ascii="Times New Roman" w:hAnsi="Times New Roman" w:cs="Times New Roman"/>
        </w:rPr>
        <w:t>Uber</w:t>
      </w:r>
      <w:r w:rsidR="00407463" w:rsidRPr="002909F2">
        <w:rPr>
          <w:rFonts w:ascii="Times New Roman" w:hAnsi="Times New Roman" w:cs="Times New Roman"/>
        </w:rPr>
        <w:t xml:space="preserve"> itself </w:t>
      </w:r>
      <w:r w:rsidR="00E71A9E"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xyR63IUT","properties":{"formattedCitation":"(Scheiber 2017)","plainCitation":"(Scheiber 2017)"},"citationItems":[{"id":2536,"uris":["http://zotero.org/groups/243644/items/P99MNP6K"],"uri":["http://zotero.org/groups/243644/items/P99MNP6K"],"itemData":{"id":2536,"type":"article-newspaper","title":"How Uber Uses Psychological Tricks to Push Its Drivers’ Buttons","container-title":"The New York Times","source":"NYTimes.com","abstract":"The start-up has undertaken an extraordinary experiment in behavioral science to subtly entice an independent work force to maximize company revenue.","URL":"https://www.nytimes.com/interactive/2017/04/02/technology/uber-drivers-psychological-tricks.html","ISSN":"0362-4331","note":"00000","author":[{"family":"Scheiber","given":"Noam"}],"issued":{"date-parts":[["2017",4,2]]},"accessed":{"date-parts":[["2017",4,10]]}}}],"schema":"https://github.com/citation-style-language/schema/raw/master/csl-citation.json"} </w:instrText>
      </w:r>
      <w:r w:rsidR="00E71A9E" w:rsidRPr="002909F2">
        <w:rPr>
          <w:rFonts w:ascii="Times New Roman" w:hAnsi="Times New Roman" w:cs="Times New Roman"/>
        </w:rPr>
        <w:fldChar w:fldCharType="separate"/>
      </w:r>
      <w:r w:rsidR="003A473E" w:rsidRPr="002909F2">
        <w:rPr>
          <w:rFonts w:ascii="Times New Roman" w:hAnsi="Times New Roman" w:cs="Times New Roman"/>
        </w:rPr>
        <w:t>(Scheiber 2017)</w:t>
      </w:r>
      <w:r w:rsidR="00E71A9E" w:rsidRPr="002909F2">
        <w:rPr>
          <w:rFonts w:ascii="Times New Roman" w:hAnsi="Times New Roman" w:cs="Times New Roman"/>
        </w:rPr>
        <w:fldChar w:fldCharType="end"/>
      </w:r>
      <w:r w:rsidR="00407463" w:rsidRPr="002909F2">
        <w:rPr>
          <w:rFonts w:ascii="Times New Roman" w:hAnsi="Times New Roman" w:cs="Times New Roman"/>
        </w:rPr>
        <w:t>. Meanwhile the classification debate shows no signs of abating, and multiple lawsuits, sometimes with contradictory outcomes, are making their way through the court sy</w:t>
      </w:r>
      <w:r w:rsidR="000B1019" w:rsidRPr="002909F2">
        <w:rPr>
          <w:rFonts w:ascii="Times New Roman" w:hAnsi="Times New Roman" w:cs="Times New Roman"/>
        </w:rPr>
        <w:t xml:space="preserve">stems in several jurisdictions. </w:t>
      </w:r>
      <w:r w:rsidR="00407463" w:rsidRPr="002909F2">
        <w:rPr>
          <w:rFonts w:ascii="Times New Roman" w:hAnsi="Times New Roman" w:cs="Times New Roman"/>
        </w:rPr>
        <w:t>Harris and Krueger</w:t>
      </w:r>
      <w:r w:rsidR="00E71A9E" w:rsidRPr="002909F2">
        <w:rPr>
          <w:rFonts w:ascii="Times New Roman" w:hAnsi="Times New Roman" w:cs="Times New Roman"/>
        </w:rPr>
        <w:t xml:space="preserve"> </w:t>
      </w:r>
      <w:r w:rsidR="00FE5E5F" w:rsidRPr="002909F2">
        <w:rPr>
          <w:rFonts w:ascii="Times New Roman" w:hAnsi="Times New Roman" w:cs="Times New Roman"/>
        </w:rPr>
        <w:fldChar w:fldCharType="begin" w:fldLock="1"/>
      </w:r>
      <w:r w:rsidR="00B26665">
        <w:rPr>
          <w:rFonts w:ascii="Times New Roman" w:hAnsi="Times New Roman" w:cs="Times New Roman"/>
        </w:rPr>
        <w:instrText xml:space="preserve"> ADDIN ZOTERO_ITEM CSL_CITATION {"citationID":"bzVzWlrW","properties":{"formattedCitation":"(2016)","plainCitation":"(2016)"},"citationItems":[{"id":"ITEM-1","uris":["http://www.mendeley.com/documents/?uuid=b0d3d617-2d95-4c6c-8082-5c6eca1a8c4f"],"uri":["http://www.mendeley.com/documents/?uuid=b0d3d617-2d95-4c6c-8082-5c6eca1a8c4f"],"itemData":{"author":[{"dropping-particle":"","family":"Harris","given":"Seth D","non-dropping-particle":"","parse-names":false,"suffix":""},{"dropping-particle":"","family":"Krueger","given":"Alan B","non-dropping-particle":"","parse-names":false,"suffix":""}],"container-title":"Perspectives on Work","id":"ITEM-1","issued":{"date-parts":[["2016"]]},"page":"30-33, 80","title":"Is your Uber driver an employee or an independent contractor","type":"article-journal","volume":"20"},"suppress-author":true}],"schema":"https://github.com/citation-style-language/schema/raw/master/csl-citation.json"} </w:instrText>
      </w:r>
      <w:r w:rsidR="00FE5E5F" w:rsidRPr="002909F2">
        <w:rPr>
          <w:rFonts w:ascii="Times New Roman" w:hAnsi="Times New Roman" w:cs="Times New Roman"/>
        </w:rPr>
        <w:fldChar w:fldCharType="separate"/>
      </w:r>
      <w:r w:rsidR="00B26665" w:rsidRPr="00B26665">
        <w:rPr>
          <w:rFonts w:ascii="Times New Roman" w:hAnsi="Times New Roman" w:cs="Times New Roman"/>
        </w:rPr>
        <w:t>(2016)</w:t>
      </w:r>
      <w:r w:rsidR="00FE5E5F" w:rsidRPr="002909F2">
        <w:rPr>
          <w:rFonts w:ascii="Times New Roman" w:hAnsi="Times New Roman" w:cs="Times New Roman"/>
        </w:rPr>
        <w:fldChar w:fldCharType="end"/>
      </w:r>
      <w:r w:rsidR="00407463" w:rsidRPr="002909F2">
        <w:rPr>
          <w:rFonts w:ascii="Times New Roman" w:hAnsi="Times New Roman" w:cs="Times New Roman"/>
        </w:rPr>
        <w:t xml:space="preserve"> </w:t>
      </w:r>
      <w:r w:rsidR="000B1019" w:rsidRPr="002909F2">
        <w:rPr>
          <w:rFonts w:ascii="Times New Roman" w:hAnsi="Times New Roman" w:cs="Times New Roman"/>
        </w:rPr>
        <w:t xml:space="preserve">have argued against legal solutions and in favor of establishing a </w:t>
      </w:r>
      <w:r w:rsidR="00407463" w:rsidRPr="002909F2">
        <w:rPr>
          <w:rFonts w:ascii="Times New Roman" w:hAnsi="Times New Roman" w:cs="Times New Roman"/>
        </w:rPr>
        <w:t xml:space="preserve">new </w:t>
      </w:r>
      <w:r w:rsidR="000B1019" w:rsidRPr="002909F2">
        <w:rPr>
          <w:rFonts w:ascii="Times New Roman" w:hAnsi="Times New Roman" w:cs="Times New Roman"/>
        </w:rPr>
        <w:t xml:space="preserve">regulatory </w:t>
      </w:r>
      <w:r w:rsidR="00407463" w:rsidRPr="002909F2">
        <w:rPr>
          <w:rFonts w:ascii="Times New Roman" w:hAnsi="Times New Roman" w:cs="Times New Roman"/>
        </w:rPr>
        <w:t>category</w:t>
      </w:r>
      <w:r w:rsidR="000B1019" w:rsidRPr="002909F2">
        <w:rPr>
          <w:rFonts w:ascii="Times New Roman" w:hAnsi="Times New Roman" w:cs="Times New Roman"/>
        </w:rPr>
        <w:t xml:space="preserve"> with limited benefits. </w:t>
      </w:r>
      <w:r w:rsidR="00CD10B0" w:rsidRPr="002909F2">
        <w:rPr>
          <w:rFonts w:ascii="Times New Roman" w:hAnsi="Times New Roman" w:cs="Times New Roman"/>
        </w:rPr>
        <w:t>However, others have pushed back against this approach by refocusing the classification debate on the control exerted by the platforms</w:t>
      </w:r>
      <w:r w:rsidR="00FE5E5F" w:rsidRPr="002909F2">
        <w:rPr>
          <w:rFonts w:ascii="Times New Roman" w:hAnsi="Times New Roman" w:cs="Times New Roman"/>
        </w:rPr>
        <w:t xml:space="preserve"> </w:t>
      </w:r>
      <w:r w:rsidR="00FE5E5F"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XKaNBIhu","properties":{"formattedCitation":"(Cunningham-Parmeter 2016; Prassl and Risak 2016)","plainCitation":"(Cunningham-Parmeter 2016; Prassl and Risak 2016)"},"citationItems":[{"id":"ITEM-1","uris":["http://www.mendeley.com/documents/?uuid=a7b96a28-9b3b-4133-a76f-cb2760d2f16b"],"uri":["http://www.mendeley.com/documents/?uuid=a7b96a28-9b3b-4133-a76f-cb2760d2f16b"],"itemData":{"DOI":"10.3366/ajicl.2011.0005","ISBN":"1250692210","ISSN":"02729490","PMID":"21675331","author":[{"dropping-particle":"","family":"Cunningham-Parmeter","given":"Keith","non-dropping-particle":"","parse-names":false,"suffix":""}],"container-title":"B.U. L. Rev.","id":"ITEM-1","issued":{"date-parts":[["2016"]]},"page":"1673-1728","title":"From Amazon to Uber: Defining Employment in the Modern Economy","type":"article-journal","volume":"96"}},{"id":2794,"uris":["http://zotero.org/groups/243644/items/N2DFZHMZ"],"uri":["http://zotero.org/groups/243644/items/N2DFZHMZ"],"itemData":{"id":2794,"type":"article-journal","title":"Uber, Taskrabbit, and Co.: Platforms as Employers-Rethinking the Legal Analysis of Crowdwork","container-title":"Comp. Lab. L. &amp; Pol'y J.","page":"619","volume":"37","source":"Google Scholar","shortTitle":"Uber, Taskrabbit, and Co.","author":[{"family":"Prassl","given":"Jeremias"},{"family":"Risak","given":"Martin"}],"issued":{"date-parts":[["2016"]]}}}],"schema":"https://github.com/citation-style-language/schema/raw/master/csl-citation.json"} </w:instrText>
      </w:r>
      <w:r w:rsidR="00FE5E5F" w:rsidRPr="002909F2">
        <w:rPr>
          <w:rFonts w:ascii="Times New Roman" w:hAnsi="Times New Roman" w:cs="Times New Roman"/>
        </w:rPr>
        <w:fldChar w:fldCharType="separate"/>
      </w:r>
      <w:r w:rsidR="003A473E" w:rsidRPr="002909F2">
        <w:rPr>
          <w:rFonts w:ascii="Times New Roman" w:hAnsi="Times New Roman" w:cs="Times New Roman"/>
        </w:rPr>
        <w:t>(Cunningham-Parmeter 2016; Prassl and Risak 2016)</w:t>
      </w:r>
      <w:r w:rsidR="00FE5E5F" w:rsidRPr="002909F2">
        <w:rPr>
          <w:rFonts w:ascii="Times New Roman" w:hAnsi="Times New Roman" w:cs="Times New Roman"/>
        </w:rPr>
        <w:fldChar w:fldCharType="end"/>
      </w:r>
      <w:r w:rsidR="00CD10B0" w:rsidRPr="002909F2">
        <w:rPr>
          <w:rFonts w:ascii="Times New Roman" w:hAnsi="Times New Roman" w:cs="Times New Roman"/>
        </w:rPr>
        <w:t>. A new regulatory category</w:t>
      </w:r>
      <w:r w:rsidR="000B1019" w:rsidRPr="002909F2">
        <w:rPr>
          <w:rFonts w:ascii="Times New Roman" w:hAnsi="Times New Roman" w:cs="Times New Roman"/>
        </w:rPr>
        <w:t xml:space="preserve"> represents a step backwards for workers, and in any case such a shift is highly unlikely under the current Administration. A longterm analyst of this sector, Veena Dubal, is pessimistic that significant progress to protect Uber workers is likely, on any front.</w:t>
      </w:r>
      <w:r w:rsidR="00FE5E5F" w:rsidRPr="002909F2">
        <w:rPr>
          <w:rFonts w:ascii="Times New Roman" w:hAnsi="Times New Roman" w:cs="Times New Roman"/>
        </w:rPr>
        <w:t xml:space="preserve"> </w:t>
      </w:r>
      <w:r w:rsidR="00FE5E5F" w:rsidRPr="002909F2">
        <w:rPr>
          <w:rFonts w:ascii="Times New Roman" w:hAnsi="Times New Roman" w:cs="Times New Roman"/>
        </w:rPr>
        <w:fldChar w:fldCharType="begin" w:fldLock="1"/>
      </w:r>
      <w:r w:rsidR="003A473E" w:rsidRPr="002909F2">
        <w:rPr>
          <w:rFonts w:ascii="Times New Roman" w:hAnsi="Times New Roman" w:cs="Times New Roman"/>
        </w:rPr>
        <w:instrText xml:space="preserve"> ADDIN ZOTERO_ITEM CSL_CITATION {"citationID":"Bs15je69","properties":{"formattedCitation":"(Collier, Dubal, and Carter 2017)","plainCitation":"(Collier, Dubal, and Carter 2017)"},"citationItems":[{"id":2797,"uris":["http://zotero.org/groups/243644/items/45DB2BPG"],"uri":["http://zotero.org/groups/243644/items/45DB2BPG"],"itemData":{"id":2797,"type":"article-journal","title":"Labor Platforms and Gig Work: The Failure to Regulate","container-title":"IRLE Working Paper","volume":"106","issue":"17","source":"Google Scholar","URL":"http://www.irle.berkeley.edu/files/2017/Labor-Platforms-and-Gig-Work.pdf","shortTitle":"Labor Platforms and Gig Work","author":[{"family":"Collier","given":"Ruth Berins"},{"family":"Dubal","given":"V. B."},{"family":"Carter","given":"Christopher"}],"issued":{"date-parts":[["2017"]]}}}],"schema":"https://github.com/citation-style-language/schema/raw/master/csl-citation.json"} </w:instrText>
      </w:r>
      <w:r w:rsidR="00FE5E5F" w:rsidRPr="002909F2">
        <w:rPr>
          <w:rFonts w:ascii="Times New Roman" w:hAnsi="Times New Roman" w:cs="Times New Roman"/>
        </w:rPr>
        <w:fldChar w:fldCharType="separate"/>
      </w:r>
      <w:r w:rsidR="003A473E" w:rsidRPr="002909F2">
        <w:rPr>
          <w:rFonts w:ascii="Times New Roman" w:hAnsi="Times New Roman" w:cs="Times New Roman"/>
        </w:rPr>
        <w:t>(Collier, Dubal, and Carter 2017)</w:t>
      </w:r>
      <w:r w:rsidR="00FE5E5F" w:rsidRPr="002909F2">
        <w:rPr>
          <w:rFonts w:ascii="Times New Roman" w:hAnsi="Times New Roman" w:cs="Times New Roman"/>
        </w:rPr>
        <w:fldChar w:fldCharType="end"/>
      </w:r>
      <w:r w:rsidR="000B1019" w:rsidRPr="002909F2">
        <w:rPr>
          <w:rFonts w:ascii="Times New Roman" w:hAnsi="Times New Roman" w:cs="Times New Roman"/>
        </w:rPr>
        <w:t xml:space="preserve">. </w:t>
      </w:r>
    </w:p>
    <w:p w14:paraId="65DEBEC0" w14:textId="77777777" w:rsidR="00407463" w:rsidRPr="002909F2" w:rsidRDefault="00407463" w:rsidP="0027707C">
      <w:pPr>
        <w:jc w:val="both"/>
        <w:rPr>
          <w:rFonts w:ascii="Times New Roman" w:hAnsi="Times New Roman" w:cs="Times New Roman"/>
        </w:rPr>
      </w:pPr>
    </w:p>
    <w:p w14:paraId="371946CA" w14:textId="16E2DB2C" w:rsidR="00407463" w:rsidRPr="002909F2" w:rsidRDefault="001B52F4" w:rsidP="0027707C">
      <w:pPr>
        <w:jc w:val="both"/>
        <w:rPr>
          <w:rFonts w:ascii="Times New Roman" w:hAnsi="Times New Roman" w:cs="Times New Roman"/>
        </w:rPr>
      </w:pPr>
      <w:r w:rsidRPr="002909F2">
        <w:rPr>
          <w:rFonts w:ascii="Times New Roman" w:hAnsi="Times New Roman" w:cs="Times New Roman"/>
        </w:rPr>
        <w:t xml:space="preserve">An optimistic </w:t>
      </w:r>
      <w:r w:rsidR="00D17A46" w:rsidRPr="002909F2">
        <w:rPr>
          <w:rFonts w:ascii="Times New Roman" w:hAnsi="Times New Roman" w:cs="Times New Roman"/>
        </w:rPr>
        <w:t xml:space="preserve">view </w:t>
      </w:r>
      <w:r w:rsidR="00407463" w:rsidRPr="002909F2">
        <w:rPr>
          <w:rFonts w:ascii="Times New Roman" w:hAnsi="Times New Roman" w:cs="Times New Roman"/>
        </w:rPr>
        <w:t xml:space="preserve">of regulation </w:t>
      </w:r>
      <w:r w:rsidR="00D17A46" w:rsidRPr="002909F2">
        <w:rPr>
          <w:rFonts w:ascii="Times New Roman" w:hAnsi="Times New Roman" w:cs="Times New Roman"/>
        </w:rPr>
        <w:t xml:space="preserve">comes from </w:t>
      </w:r>
      <w:r w:rsidR="00407463" w:rsidRPr="002909F2">
        <w:rPr>
          <w:rFonts w:ascii="Times New Roman" w:hAnsi="Times New Roman" w:cs="Times New Roman"/>
        </w:rPr>
        <w:t>by Rauch and Schelicher</w:t>
      </w:r>
      <w:r w:rsidR="00B165E5" w:rsidRPr="002909F2">
        <w:rPr>
          <w:rFonts w:ascii="Times New Roman" w:hAnsi="Times New Roman" w:cs="Times New Roman"/>
        </w:rPr>
        <w:t xml:space="preserve"> </w:t>
      </w:r>
      <w:r w:rsidR="00B165E5" w:rsidRPr="002909F2">
        <w:rPr>
          <w:rFonts w:ascii="Times New Roman" w:hAnsi="Times New Roman" w:cs="Times New Roman"/>
        </w:rPr>
        <w:fldChar w:fldCharType="begin" w:fldLock="1"/>
      </w:r>
      <w:r w:rsidR="00792BC4" w:rsidRPr="002909F2">
        <w:rPr>
          <w:rFonts w:ascii="Times New Roman" w:hAnsi="Times New Roman" w:cs="Times New Roman"/>
        </w:rPr>
        <w:instrText xml:space="preserve"> ADDIN ZOTERO_ITEM CSL_CITATION {"citationID":"kgvOyEPF","properties":{"formattedCitation":"(2015)","plainCitation":"(2015)"},"citationItems":[{"id":2799,"uris":["http://zotero.org/groups/243644/items/MBXXCXHV"],"uri":["http://zotero.org/groups/243644/items/MBXXCXHV"],"itemData":{"id":2799,"type":"article-journal","title":"Like uber, but for local government law: The future of local regulation of the sharing economy","container-title":"Ohio St. LJ","page":"901","volume":"76","source":"Google Scholar","shortTitle":"Like uber, but for local government law","author":[{"family":"Rauch","given":"Daniel E."},{"family":"Schleicher","given":"David"}],"issued":{"date-parts":[["2015"]]}},"suppress-author":1}],"schema":"https://github.com/citation-style-language/schema/raw/master/csl-citation.json"} </w:instrText>
      </w:r>
      <w:r w:rsidR="00B165E5" w:rsidRPr="002909F2">
        <w:rPr>
          <w:rFonts w:ascii="Times New Roman" w:hAnsi="Times New Roman" w:cs="Times New Roman"/>
        </w:rPr>
        <w:fldChar w:fldCharType="separate"/>
      </w:r>
      <w:r w:rsidR="003A473E" w:rsidRPr="002909F2">
        <w:rPr>
          <w:rFonts w:ascii="Times New Roman" w:hAnsi="Times New Roman" w:cs="Times New Roman"/>
        </w:rPr>
        <w:t>(2015)</w:t>
      </w:r>
      <w:r w:rsidR="00B165E5" w:rsidRPr="002909F2">
        <w:rPr>
          <w:rFonts w:ascii="Times New Roman" w:hAnsi="Times New Roman" w:cs="Times New Roman"/>
        </w:rPr>
        <w:fldChar w:fldCharType="end"/>
      </w:r>
      <w:r w:rsidR="00D17A46" w:rsidRPr="002909F2">
        <w:rPr>
          <w:rFonts w:ascii="Times New Roman" w:hAnsi="Times New Roman" w:cs="Times New Roman"/>
        </w:rPr>
        <w:t>, who argue</w:t>
      </w:r>
      <w:r w:rsidR="00407463" w:rsidRPr="002909F2">
        <w:rPr>
          <w:rFonts w:ascii="Times New Roman" w:hAnsi="Times New Roman" w:cs="Times New Roman"/>
        </w:rPr>
        <w:t xml:space="preserve"> that </w:t>
      </w:r>
      <w:r w:rsidR="00D17A46" w:rsidRPr="002909F2">
        <w:rPr>
          <w:rFonts w:ascii="Times New Roman" w:hAnsi="Times New Roman" w:cs="Times New Roman"/>
        </w:rPr>
        <w:t xml:space="preserve">there will be novel evolution </w:t>
      </w:r>
      <w:r w:rsidR="00407463" w:rsidRPr="002909F2">
        <w:rPr>
          <w:rFonts w:ascii="Times New Roman" w:hAnsi="Times New Roman" w:cs="Times New Roman"/>
        </w:rPr>
        <w:t xml:space="preserve">as governments harness the platforms, or their technologies and business models, to deliver public services, </w:t>
      </w:r>
      <w:r w:rsidR="00CD10B0" w:rsidRPr="002909F2">
        <w:rPr>
          <w:rFonts w:ascii="Times New Roman" w:hAnsi="Times New Roman" w:cs="Times New Roman"/>
        </w:rPr>
        <w:t>enact economic redistribution a</w:t>
      </w:r>
      <w:r w:rsidR="00407463" w:rsidRPr="002909F2">
        <w:rPr>
          <w:rFonts w:ascii="Times New Roman" w:hAnsi="Times New Roman" w:cs="Times New Roman"/>
        </w:rPr>
        <w:t xml:space="preserve">nd generate enough surplus in the sectors platforms operate to do away with the need for extensive regulation. </w:t>
      </w:r>
      <w:r w:rsidR="00D17A46" w:rsidRPr="002909F2">
        <w:rPr>
          <w:rFonts w:ascii="Times New Roman" w:hAnsi="Times New Roman" w:cs="Times New Roman"/>
        </w:rPr>
        <w:t>We can see some movement in this direction. Some m</w:t>
      </w:r>
      <w:r w:rsidR="00407463" w:rsidRPr="002909F2">
        <w:rPr>
          <w:rFonts w:ascii="Times New Roman" w:hAnsi="Times New Roman" w:cs="Times New Roman"/>
        </w:rPr>
        <w:t>unicipalities in the US have experimented with limited subsidies to the ridehailing apps to enhance their public transit systems</w:t>
      </w:r>
      <w:r w:rsidR="0030238F" w:rsidRPr="002909F2">
        <w:rPr>
          <w:rFonts w:ascii="Times New Roman" w:hAnsi="Times New Roman" w:cs="Times New Roman"/>
        </w:rPr>
        <w:t xml:space="preserve"> </w:t>
      </w:r>
      <w:r w:rsidR="0030238F" w:rsidRPr="002909F2">
        <w:rPr>
          <w:rFonts w:ascii="Times New Roman" w:hAnsi="Times New Roman" w:cs="Times New Roman"/>
        </w:rPr>
        <w:fldChar w:fldCharType="begin"/>
      </w:r>
      <w:r w:rsidR="006D45C8" w:rsidRPr="002909F2">
        <w:rPr>
          <w:rFonts w:ascii="Times New Roman" w:hAnsi="Times New Roman" w:cs="Times New Roman"/>
        </w:rPr>
        <w:instrText xml:space="preserve"> ADDIN ZOTERO_ITEM CSL_CITATION {"citationID":"mx1A83gi","properties":{"formattedCitation":"(Dungca 2016)","plainCitation":"(Dungca 2016)"},"citationItems":[{"id":2801,"uris":["http://zotero.org/groups/243644/items/D7MSVUBG"],"uri":["http://zotero.org/groups/243644/items/D7MSVUBG"],"itemData":{"id":2801,"type":"article-newspaper","title":"MBTA to subsidize Uber, Lyft rides for customers with disabilities","container-title":"The Boston Globe","URL":"https://www.bostonglobe.com/metro/2016/09/16/first-its-kind-partnership-mbta-subsidize-uber-and-lyft-rides-for-customers-with-disabilities/QDdHJgzg87JpwbOazyW14H/story.html","author":[{"family":"Dungca","given":"Nicole"}],"issued":{"date-parts":[["2016",9,16]]}}}],"schema":"https://github.com/citation-style-language/schema/raw/master/csl-citation.json"} </w:instrText>
      </w:r>
      <w:r w:rsidR="0030238F" w:rsidRPr="002909F2">
        <w:rPr>
          <w:rFonts w:ascii="Times New Roman" w:hAnsi="Times New Roman" w:cs="Times New Roman"/>
        </w:rPr>
        <w:fldChar w:fldCharType="separate"/>
      </w:r>
      <w:r w:rsidR="006D45C8" w:rsidRPr="002909F2">
        <w:rPr>
          <w:rFonts w:ascii="Times New Roman" w:hAnsi="Times New Roman" w:cs="Times New Roman"/>
        </w:rPr>
        <w:t>(Dungca 2016)</w:t>
      </w:r>
      <w:r w:rsidR="0030238F" w:rsidRPr="002909F2">
        <w:rPr>
          <w:rFonts w:ascii="Times New Roman" w:hAnsi="Times New Roman" w:cs="Times New Roman"/>
        </w:rPr>
        <w:fldChar w:fldCharType="end"/>
      </w:r>
      <w:r w:rsidR="00407463" w:rsidRPr="002909F2">
        <w:rPr>
          <w:rFonts w:ascii="Times New Roman" w:hAnsi="Times New Roman" w:cs="Times New Roman"/>
        </w:rPr>
        <w:t xml:space="preserve">. </w:t>
      </w:r>
      <w:r w:rsidR="008F2918">
        <w:rPr>
          <w:rFonts w:ascii="Times New Roman" w:hAnsi="Times New Roman" w:cs="Times New Roman"/>
        </w:rPr>
        <w:t>A few</w:t>
      </w:r>
      <w:r w:rsidR="00407463" w:rsidRPr="002909F2">
        <w:rPr>
          <w:rFonts w:ascii="Times New Roman" w:hAnsi="Times New Roman" w:cs="Times New Roman"/>
        </w:rPr>
        <w:t xml:space="preserve"> are subsidizing platforms to replace public transit services</w:t>
      </w:r>
      <w:r w:rsidR="00224247">
        <w:rPr>
          <w:rFonts w:ascii="Times New Roman" w:hAnsi="Times New Roman" w:cs="Times New Roman"/>
        </w:rPr>
        <w:t xml:space="preserve"> </w:t>
      </w:r>
      <w:r w:rsidR="00224247">
        <w:rPr>
          <w:rFonts w:ascii="Times New Roman" w:hAnsi="Times New Roman" w:cs="Times New Roman"/>
        </w:rPr>
        <w:fldChar w:fldCharType="begin"/>
      </w:r>
      <w:r w:rsidR="00224247">
        <w:rPr>
          <w:rFonts w:ascii="Times New Roman" w:hAnsi="Times New Roman" w:cs="Times New Roman"/>
        </w:rPr>
        <w:instrText xml:space="preserve"> ADDIN ZOTERO_ITEM CSL_CITATION {"citationID":"G94LTfpp","properties":{"formattedCitation":"(Jenkins 2018)","plainCitation":"(Jenkins 2018)"},"citationItems":[{"id":2803,"uris":["http://zotero.org/groups/243644/items/SDAAP6FF"],"uri":["http://zotero.org/groups/243644/items/SDAAP6FF"],"itemData":{"id":2803,"type":"article-newspaper","title":"This City In Texas Is Replacing All of Its Public Buses With $ 3 Via Rides","container-title":"Travel and Leisure","URL":"http://www.travelandleisure.com/travel-news/arlington-texas-via-ride-share-buses","author":[{"family":"Jenkins","given":"Aric"}],"issued":{"date-parts":[["2018",3,13]]}}}],"schema":"https://github.com/citation-style-language/schema/raw/master/csl-citation.json"} </w:instrText>
      </w:r>
      <w:r w:rsidR="00224247">
        <w:rPr>
          <w:rFonts w:ascii="Times New Roman" w:hAnsi="Times New Roman" w:cs="Times New Roman"/>
        </w:rPr>
        <w:fldChar w:fldCharType="separate"/>
      </w:r>
      <w:r w:rsidR="00224247" w:rsidRPr="00224247">
        <w:rPr>
          <w:rFonts w:ascii="Times New Roman" w:hAnsi="Times New Roman" w:cs="Times New Roman"/>
        </w:rPr>
        <w:t>(Jenkins 2018)</w:t>
      </w:r>
      <w:r w:rsidR="00224247">
        <w:rPr>
          <w:rFonts w:ascii="Times New Roman" w:hAnsi="Times New Roman" w:cs="Times New Roman"/>
        </w:rPr>
        <w:fldChar w:fldCharType="end"/>
      </w:r>
      <w:r w:rsidR="00407463" w:rsidRPr="002909F2">
        <w:rPr>
          <w:rFonts w:ascii="Times New Roman" w:hAnsi="Times New Roman" w:cs="Times New Roman"/>
        </w:rPr>
        <w:t xml:space="preserve">. </w:t>
      </w:r>
      <w:r w:rsidR="00D17A46" w:rsidRPr="002909F2">
        <w:rPr>
          <w:rFonts w:ascii="Times New Roman" w:hAnsi="Times New Roman" w:cs="Times New Roman"/>
        </w:rPr>
        <w:t xml:space="preserve">Revenues from taxes on ridehailing are being used to fund infrastructure. </w:t>
      </w:r>
      <w:r w:rsidR="00407463" w:rsidRPr="002909F2">
        <w:rPr>
          <w:rFonts w:ascii="Times New Roman" w:hAnsi="Times New Roman" w:cs="Times New Roman"/>
        </w:rPr>
        <w:t xml:space="preserve">Airbnb has mobilized its hosts to house refugees in Europe and evacuees in the US, proving the </w:t>
      </w:r>
      <w:r w:rsidR="00736BBC" w:rsidRPr="002909F2">
        <w:rPr>
          <w:rFonts w:ascii="Times New Roman" w:hAnsi="Times New Roman" w:cs="Times New Roman"/>
        </w:rPr>
        <w:t xml:space="preserve">some </w:t>
      </w:r>
      <w:r w:rsidR="00407463" w:rsidRPr="002909F2">
        <w:rPr>
          <w:rFonts w:ascii="Times New Roman" w:hAnsi="Times New Roman" w:cs="Times New Roman"/>
        </w:rPr>
        <w:t xml:space="preserve">viability of its model for </w:t>
      </w:r>
      <w:r w:rsidR="003D0118" w:rsidRPr="002909F2">
        <w:rPr>
          <w:rFonts w:ascii="Times New Roman" w:hAnsi="Times New Roman" w:cs="Times New Roman"/>
        </w:rPr>
        <w:t>emergency management</w:t>
      </w:r>
      <w:r w:rsidR="006D45C8" w:rsidRPr="002909F2">
        <w:rPr>
          <w:rFonts w:ascii="Times New Roman" w:hAnsi="Times New Roman" w:cs="Times New Roman"/>
        </w:rPr>
        <w:t xml:space="preserve"> </w:t>
      </w:r>
      <w:r w:rsidR="006D45C8" w:rsidRPr="002909F2">
        <w:rPr>
          <w:rFonts w:ascii="Times New Roman" w:hAnsi="Times New Roman" w:cs="Times New Roman"/>
        </w:rPr>
        <w:fldChar w:fldCharType="begin"/>
      </w:r>
      <w:r w:rsidR="006D45C8" w:rsidRPr="002909F2">
        <w:rPr>
          <w:rFonts w:ascii="Times New Roman" w:hAnsi="Times New Roman" w:cs="Times New Roman"/>
        </w:rPr>
        <w:instrText xml:space="preserve"> ADDIN ZOTERO_ITEM CSL_CITATION {"citationID":"roVmFWJL","properties":{"formattedCitation":"(Shen 2017)","plainCitation":"(Shen 2017)"},"citationItems":[{"id":2810,"uris":["http://zotero.org/groups/243644/items/562RG64K"],"uri":["http://zotero.org/groups/243644/items/562RG64K"],"itemData":{"id":2810,"type":"article-newspaper","title":"Airbnb Offers Free Homes to Hurricane Irma Evacuees","container-title":"Fortune","URL":"http://fortune.com/2017/09/09/hurricane-irma-airbnb-shelter/","author":[{"family":"Shen","given":"Lucinda"}],"issued":{"date-parts":[["2017"]]}}}],"schema":"https://github.com/citation-style-language/schema/raw/master/csl-citation.json"} </w:instrText>
      </w:r>
      <w:r w:rsidR="006D45C8" w:rsidRPr="002909F2">
        <w:rPr>
          <w:rFonts w:ascii="Times New Roman" w:hAnsi="Times New Roman" w:cs="Times New Roman"/>
        </w:rPr>
        <w:fldChar w:fldCharType="separate"/>
      </w:r>
      <w:r w:rsidR="006D45C8" w:rsidRPr="002909F2">
        <w:rPr>
          <w:rFonts w:ascii="Times New Roman" w:hAnsi="Times New Roman" w:cs="Times New Roman"/>
        </w:rPr>
        <w:t>(Shen 2017)</w:t>
      </w:r>
      <w:r w:rsidR="006D45C8" w:rsidRPr="002909F2">
        <w:rPr>
          <w:rFonts w:ascii="Times New Roman" w:hAnsi="Times New Roman" w:cs="Times New Roman"/>
        </w:rPr>
        <w:fldChar w:fldCharType="end"/>
      </w:r>
      <w:r w:rsidR="00407463" w:rsidRPr="002909F2">
        <w:rPr>
          <w:rFonts w:ascii="Times New Roman" w:hAnsi="Times New Roman" w:cs="Times New Roman"/>
        </w:rPr>
        <w:t>. However, these developments do not reduce the urgent need for better and clear regulation of the for-profit sharing economy or begin to tackle the difficult task of doing so.</w:t>
      </w:r>
      <w:r w:rsidR="00D17A46" w:rsidRPr="002909F2">
        <w:rPr>
          <w:rFonts w:ascii="Times New Roman" w:hAnsi="Times New Roman" w:cs="Times New Roman"/>
        </w:rPr>
        <w:t xml:space="preserve"> We are more optimistic about the possibility of adequate regulation in Europe than the U.S., where the political power of the big platforms remains formidable.</w:t>
      </w:r>
    </w:p>
    <w:p w14:paraId="565A5B00" w14:textId="77777777" w:rsidR="005A18F5" w:rsidRPr="002909F2" w:rsidRDefault="005A18F5" w:rsidP="0027707C">
      <w:pPr>
        <w:jc w:val="both"/>
        <w:rPr>
          <w:rFonts w:ascii="Times New Roman" w:hAnsi="Times New Roman" w:cs="Times New Roman"/>
        </w:rPr>
      </w:pPr>
    </w:p>
    <w:p w14:paraId="698AFC8C" w14:textId="77777777" w:rsidR="00680F69" w:rsidRPr="002909F2" w:rsidRDefault="005A18F5" w:rsidP="0027707C">
      <w:pPr>
        <w:jc w:val="both"/>
        <w:rPr>
          <w:rFonts w:ascii="Times New Roman" w:hAnsi="Times New Roman" w:cs="Times New Roman"/>
          <w:b/>
        </w:rPr>
      </w:pPr>
      <w:r w:rsidRPr="002909F2">
        <w:rPr>
          <w:rFonts w:ascii="Times New Roman" w:hAnsi="Times New Roman" w:cs="Times New Roman"/>
          <w:b/>
        </w:rPr>
        <w:t>Concluding Thought</w:t>
      </w:r>
      <w:r w:rsidR="00680F69" w:rsidRPr="002909F2">
        <w:rPr>
          <w:rFonts w:ascii="Times New Roman" w:hAnsi="Times New Roman" w:cs="Times New Roman"/>
          <w:b/>
        </w:rPr>
        <w:t>s</w:t>
      </w:r>
    </w:p>
    <w:p w14:paraId="559D107D" w14:textId="77777777" w:rsidR="002909F2" w:rsidRPr="002909F2" w:rsidRDefault="002909F2" w:rsidP="0027707C">
      <w:pPr>
        <w:jc w:val="both"/>
        <w:rPr>
          <w:rFonts w:ascii="Times New Roman" w:hAnsi="Times New Roman" w:cs="Times New Roman"/>
        </w:rPr>
      </w:pPr>
    </w:p>
    <w:p w14:paraId="42C0BA92" w14:textId="40E07FBD" w:rsidR="002909F2" w:rsidRDefault="002909F2" w:rsidP="0027707C">
      <w:pPr>
        <w:jc w:val="both"/>
        <w:rPr>
          <w:rFonts w:ascii="Times New Roman" w:hAnsi="Times New Roman" w:cs="Times New Roman"/>
        </w:rPr>
      </w:pPr>
      <w:r>
        <w:rPr>
          <w:rFonts w:ascii="Times New Roman" w:hAnsi="Times New Roman" w:cs="Times New Roman"/>
        </w:rPr>
        <w:t xml:space="preserve">We began this chapter by noting that the emergence of the “sharing economy” has engendered considerable debate. </w:t>
      </w:r>
      <w:r w:rsidR="00CF24AC">
        <w:rPr>
          <w:rFonts w:ascii="Times New Roman" w:hAnsi="Times New Roman" w:cs="Times New Roman"/>
        </w:rPr>
        <w:t xml:space="preserve">Critics have assailed platform companies for their </w:t>
      </w:r>
      <w:r>
        <w:rPr>
          <w:rFonts w:ascii="Times New Roman" w:hAnsi="Times New Roman" w:cs="Times New Roman"/>
        </w:rPr>
        <w:t xml:space="preserve">treatment of labor, </w:t>
      </w:r>
      <w:r w:rsidR="00CF24AC">
        <w:rPr>
          <w:rFonts w:ascii="Times New Roman" w:hAnsi="Times New Roman" w:cs="Times New Roman"/>
        </w:rPr>
        <w:t xml:space="preserve">impacts on </w:t>
      </w:r>
      <w:r>
        <w:rPr>
          <w:rFonts w:ascii="Times New Roman" w:hAnsi="Times New Roman" w:cs="Times New Roman"/>
        </w:rPr>
        <w:t xml:space="preserve">the supply and price of urban housing, </w:t>
      </w:r>
      <w:r w:rsidR="00CF24AC">
        <w:rPr>
          <w:rFonts w:ascii="Times New Roman" w:hAnsi="Times New Roman" w:cs="Times New Roman"/>
        </w:rPr>
        <w:t xml:space="preserve">and toleration of </w:t>
      </w:r>
      <w:r>
        <w:rPr>
          <w:rFonts w:ascii="Times New Roman" w:hAnsi="Times New Roman" w:cs="Times New Roman"/>
        </w:rPr>
        <w:t xml:space="preserve">racial </w:t>
      </w:r>
      <w:r w:rsidR="00CF24AC">
        <w:rPr>
          <w:rFonts w:ascii="Times New Roman" w:hAnsi="Times New Roman" w:cs="Times New Roman"/>
        </w:rPr>
        <w:t xml:space="preserve">discrimination. Additional concerns center on how monetizing household assets may change the culture of everyday life, leading to a hyper-commodification of social relations. While the existing literature on these issues remains limited, we attempted to shed light on a number of these debates, with an emphasis on those most closely connected to consumption. A key finding in our research is that consumers and providers </w:t>
      </w:r>
      <w:r w:rsidR="008F2918">
        <w:rPr>
          <w:rFonts w:ascii="Times New Roman" w:hAnsi="Times New Roman" w:cs="Times New Roman"/>
        </w:rPr>
        <w:t>(</w:t>
      </w:r>
      <w:r w:rsidR="00654858">
        <w:rPr>
          <w:rFonts w:ascii="Times New Roman" w:hAnsi="Times New Roman" w:cs="Times New Roman"/>
        </w:rPr>
        <w:t xml:space="preserve">especially </w:t>
      </w:r>
      <w:r w:rsidR="00CF24AC">
        <w:rPr>
          <w:rFonts w:ascii="Times New Roman" w:hAnsi="Times New Roman" w:cs="Times New Roman"/>
        </w:rPr>
        <w:t>outside of the ridehailing segment</w:t>
      </w:r>
      <w:r w:rsidR="008F2918">
        <w:rPr>
          <w:rFonts w:ascii="Times New Roman" w:hAnsi="Times New Roman" w:cs="Times New Roman"/>
        </w:rPr>
        <w:t>)</w:t>
      </w:r>
      <w:r w:rsidR="00CF24AC">
        <w:rPr>
          <w:rFonts w:ascii="Times New Roman" w:hAnsi="Times New Roman" w:cs="Times New Roman"/>
        </w:rPr>
        <w:t>, see their activities in this sector as contributing to a new type</w:t>
      </w:r>
      <w:r w:rsidR="00654858">
        <w:rPr>
          <w:rFonts w:ascii="Times New Roman" w:hAnsi="Times New Roman" w:cs="Times New Roman"/>
        </w:rPr>
        <w:t xml:space="preserve"> of economic exchange. They are</w:t>
      </w:r>
      <w:r w:rsidR="00CF24AC">
        <w:rPr>
          <w:rFonts w:ascii="Times New Roman" w:hAnsi="Times New Roman" w:cs="Times New Roman"/>
        </w:rPr>
        <w:t xml:space="preserve"> engaged in moral projects that are based on personal relations, trust, and autonomy. They feel that even the big platforms are alternatives to global companies </w:t>
      </w:r>
      <w:r w:rsidR="00654858">
        <w:rPr>
          <w:rFonts w:ascii="Times New Roman" w:hAnsi="Times New Roman" w:cs="Times New Roman"/>
        </w:rPr>
        <w:t>that</w:t>
      </w:r>
      <w:r w:rsidR="00CF24AC">
        <w:rPr>
          <w:rFonts w:ascii="Times New Roman" w:hAnsi="Times New Roman" w:cs="Times New Roman"/>
        </w:rPr>
        <w:t xml:space="preserve"> lack accountability, transparency and ethics. </w:t>
      </w:r>
      <w:r w:rsidR="0052486F">
        <w:rPr>
          <w:rFonts w:ascii="Times New Roman" w:hAnsi="Times New Roman" w:cs="Times New Roman"/>
        </w:rPr>
        <w:t>T</w:t>
      </w:r>
      <w:r w:rsidR="00CF24AC">
        <w:rPr>
          <w:rFonts w:ascii="Times New Roman" w:hAnsi="Times New Roman" w:cs="Times New Roman"/>
        </w:rPr>
        <w:t>hey part company with critics who see the platform economy as the latest leading edge of neo-liberalism.</w:t>
      </w:r>
      <w:r w:rsidR="008F2918">
        <w:rPr>
          <w:rFonts w:ascii="Times New Roman" w:hAnsi="Times New Roman" w:cs="Times New Roman"/>
        </w:rPr>
        <w:t xml:space="preserve"> </w:t>
      </w:r>
      <w:r w:rsidR="0052486F">
        <w:rPr>
          <w:rFonts w:ascii="Times New Roman" w:hAnsi="Times New Roman" w:cs="Times New Roman"/>
        </w:rPr>
        <w:lastRenderedPageBreak/>
        <w:t>Y</w:t>
      </w:r>
      <w:r w:rsidR="008F2918">
        <w:rPr>
          <w:rFonts w:ascii="Times New Roman" w:hAnsi="Times New Roman" w:cs="Times New Roman"/>
        </w:rPr>
        <w:t xml:space="preserve">et there is mounting evidence that on a number of grounds—discrimination, exploitation of workers, housing supply—the critics have a point. Even as they are offering new, more personalized ways to make </w:t>
      </w:r>
      <w:r w:rsidR="00654858">
        <w:rPr>
          <w:rFonts w:ascii="Times New Roman" w:hAnsi="Times New Roman" w:cs="Times New Roman"/>
        </w:rPr>
        <w:t xml:space="preserve">and save </w:t>
      </w:r>
      <w:r w:rsidR="008F2918">
        <w:rPr>
          <w:rFonts w:ascii="Times New Roman" w:hAnsi="Times New Roman" w:cs="Times New Roman"/>
        </w:rPr>
        <w:t>money, the</w:t>
      </w:r>
      <w:r w:rsidR="00CC7AF5">
        <w:rPr>
          <w:rFonts w:ascii="Times New Roman" w:hAnsi="Times New Roman" w:cs="Times New Roman"/>
        </w:rPr>
        <w:t xml:space="preserve"> platforms</w:t>
      </w:r>
      <w:r w:rsidR="008F2918">
        <w:rPr>
          <w:rFonts w:ascii="Times New Roman" w:hAnsi="Times New Roman" w:cs="Times New Roman"/>
        </w:rPr>
        <w:t xml:space="preserve"> are also responsible for a variety of adverse effects. </w:t>
      </w:r>
      <w:r w:rsidR="0052486F">
        <w:rPr>
          <w:rFonts w:ascii="Times New Roman" w:hAnsi="Times New Roman" w:cs="Times New Roman"/>
        </w:rPr>
        <w:t>T</w:t>
      </w:r>
      <w:r w:rsidR="00E42FFF">
        <w:rPr>
          <w:rFonts w:ascii="Times New Roman" w:hAnsi="Times New Roman" w:cs="Times New Roman"/>
        </w:rPr>
        <w:t>he non-profits, which rarely have negative impacts, have failed to scale. They remain small and generally unable to compete with the large commercial companies.</w:t>
      </w:r>
    </w:p>
    <w:p w14:paraId="5D88F338" w14:textId="77777777" w:rsidR="00E42FFF" w:rsidRDefault="00E42FFF" w:rsidP="0027707C">
      <w:pPr>
        <w:jc w:val="both"/>
        <w:rPr>
          <w:rFonts w:ascii="Times New Roman" w:hAnsi="Times New Roman" w:cs="Times New Roman"/>
        </w:rPr>
      </w:pPr>
    </w:p>
    <w:p w14:paraId="076CCE74" w14:textId="02B30447" w:rsidR="0088726A" w:rsidRDefault="00E42FFF" w:rsidP="0027707C">
      <w:pPr>
        <w:jc w:val="both"/>
        <w:rPr>
          <w:rFonts w:ascii="Times New Roman" w:hAnsi="Times New Roman" w:cs="Times New Roman"/>
        </w:rPr>
      </w:pPr>
      <w:r>
        <w:rPr>
          <w:rFonts w:ascii="Times New Roman" w:hAnsi="Times New Roman" w:cs="Times New Roman"/>
        </w:rPr>
        <w:t>At the moment, these debates are hard to resolve</w:t>
      </w:r>
      <w:r w:rsidR="0088726A">
        <w:rPr>
          <w:rFonts w:ascii="Times New Roman" w:hAnsi="Times New Roman" w:cs="Times New Roman"/>
        </w:rPr>
        <w:t xml:space="preserve">, in large part because the sector is quite dynamic. Platforms change policies frequently. In some cases, such as Uber and Lyft, policy change is near-continuous. In others, such as TaskRabbit, there have been numerous “pivots,” or re-formulations of the business model and the basic operation of the site. </w:t>
      </w:r>
      <w:r w:rsidR="0052486F">
        <w:rPr>
          <w:rFonts w:ascii="Times New Roman" w:hAnsi="Times New Roman" w:cs="Times New Roman"/>
        </w:rPr>
        <w:t>For</w:t>
      </w:r>
      <w:r w:rsidR="0088726A">
        <w:rPr>
          <w:rFonts w:ascii="Times New Roman" w:hAnsi="Times New Roman" w:cs="Times New Roman"/>
        </w:rPr>
        <w:t xml:space="preserve"> Airbnb</w:t>
      </w:r>
      <w:r w:rsidR="004B6E91">
        <w:rPr>
          <w:rFonts w:ascii="Times New Roman" w:hAnsi="Times New Roman" w:cs="Times New Roman"/>
        </w:rPr>
        <w:t>,</w:t>
      </w:r>
      <w:r w:rsidR="0088726A">
        <w:rPr>
          <w:rFonts w:ascii="Times New Roman" w:hAnsi="Times New Roman" w:cs="Times New Roman"/>
        </w:rPr>
        <w:t xml:space="preserve"> change has come from various</w:t>
      </w:r>
      <w:r w:rsidR="004B6E91">
        <w:rPr>
          <w:rFonts w:ascii="Times New Roman" w:hAnsi="Times New Roman" w:cs="Times New Roman"/>
        </w:rPr>
        <w:t xml:space="preserve"> quarters</w:t>
      </w:r>
      <w:r w:rsidR="0088726A">
        <w:rPr>
          <w:rFonts w:ascii="Times New Roman" w:hAnsi="Times New Roman" w:cs="Times New Roman"/>
        </w:rPr>
        <w:t xml:space="preserve">. </w:t>
      </w:r>
      <w:r w:rsidR="004B6E91">
        <w:rPr>
          <w:rFonts w:ascii="Times New Roman" w:hAnsi="Times New Roman" w:cs="Times New Roman"/>
        </w:rPr>
        <w:t>In the early days</w:t>
      </w:r>
      <w:r w:rsidR="0052486F">
        <w:rPr>
          <w:rFonts w:ascii="Times New Roman" w:hAnsi="Times New Roman" w:cs="Times New Roman"/>
        </w:rPr>
        <w:t>,</w:t>
      </w:r>
      <w:r w:rsidR="004B6E91">
        <w:rPr>
          <w:rFonts w:ascii="Times New Roman" w:hAnsi="Times New Roman" w:cs="Times New Roman"/>
        </w:rPr>
        <w:t xml:space="preserve"> it consisted of </w:t>
      </w:r>
      <w:r w:rsidR="0088726A">
        <w:rPr>
          <w:rFonts w:ascii="Times New Roman" w:hAnsi="Times New Roman" w:cs="Times New Roman"/>
        </w:rPr>
        <w:t xml:space="preserve">social encounters </w:t>
      </w:r>
      <w:r w:rsidR="004B6E91">
        <w:rPr>
          <w:rFonts w:ascii="Times New Roman" w:hAnsi="Times New Roman" w:cs="Times New Roman"/>
        </w:rPr>
        <w:t>via shared accommodation</w:t>
      </w:r>
      <w:r w:rsidR="0088726A">
        <w:rPr>
          <w:rFonts w:ascii="Times New Roman" w:hAnsi="Times New Roman" w:cs="Times New Roman"/>
        </w:rPr>
        <w:t xml:space="preserve">. Over time, hosts </w:t>
      </w:r>
      <w:r w:rsidR="0052486F">
        <w:rPr>
          <w:rFonts w:ascii="Times New Roman" w:hAnsi="Times New Roman" w:cs="Times New Roman"/>
        </w:rPr>
        <w:t xml:space="preserve">became </w:t>
      </w:r>
      <w:r w:rsidR="0088726A">
        <w:rPr>
          <w:rFonts w:ascii="Times New Roman" w:hAnsi="Times New Roman" w:cs="Times New Roman"/>
        </w:rPr>
        <w:t>more likely to vacate their premises, commercial operators flooded onto the site, and “entire home” listings came to dominate. As a result, political pushback in larger cities led to regulations that seem likely to exclude commercial operators and restrict absentee hosts. What looked like convergence to a business-as-usual lodging company may now be a case of returning to its more alternative roots. And yet it is prem</w:t>
      </w:r>
      <w:r w:rsidR="002E384E">
        <w:rPr>
          <w:rFonts w:ascii="Times New Roman" w:hAnsi="Times New Roman" w:cs="Times New Roman"/>
        </w:rPr>
        <w:t>ature to make firm conclusions.</w:t>
      </w:r>
    </w:p>
    <w:p w14:paraId="2F659621" w14:textId="77777777" w:rsidR="0088726A" w:rsidRDefault="0088726A" w:rsidP="0027707C">
      <w:pPr>
        <w:jc w:val="both"/>
        <w:rPr>
          <w:rFonts w:ascii="Times New Roman" w:hAnsi="Times New Roman" w:cs="Times New Roman"/>
        </w:rPr>
      </w:pPr>
    </w:p>
    <w:p w14:paraId="5130297C" w14:textId="058495DD" w:rsidR="00CF24AC" w:rsidRDefault="0088726A" w:rsidP="0027707C">
      <w:pPr>
        <w:jc w:val="both"/>
        <w:rPr>
          <w:rFonts w:ascii="Times New Roman" w:hAnsi="Times New Roman" w:cs="Times New Roman"/>
        </w:rPr>
      </w:pPr>
      <w:r>
        <w:rPr>
          <w:rFonts w:ascii="Times New Roman" w:hAnsi="Times New Roman" w:cs="Times New Roman"/>
        </w:rPr>
        <w:t xml:space="preserve">Another reason to expect continued change is that the current labor force is </w:t>
      </w:r>
      <w:r w:rsidR="00E42FFF">
        <w:rPr>
          <w:rFonts w:ascii="Times New Roman" w:hAnsi="Times New Roman" w:cs="Times New Roman"/>
        </w:rPr>
        <w:t xml:space="preserve">diverse, in terms of economic situations, motives and needs. We have found that platforms that work well for supplementary earners </w:t>
      </w:r>
      <w:r>
        <w:rPr>
          <w:rFonts w:ascii="Times New Roman" w:hAnsi="Times New Roman" w:cs="Times New Roman"/>
        </w:rPr>
        <w:t xml:space="preserve">(currently the majority) </w:t>
      </w:r>
      <w:r w:rsidR="00E42FFF">
        <w:rPr>
          <w:rFonts w:ascii="Times New Roman" w:hAnsi="Times New Roman" w:cs="Times New Roman"/>
        </w:rPr>
        <w:t xml:space="preserve">may be unable to provide decent work and income for full-timers (Schor et al 2017). Will there be growing pressure for earners to put in longer hours? We know that ridehailing companies are already doing quite a bit to induce more work from their drivers. Airbnb has also attempted to entice hosts to book more nights. If </w:t>
      </w:r>
      <w:r>
        <w:rPr>
          <w:rFonts w:ascii="Times New Roman" w:hAnsi="Times New Roman" w:cs="Times New Roman"/>
        </w:rPr>
        <w:t>supplementary earners become less numerous, will labor conditions become more exploitative? Is Uber the “canary in the coal mine”? Or is it an outlier—a predatory company that will be brought to heel by regulation and competition?</w:t>
      </w:r>
    </w:p>
    <w:p w14:paraId="57C78BBC" w14:textId="77777777" w:rsidR="0088726A" w:rsidRDefault="0088726A" w:rsidP="0027707C">
      <w:pPr>
        <w:jc w:val="both"/>
        <w:rPr>
          <w:rFonts w:ascii="Times New Roman" w:hAnsi="Times New Roman" w:cs="Times New Roman"/>
        </w:rPr>
      </w:pPr>
    </w:p>
    <w:p w14:paraId="06833EA5" w14:textId="481C1324" w:rsidR="008F2918" w:rsidRDefault="0088726A" w:rsidP="0027707C">
      <w:pPr>
        <w:jc w:val="both"/>
        <w:rPr>
          <w:rFonts w:ascii="Times New Roman" w:hAnsi="Times New Roman" w:cs="Times New Roman"/>
        </w:rPr>
      </w:pPr>
      <w:r>
        <w:rPr>
          <w:rFonts w:ascii="Times New Roman" w:hAnsi="Times New Roman" w:cs="Times New Roman"/>
        </w:rPr>
        <w:t>In some ways, debates about the sharing economy have been as much about the future as the present. Proponents envision a world in which traditional employment has been eliminated, workers have autonomy and flexibility, and efficiency reigns. Critics also see platforms taking over, and developing unchecked market power over both workers and consumers. A decade in, it’s clear that there is not one path that all platforms follow</w:t>
      </w:r>
      <w:r w:rsidR="002E384E">
        <w:rPr>
          <w:rFonts w:ascii="Times New Roman" w:hAnsi="Times New Roman" w:cs="Times New Roman"/>
        </w:rPr>
        <w:t>. It’s also clear</w:t>
      </w:r>
      <w:r>
        <w:rPr>
          <w:rFonts w:ascii="Times New Roman" w:hAnsi="Times New Roman" w:cs="Times New Roman"/>
        </w:rPr>
        <w:t xml:space="preserve"> that trajectories are by no means linear. </w:t>
      </w:r>
      <w:r w:rsidR="00E32BA4">
        <w:rPr>
          <w:rFonts w:ascii="Times New Roman" w:hAnsi="Times New Roman" w:cs="Times New Roman"/>
        </w:rPr>
        <w:t>P</w:t>
      </w:r>
      <w:r w:rsidR="002E384E">
        <w:rPr>
          <w:rFonts w:ascii="Times New Roman" w:hAnsi="Times New Roman" w:cs="Times New Roman"/>
        </w:rPr>
        <w:t>erhaps e</w:t>
      </w:r>
      <w:r>
        <w:rPr>
          <w:rFonts w:ascii="Times New Roman" w:hAnsi="Times New Roman" w:cs="Times New Roman"/>
        </w:rPr>
        <w:t xml:space="preserve">ven more importantly, the developing regulatory environment suggests that </w:t>
      </w:r>
      <w:r w:rsidR="00A10F12">
        <w:rPr>
          <w:rFonts w:ascii="Times New Roman" w:hAnsi="Times New Roman" w:cs="Times New Roman"/>
        </w:rPr>
        <w:t>if</w:t>
      </w:r>
      <w:r>
        <w:rPr>
          <w:rFonts w:ascii="Times New Roman" w:hAnsi="Times New Roman" w:cs="Times New Roman"/>
        </w:rPr>
        <w:t xml:space="preserve"> consumers, providers, citizens and policymakers weigh in</w:t>
      </w:r>
      <w:r w:rsidR="00A10F12">
        <w:rPr>
          <w:rFonts w:ascii="Times New Roman" w:hAnsi="Times New Roman" w:cs="Times New Roman"/>
        </w:rPr>
        <w:t xml:space="preserve"> forcefully</w:t>
      </w:r>
      <w:r>
        <w:rPr>
          <w:rFonts w:ascii="Times New Roman" w:hAnsi="Times New Roman" w:cs="Times New Roman"/>
        </w:rPr>
        <w:t xml:space="preserve">, there is hope for aligning the sector to the common good claims with which it began.  </w:t>
      </w:r>
    </w:p>
    <w:p w14:paraId="76C23AAB" w14:textId="77777777" w:rsidR="002909F2" w:rsidRPr="002909F2" w:rsidRDefault="002909F2" w:rsidP="0027707C">
      <w:pPr>
        <w:jc w:val="both"/>
        <w:rPr>
          <w:rFonts w:ascii="Times New Roman" w:hAnsi="Times New Roman" w:cs="Times New Roman"/>
        </w:rPr>
      </w:pPr>
    </w:p>
    <w:p w14:paraId="570E8517" w14:textId="2E82956E" w:rsidR="000257D0" w:rsidRPr="002909F2" w:rsidRDefault="000257D0" w:rsidP="002E5447">
      <w:pPr>
        <w:rPr>
          <w:rFonts w:ascii="Times New Roman" w:hAnsi="Times New Roman" w:cs="Times New Roman"/>
        </w:rPr>
      </w:pPr>
      <w:r w:rsidRPr="002909F2">
        <w:rPr>
          <w:rFonts w:ascii="Times New Roman" w:hAnsi="Times New Roman" w:cs="Times New Roman"/>
        </w:rPr>
        <w:br w:type="page"/>
      </w:r>
    </w:p>
    <w:p w14:paraId="6314A0B7" w14:textId="6B32BD79" w:rsidR="000257D0" w:rsidRPr="002909F2" w:rsidRDefault="0069343C" w:rsidP="002E5447">
      <w:pPr>
        <w:jc w:val="both"/>
        <w:rPr>
          <w:rFonts w:ascii="Times New Roman" w:hAnsi="Times New Roman" w:cs="Times New Roman"/>
        </w:rPr>
      </w:pPr>
      <w:r w:rsidRPr="002909F2">
        <w:rPr>
          <w:rFonts w:ascii="Times New Roman" w:hAnsi="Times New Roman" w:cs="Times New Roman"/>
        </w:rPr>
        <w:lastRenderedPageBreak/>
        <w:t>Bibliography</w:t>
      </w:r>
    </w:p>
    <w:p w14:paraId="149BBAAE" w14:textId="7C1A0970" w:rsidR="0069343C" w:rsidRPr="002909F2" w:rsidRDefault="0069343C" w:rsidP="002E5447">
      <w:pPr>
        <w:jc w:val="both"/>
        <w:rPr>
          <w:rFonts w:ascii="Times New Roman" w:hAnsi="Times New Roman" w:cs="Times New Roman"/>
        </w:rPr>
      </w:pPr>
    </w:p>
    <w:p w14:paraId="14DBF250" w14:textId="5E6993B2" w:rsidR="00E17E3C" w:rsidRPr="00A8090D" w:rsidRDefault="0069343C" w:rsidP="00A8090D">
      <w:pPr>
        <w:pStyle w:val="Bibliography"/>
        <w:rPr>
          <w:rFonts w:ascii="Times New Roman" w:hAnsi="Times New Roman" w:cs="Times New Roman"/>
        </w:rPr>
      </w:pPr>
      <w:r w:rsidRPr="00A8090D">
        <w:rPr>
          <w:rFonts w:ascii="Times New Roman" w:hAnsi="Times New Roman" w:cs="Times New Roman"/>
        </w:rPr>
        <w:fldChar w:fldCharType="begin"/>
      </w:r>
      <w:r w:rsidR="00E17E3C" w:rsidRPr="00A8090D">
        <w:rPr>
          <w:rFonts w:ascii="Times New Roman" w:hAnsi="Times New Roman" w:cs="Times New Roman"/>
        </w:rPr>
        <w:instrText xml:space="preserve"> ADDIN ZOTERO_BIBL {"custom":[]} CSL_BIBLIOGRAPHY </w:instrText>
      </w:r>
      <w:r w:rsidRPr="00A8090D">
        <w:rPr>
          <w:rFonts w:ascii="Times New Roman" w:hAnsi="Times New Roman" w:cs="Times New Roman"/>
        </w:rPr>
        <w:fldChar w:fldCharType="separate"/>
      </w:r>
      <w:r w:rsidR="00E17E3C" w:rsidRPr="00A8090D">
        <w:rPr>
          <w:rFonts w:ascii="Times New Roman" w:hAnsi="Times New Roman" w:cs="Times New Roman"/>
        </w:rPr>
        <w:t xml:space="preserve">Abrahao, Bruno, Paolo Parigi, Alok Gupta, and Karen S. Cook. 2017. “Reputation Offsets Trust Judgments Based on Social Biases among Airbnb Users.” </w:t>
      </w:r>
      <w:r w:rsidR="00E17E3C" w:rsidRPr="00A8090D">
        <w:rPr>
          <w:rFonts w:ascii="Times New Roman" w:hAnsi="Times New Roman" w:cs="Times New Roman"/>
          <w:i/>
          <w:iCs/>
        </w:rPr>
        <w:t>Proceedings of the National Academy of Sciences</w:t>
      </w:r>
      <w:r w:rsidR="00E17E3C" w:rsidRPr="00A8090D">
        <w:rPr>
          <w:rFonts w:ascii="Times New Roman" w:hAnsi="Times New Roman" w:cs="Times New Roman"/>
        </w:rPr>
        <w:t xml:space="preserve"> 114 (37): 201604234. https://doi.org/10.1073/pnas.1604234114.</w:t>
      </w:r>
    </w:p>
    <w:p w14:paraId="54EBA5A0"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Acevedo, Deepa Das. 2016. “Regulating Employment Relationships in the Sharing Economy.” </w:t>
      </w:r>
      <w:r w:rsidRPr="00A8090D">
        <w:rPr>
          <w:rFonts w:ascii="Times New Roman" w:hAnsi="Times New Roman" w:cs="Times New Roman"/>
          <w:i/>
          <w:iCs/>
        </w:rPr>
        <w:t>Emp. Rts. &amp; Emp. Pol’y J.</w:t>
      </w:r>
      <w:r w:rsidRPr="00A8090D">
        <w:rPr>
          <w:rFonts w:ascii="Times New Roman" w:hAnsi="Times New Roman" w:cs="Times New Roman"/>
        </w:rPr>
        <w:t xml:space="preserve"> 20: 1.</w:t>
      </w:r>
    </w:p>
    <w:p w14:paraId="6F3DDEA9"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Arnould, E. J., and A. S. Rose. 2015. “Mutuality: Critique and Substitute for Belk’s ‘sharing.’” </w:t>
      </w:r>
      <w:r w:rsidRPr="00A8090D">
        <w:rPr>
          <w:rFonts w:ascii="Times New Roman" w:hAnsi="Times New Roman" w:cs="Times New Roman"/>
          <w:i/>
          <w:iCs/>
        </w:rPr>
        <w:t>Marketing Theory</w:t>
      </w:r>
      <w:r w:rsidRPr="00A8090D">
        <w:rPr>
          <w:rFonts w:ascii="Times New Roman" w:hAnsi="Times New Roman" w:cs="Times New Roman"/>
        </w:rPr>
        <w:t>, March. https://doi.org/10.1177/1470593115572669.</w:t>
      </w:r>
    </w:p>
    <w:p w14:paraId="3393FD0B"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Barron, Kyle, Edward Kung, and Davide Proserpio. 2017. “The Sharing Economy and Housing Affordability: Evidence from Airbnb.” </w:t>
      </w:r>
      <w:r w:rsidRPr="00A8090D">
        <w:rPr>
          <w:rFonts w:ascii="Times New Roman" w:hAnsi="Times New Roman" w:cs="Times New Roman"/>
          <w:i/>
          <w:iCs/>
        </w:rPr>
        <w:t>Working Paper</w:t>
      </w:r>
      <w:r w:rsidRPr="00A8090D">
        <w:rPr>
          <w:rFonts w:ascii="Times New Roman" w:hAnsi="Times New Roman" w:cs="Times New Roman"/>
        </w:rPr>
        <w:t>. https://ssrn.com/abstract=3006832.</w:t>
      </w:r>
    </w:p>
    <w:p w14:paraId="4F5F6E61"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Bauwens, Michael, and Yurek Onzia. 2017. “A Commons Transition Plan for the City of Ghent.” </w:t>
      </w:r>
      <w:r w:rsidRPr="00A8090D">
        <w:rPr>
          <w:rFonts w:ascii="Times New Roman" w:hAnsi="Times New Roman" w:cs="Times New Roman"/>
          <w:i/>
          <w:iCs/>
        </w:rPr>
        <w:t>Commons Transition</w:t>
      </w:r>
      <w:r w:rsidRPr="00A8090D">
        <w:rPr>
          <w:rFonts w:ascii="Times New Roman" w:hAnsi="Times New Roman" w:cs="Times New Roman"/>
        </w:rPr>
        <w:t>, September 8, 2017. http://commonstransition.org/commons-transition-plan-city-ghent/.</w:t>
      </w:r>
    </w:p>
    <w:p w14:paraId="1B1A61D9"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Belk, Russell. 2014. “Sharing versus Pseudo-Sharing in Web 2.0.” </w:t>
      </w:r>
      <w:r w:rsidRPr="00A8090D">
        <w:rPr>
          <w:rFonts w:ascii="Times New Roman" w:hAnsi="Times New Roman" w:cs="Times New Roman"/>
          <w:i/>
          <w:iCs/>
        </w:rPr>
        <w:t>Anthropologist</w:t>
      </w:r>
      <w:r w:rsidRPr="00A8090D">
        <w:rPr>
          <w:rFonts w:ascii="Times New Roman" w:hAnsi="Times New Roman" w:cs="Times New Roman"/>
        </w:rPr>
        <w:t xml:space="preserve"> 18 (1): 7–23. https://doi.org/10.13140/RG.2.1.1630.3842.</w:t>
      </w:r>
    </w:p>
    <w:p w14:paraId="5E2876CE"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Benkler, Yochai. 2004. “Sharing Nicely: On Shareable Goods and the Emergence of Sharing as a Modality of Economic Production.” </w:t>
      </w:r>
      <w:r w:rsidRPr="00A8090D">
        <w:rPr>
          <w:rFonts w:ascii="Times New Roman" w:hAnsi="Times New Roman" w:cs="Times New Roman"/>
          <w:i/>
          <w:iCs/>
        </w:rPr>
        <w:t>Yale Law Journal</w:t>
      </w:r>
      <w:r w:rsidRPr="00A8090D">
        <w:rPr>
          <w:rFonts w:ascii="Times New Roman" w:hAnsi="Times New Roman" w:cs="Times New Roman"/>
        </w:rPr>
        <w:t xml:space="preserve"> 114 (2): 273–358. https://doi.org/10.2307/4135731.</w:t>
      </w:r>
    </w:p>
    <w:p w14:paraId="5162A6C9"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 2006. </w:t>
      </w:r>
      <w:r w:rsidRPr="00A8090D">
        <w:rPr>
          <w:rFonts w:ascii="Times New Roman" w:hAnsi="Times New Roman" w:cs="Times New Roman"/>
          <w:i/>
          <w:iCs/>
        </w:rPr>
        <w:t>The Wealth of Networks: How Social Production Transforms Markets and Freedom</w:t>
      </w:r>
      <w:r w:rsidRPr="00A8090D">
        <w:rPr>
          <w:rFonts w:ascii="Times New Roman" w:hAnsi="Times New Roman" w:cs="Times New Roman"/>
        </w:rPr>
        <w:t>. New Haven, Conn.: Yale Univ. Press.</w:t>
      </w:r>
    </w:p>
    <w:p w14:paraId="50A540B7"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Bloomberg Brief. 2015. “The Sharing Economy: Friend or Foe?” </w:t>
      </w:r>
      <w:r w:rsidRPr="00A8090D">
        <w:rPr>
          <w:rFonts w:ascii="Times New Roman" w:hAnsi="Times New Roman" w:cs="Times New Roman"/>
          <w:i/>
          <w:iCs/>
        </w:rPr>
        <w:t>Bloombergbriefs.com</w:t>
      </w:r>
      <w:r w:rsidRPr="00A8090D">
        <w:rPr>
          <w:rFonts w:ascii="Times New Roman" w:hAnsi="Times New Roman" w:cs="Times New Roman"/>
        </w:rPr>
        <w:t>, June 15, 2015. https://newsletters.briefs.bloomberg.com/repo/uploadsb/pdf/false_false/bloombergbriefs/4vz1acbgfrxz8uwan9_0_1019.pdf.</w:t>
      </w:r>
    </w:p>
    <w:p w14:paraId="6EB08232"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Botsman, Rachel, and Roo Rogers. 2010. </w:t>
      </w:r>
      <w:r w:rsidRPr="00A8090D">
        <w:rPr>
          <w:rFonts w:ascii="Times New Roman" w:hAnsi="Times New Roman" w:cs="Times New Roman"/>
          <w:i/>
          <w:iCs/>
        </w:rPr>
        <w:t>What’s Mine Is Yours : The Rise of Collaborative Consumption</w:t>
      </w:r>
      <w:r w:rsidRPr="00A8090D">
        <w:rPr>
          <w:rFonts w:ascii="Times New Roman" w:hAnsi="Times New Roman" w:cs="Times New Roman"/>
        </w:rPr>
        <w:t>. 1st ed. . New York, NY: Harper Business.</w:t>
      </w:r>
    </w:p>
    <w:p w14:paraId="047FB094"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Bourdieu, Pierre. 1984. </w:t>
      </w:r>
      <w:r w:rsidRPr="00A8090D">
        <w:rPr>
          <w:rFonts w:ascii="Times New Roman" w:hAnsi="Times New Roman" w:cs="Times New Roman"/>
          <w:i/>
          <w:iCs/>
        </w:rPr>
        <w:t>Distinction: A Social Critique of the Judgement of Taste</w:t>
      </w:r>
      <w:r w:rsidRPr="00A8090D">
        <w:rPr>
          <w:rFonts w:ascii="Times New Roman" w:hAnsi="Times New Roman" w:cs="Times New Roman"/>
        </w:rPr>
        <w:t>. Cambridge, MA: Harvard University Press.</w:t>
      </w:r>
    </w:p>
    <w:p w14:paraId="31A5CD59"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Calo, Ryan, and Alex Rosenblat. 2017. “The Taking Economy: Uber, Information, and Power.” </w:t>
      </w:r>
      <w:r w:rsidRPr="00A8090D">
        <w:rPr>
          <w:rFonts w:ascii="Times New Roman" w:hAnsi="Times New Roman" w:cs="Times New Roman"/>
          <w:i/>
          <w:iCs/>
        </w:rPr>
        <w:t>Columbia Law Review</w:t>
      </w:r>
      <w:r w:rsidRPr="00A8090D">
        <w:rPr>
          <w:rFonts w:ascii="Times New Roman" w:hAnsi="Times New Roman" w:cs="Times New Roman"/>
        </w:rPr>
        <w:t xml:space="preserve"> 117 (6): 1623–1690.</w:t>
      </w:r>
    </w:p>
    <w:p w14:paraId="40C38FEC"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Cansoy, Mehmet, and Juliet B. Schor. 2018. “Who Gets to Share in the ‘Sharing Economy’: Understanding the Patterns of Participation and Exchange in Airbnb.” </w:t>
      </w:r>
      <w:r w:rsidRPr="00A8090D">
        <w:rPr>
          <w:rFonts w:ascii="Times New Roman" w:hAnsi="Times New Roman" w:cs="Times New Roman"/>
          <w:i/>
          <w:iCs/>
        </w:rPr>
        <w:t>Unpublished Paper, Boston College</w:t>
      </w:r>
      <w:r w:rsidRPr="00A8090D">
        <w:rPr>
          <w:rFonts w:ascii="Times New Roman" w:hAnsi="Times New Roman" w:cs="Times New Roman"/>
        </w:rPr>
        <w:t>. http://www.bc.edu/content/dam/files/schools/cas_sites/sociology/pdf/SharingEconomy.pdf.</w:t>
      </w:r>
    </w:p>
    <w:p w14:paraId="29751A3E"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Carfagna, Lindsey B, Emilie a Dubois, Connor Fitzmaurice, Monique Y Ouimette, Juliet B Schor, Margaret Willis, and Thomas Laidley. 2014. “An Emerging Eco-Habitus: The Reconfiguration of High Cultural Capital Practices among Ethical Consumers.” </w:t>
      </w:r>
      <w:r w:rsidRPr="00A8090D">
        <w:rPr>
          <w:rFonts w:ascii="Times New Roman" w:hAnsi="Times New Roman" w:cs="Times New Roman"/>
          <w:i/>
          <w:iCs/>
        </w:rPr>
        <w:t xml:space="preserve">Journal of Consumer Culture </w:t>
      </w:r>
      <w:r w:rsidRPr="00A8090D">
        <w:rPr>
          <w:rFonts w:ascii="Times New Roman" w:hAnsi="Times New Roman" w:cs="Times New Roman"/>
        </w:rPr>
        <w:t xml:space="preserve"> 14 (2): 158–78. https://doi.org/10.1177/1469540514526227.</w:t>
      </w:r>
    </w:p>
    <w:p w14:paraId="0C7C7745"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Collier, Ruth Berins, V. B. Dubal, and Christopher Carter. 2017. “Labor Platforms and Gig Work: The Failure to Regulate.” </w:t>
      </w:r>
      <w:r w:rsidRPr="00A8090D">
        <w:rPr>
          <w:rFonts w:ascii="Times New Roman" w:hAnsi="Times New Roman" w:cs="Times New Roman"/>
          <w:i/>
          <w:iCs/>
        </w:rPr>
        <w:t>IRLE Working Paper</w:t>
      </w:r>
      <w:r w:rsidRPr="00A8090D">
        <w:rPr>
          <w:rFonts w:ascii="Times New Roman" w:hAnsi="Times New Roman" w:cs="Times New Roman"/>
        </w:rPr>
        <w:t xml:space="preserve"> 106 (17). http://www.irle.berkeley.edu/files/2017/Labor-Platforms-and-Gig-Work.pdf.</w:t>
      </w:r>
    </w:p>
    <w:p w14:paraId="1DF85521"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lastRenderedPageBreak/>
        <w:t xml:space="preserve">Cramer, Judd, and Alan B Krueger. 2016. “Disruptive Change in the Taxi Business: The Case of Uber.” </w:t>
      </w:r>
      <w:r w:rsidRPr="00A8090D">
        <w:rPr>
          <w:rFonts w:ascii="Times New Roman" w:hAnsi="Times New Roman" w:cs="Times New Roman"/>
          <w:i/>
          <w:iCs/>
        </w:rPr>
        <w:t>American Economic Review: Papers &amp; Proceedings</w:t>
      </w:r>
      <w:r w:rsidRPr="00A8090D">
        <w:rPr>
          <w:rFonts w:ascii="Times New Roman" w:hAnsi="Times New Roman" w:cs="Times New Roman"/>
        </w:rPr>
        <w:t xml:space="preserve"> 106 (5): 177–82. https://doi.org/10.1257/aer.p20161002.</w:t>
      </w:r>
    </w:p>
    <w:p w14:paraId="5AE69C44"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Cui, Ruomeng, Jun Li, and Dennis Zhang. 2016. “Discrimination with Incomplete Information in the Sharing Economy Field Evidence from Airbnb.” </w:t>
      </w:r>
      <w:r w:rsidRPr="00A8090D">
        <w:rPr>
          <w:rFonts w:ascii="Times New Roman" w:hAnsi="Times New Roman" w:cs="Times New Roman"/>
          <w:i/>
          <w:iCs/>
        </w:rPr>
        <w:t>Working Paper</w:t>
      </w:r>
      <w:r w:rsidRPr="00A8090D">
        <w:rPr>
          <w:rFonts w:ascii="Times New Roman" w:hAnsi="Times New Roman" w:cs="Times New Roman"/>
        </w:rPr>
        <w:t>. https://papers.ssrn.com/sol3/papers.cfm?abstract_id=2882982.</w:t>
      </w:r>
    </w:p>
    <w:p w14:paraId="5C05CF44"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Cunningham-Parmeter, Keith. 2016. “From Amazon to Uber: Defining Employment in the Modern Economy.” </w:t>
      </w:r>
      <w:r w:rsidRPr="00A8090D">
        <w:rPr>
          <w:rFonts w:ascii="Times New Roman" w:hAnsi="Times New Roman" w:cs="Times New Roman"/>
          <w:i/>
          <w:iCs/>
        </w:rPr>
        <w:t>B.U. L. Rev.</w:t>
      </w:r>
      <w:r w:rsidRPr="00A8090D">
        <w:rPr>
          <w:rFonts w:ascii="Times New Roman" w:hAnsi="Times New Roman" w:cs="Times New Roman"/>
        </w:rPr>
        <w:t xml:space="preserve"> 96: 1673–1728. https://doi.org/10.3366/ajicl.2011.0005.</w:t>
      </w:r>
    </w:p>
    <w:p w14:paraId="65ED597D"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Dent, Steve. 2018. “Airbnb Cuts Half of San Francisco Listings as New Laws Kick in.” </w:t>
      </w:r>
      <w:r w:rsidRPr="00A8090D">
        <w:rPr>
          <w:rFonts w:ascii="Times New Roman" w:hAnsi="Times New Roman" w:cs="Times New Roman"/>
          <w:i/>
          <w:iCs/>
        </w:rPr>
        <w:t>Endgadget</w:t>
      </w:r>
      <w:r w:rsidRPr="00A8090D">
        <w:rPr>
          <w:rFonts w:ascii="Times New Roman" w:hAnsi="Times New Roman" w:cs="Times New Roman"/>
        </w:rPr>
        <w:t>, January 19, 2018. https://www.engadget.com/2018/01/19/airbnb-san-francisco-listings-cut-in-half/.</w:t>
      </w:r>
    </w:p>
    <w:p w14:paraId="5D8EFEEE"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Dougherty, Conor. 2015. “San Francisco Ballots Turn Up Anger Over the Technical Divide.” </w:t>
      </w:r>
      <w:r w:rsidRPr="00A8090D">
        <w:rPr>
          <w:rFonts w:ascii="Times New Roman" w:hAnsi="Times New Roman" w:cs="Times New Roman"/>
          <w:i/>
          <w:iCs/>
        </w:rPr>
        <w:t>The New York Times</w:t>
      </w:r>
      <w:r w:rsidRPr="00A8090D">
        <w:rPr>
          <w:rFonts w:ascii="Times New Roman" w:hAnsi="Times New Roman" w:cs="Times New Roman"/>
        </w:rPr>
        <w:t>, November 1, 2015. https://www.nytimes.com/2015/11/02/technology/san-francisco-ballots-turn-up-anger-over-the-technical-divide.html.</w:t>
      </w:r>
    </w:p>
    <w:p w14:paraId="51D6C73A"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Dubal, Veena. 2017. “Wage-Slave or Entrepreneur? Contesting the Dualism of Legal Worker Categories.” </w:t>
      </w:r>
      <w:r w:rsidRPr="00A8090D">
        <w:rPr>
          <w:rFonts w:ascii="Times New Roman" w:hAnsi="Times New Roman" w:cs="Times New Roman"/>
          <w:i/>
          <w:iCs/>
        </w:rPr>
        <w:t>California Law Review</w:t>
      </w:r>
      <w:r w:rsidRPr="00A8090D">
        <w:rPr>
          <w:rFonts w:ascii="Times New Roman" w:hAnsi="Times New Roman" w:cs="Times New Roman"/>
        </w:rPr>
        <w:t xml:space="preserve"> 105 (February): 65–126.</w:t>
      </w:r>
    </w:p>
    <w:p w14:paraId="37A5E2F3"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Dubois, Emilie, Juliet Schor, and Lindsey Carfagna. 2014. “New Cultures of Connection in a Boston Time Bank.” In </w:t>
      </w:r>
      <w:r w:rsidRPr="00A8090D">
        <w:rPr>
          <w:rFonts w:ascii="Times New Roman" w:hAnsi="Times New Roman" w:cs="Times New Roman"/>
          <w:i/>
          <w:iCs/>
        </w:rPr>
        <w:t>Sustainable Lifestyles and The Quest for Plentitude: Case Studies of the New Economy</w:t>
      </w:r>
      <w:r w:rsidRPr="00A8090D">
        <w:rPr>
          <w:rFonts w:ascii="Times New Roman" w:hAnsi="Times New Roman" w:cs="Times New Roman"/>
        </w:rPr>
        <w:t>, edited by Juliet Schor, 95–124. New Haven, CT: Yale University Press.</w:t>
      </w:r>
    </w:p>
    <w:p w14:paraId="720046D0"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Dungca, Nicole. 2016. “MBTA to Subsidize Uber, Lyft Rides for Customers with Disabilities.” </w:t>
      </w:r>
      <w:r w:rsidRPr="00A8090D">
        <w:rPr>
          <w:rFonts w:ascii="Times New Roman" w:hAnsi="Times New Roman" w:cs="Times New Roman"/>
          <w:i/>
          <w:iCs/>
        </w:rPr>
        <w:t>The Boston Globe</w:t>
      </w:r>
      <w:r w:rsidRPr="00A8090D">
        <w:rPr>
          <w:rFonts w:ascii="Times New Roman" w:hAnsi="Times New Roman" w:cs="Times New Roman"/>
        </w:rPr>
        <w:t>, September 16, 2016. https://www.bostonglobe.com/metro/2016/09/16/first-its-kind-partnership-mbta-subsidize-uber-and-lyft-rides-for-customers-with-disabilities/QDdHJgzg87JpwbOazyW14H/story.html.</w:t>
      </w:r>
    </w:p>
    <w:p w14:paraId="0FA97ECB"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Edelman, Benjamin, and Michael Luca. 2014. “Digital Discrimination: The Case of Airbnb.com.” </w:t>
      </w:r>
      <w:r w:rsidRPr="00A8090D">
        <w:rPr>
          <w:rFonts w:ascii="Times New Roman" w:hAnsi="Times New Roman" w:cs="Times New Roman"/>
          <w:i/>
          <w:iCs/>
        </w:rPr>
        <w:t>Harvard Business School</w:t>
      </w:r>
      <w:r w:rsidRPr="00A8090D">
        <w:rPr>
          <w:rFonts w:ascii="Times New Roman" w:hAnsi="Times New Roman" w:cs="Times New Roman"/>
        </w:rPr>
        <w:t>, 21. https://doi.org/10.2139/ssrn.2377353.</w:t>
      </w:r>
    </w:p>
    <w:p w14:paraId="7471F481"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Edelman, Benjamin, Michael Luca, and Dan Svirsky. 2017. “Racial Discrimination in the Sharing Economy: Evidence from a Field Experiment.” </w:t>
      </w:r>
      <w:r w:rsidRPr="00A8090D">
        <w:rPr>
          <w:rFonts w:ascii="Times New Roman" w:hAnsi="Times New Roman" w:cs="Times New Roman"/>
          <w:i/>
          <w:iCs/>
        </w:rPr>
        <w:t>American Economic Journal: Applied Economics</w:t>
      </w:r>
      <w:r w:rsidRPr="00A8090D">
        <w:rPr>
          <w:rFonts w:ascii="Times New Roman" w:hAnsi="Times New Roman" w:cs="Times New Roman"/>
        </w:rPr>
        <w:t xml:space="preserve"> 9 (2): 1–22. https://doi.org/10.2139/ssrn.2701902.</w:t>
      </w:r>
    </w:p>
    <w:p w14:paraId="52BDF2FF"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Ert, Eyal, Aliza Fleischer, and Nathan Magen. 2016. “Trust and Reputation in the Sharing Economy: The Role of Personal Photos in Airbnb.” </w:t>
      </w:r>
      <w:r w:rsidRPr="00A8090D">
        <w:rPr>
          <w:rFonts w:ascii="Times New Roman" w:hAnsi="Times New Roman" w:cs="Times New Roman"/>
          <w:i/>
          <w:iCs/>
        </w:rPr>
        <w:t>Tourism Management</w:t>
      </w:r>
      <w:r w:rsidRPr="00A8090D">
        <w:rPr>
          <w:rFonts w:ascii="Times New Roman" w:hAnsi="Times New Roman" w:cs="Times New Roman"/>
        </w:rPr>
        <w:t xml:space="preserve"> 55: 62–73. https://doi.org/10.1016/j.tourman.2016.01.013.</w:t>
      </w:r>
    </w:p>
    <w:p w14:paraId="5C1FFD79"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Farrell, Diana, and Fiona Greig. 2016. “Paychecks, Paydays, and the Online Platform Economy: Big Data on Income Volatility.” </w:t>
      </w:r>
      <w:r w:rsidRPr="00A8090D">
        <w:rPr>
          <w:rFonts w:ascii="Times New Roman" w:hAnsi="Times New Roman" w:cs="Times New Roman"/>
          <w:i/>
          <w:iCs/>
        </w:rPr>
        <w:t>JP Morgan Chase Institute</w:t>
      </w:r>
      <w:r w:rsidRPr="00A8090D">
        <w:rPr>
          <w:rFonts w:ascii="Times New Roman" w:hAnsi="Times New Roman" w:cs="Times New Roman"/>
        </w:rPr>
        <w:t>. https://papers.ssrn.com/sol3/papers.cfm?abstract_id=2911293.</w:t>
      </w:r>
    </w:p>
    <w:p w14:paraId="524BE6D1"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Fenton, Anny. 2015. “It’s Borrowing Not Renting: Comparing Peer-to-Peer and Traditional Rental Car Markets to Explore How Ties to Products Shape Economic Exchanges.” Unpublished manuscript.</w:t>
      </w:r>
    </w:p>
    <w:p w14:paraId="44E2D44A"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Fitzmaurice, Connor, Isak Ladegaard, Will Attwood-Charles, Mehmet Cansoy, Lindsey B. Carfagna, Juliet B. Schor, and Robert Wengronowitz. 2018. “Domesticating the Market: Moral Exchange and the Sharing Economy.” </w:t>
      </w:r>
      <w:r w:rsidRPr="00A8090D">
        <w:rPr>
          <w:rFonts w:ascii="Times New Roman" w:hAnsi="Times New Roman" w:cs="Times New Roman"/>
          <w:i/>
          <w:iCs/>
        </w:rPr>
        <w:t>Socio-Economic Review</w:t>
      </w:r>
      <w:r w:rsidRPr="00A8090D">
        <w:rPr>
          <w:rFonts w:ascii="Times New Roman" w:hAnsi="Times New Roman" w:cs="Times New Roman"/>
        </w:rPr>
        <w:t xml:space="preserve"> mwy003.</w:t>
      </w:r>
    </w:p>
    <w:p w14:paraId="4CF6F818"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Fitzmaurice, Connor, and Juliet B. Schor. 2018. “Homemade Matters: Logics of Exclusion in a Failed Food Swap.” </w:t>
      </w:r>
      <w:r w:rsidRPr="00A8090D">
        <w:rPr>
          <w:rFonts w:ascii="Times New Roman" w:hAnsi="Times New Roman" w:cs="Times New Roman"/>
          <w:i/>
          <w:iCs/>
        </w:rPr>
        <w:t>Social Problems</w:t>
      </w:r>
      <w:r w:rsidRPr="00A8090D">
        <w:rPr>
          <w:rFonts w:ascii="Times New Roman" w:hAnsi="Times New Roman" w:cs="Times New Roman"/>
        </w:rPr>
        <w:t xml:space="preserve"> spx046.</w:t>
      </w:r>
    </w:p>
    <w:p w14:paraId="3998890F"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lastRenderedPageBreak/>
        <w:t xml:space="preserve">Fraiberger, Samuel P., and Arun Sundararajan. 2015. “Peer-to-Peer Rental Markets in the Sharing Economy.” </w:t>
      </w:r>
      <w:r w:rsidRPr="00A8090D">
        <w:rPr>
          <w:rFonts w:ascii="Times New Roman" w:hAnsi="Times New Roman" w:cs="Times New Roman"/>
          <w:i/>
          <w:iCs/>
        </w:rPr>
        <w:t>NYU Stern School of Business Research Paper</w:t>
      </w:r>
      <w:r w:rsidRPr="00A8090D">
        <w:rPr>
          <w:rFonts w:ascii="Times New Roman" w:hAnsi="Times New Roman" w:cs="Times New Roman"/>
        </w:rPr>
        <w:t>, 1–44. https://doi.org/10.2139/ssrn.2574337.</w:t>
      </w:r>
    </w:p>
    <w:p w14:paraId="2BCEE436"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Frenken, Koen, and Juliet Schor. 2017. “Putting the Sharing Economy into Perspective.” </w:t>
      </w:r>
      <w:r w:rsidRPr="00A8090D">
        <w:rPr>
          <w:rFonts w:ascii="Times New Roman" w:hAnsi="Times New Roman" w:cs="Times New Roman"/>
          <w:i/>
          <w:iCs/>
        </w:rPr>
        <w:t>Environmental Innovation and Societal Transitions</w:t>
      </w:r>
      <w:r w:rsidRPr="00A8090D">
        <w:rPr>
          <w:rFonts w:ascii="Times New Roman" w:hAnsi="Times New Roman" w:cs="Times New Roman"/>
        </w:rPr>
        <w:t xml:space="preserve"> 23. Elsevier B.V.: 3–10. https://doi.org/10.1016/j.eist.2017.01.003.</w:t>
      </w:r>
    </w:p>
    <w:p w14:paraId="3B15A457"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Gabel, David. 2016. “Uber and the Persistence of Market Power.” </w:t>
      </w:r>
      <w:r w:rsidRPr="00A8090D">
        <w:rPr>
          <w:rFonts w:ascii="Times New Roman" w:hAnsi="Times New Roman" w:cs="Times New Roman"/>
          <w:i/>
          <w:iCs/>
        </w:rPr>
        <w:t>Journal of Economic Issues</w:t>
      </w:r>
      <w:r w:rsidRPr="00A8090D">
        <w:rPr>
          <w:rFonts w:ascii="Times New Roman" w:hAnsi="Times New Roman" w:cs="Times New Roman"/>
        </w:rPr>
        <w:t xml:space="preserve"> 50 (2): 527–34. https://doi.org/10.1080/00213624.2016.1179060.</w:t>
      </w:r>
    </w:p>
    <w:p w14:paraId="484E6456"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Ge, Yanbo, Christopher R. Knittel, Don MacKenzie, and Stephen Zoepf. 2016. “Racial and Gender Discrimination in Transportation Network Companies.” </w:t>
      </w:r>
      <w:r w:rsidRPr="00A8090D">
        <w:rPr>
          <w:rFonts w:ascii="Times New Roman" w:hAnsi="Times New Roman" w:cs="Times New Roman"/>
          <w:i/>
          <w:iCs/>
        </w:rPr>
        <w:t>NBER Working Paper</w:t>
      </w:r>
      <w:r w:rsidRPr="00A8090D">
        <w:rPr>
          <w:rFonts w:ascii="Times New Roman" w:hAnsi="Times New Roman" w:cs="Times New Roman"/>
        </w:rPr>
        <w:t xml:space="preserve"> 22776. http://www.nber.org/papers/w22776?utm_campaign=ntw&amp;utm_medium=email&amp;utm_source=ntw.</w:t>
      </w:r>
    </w:p>
    <w:p w14:paraId="026C2311"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Germann Molz, Jennie G. 2013. “Social Networking Technologies and the Moral Economy of Alternative Tourism: The Case of Couchsurfing.org.” </w:t>
      </w:r>
      <w:r w:rsidRPr="00A8090D">
        <w:rPr>
          <w:rFonts w:ascii="Times New Roman" w:hAnsi="Times New Roman" w:cs="Times New Roman"/>
          <w:i/>
          <w:iCs/>
        </w:rPr>
        <w:t>Annals of Tourism Research</w:t>
      </w:r>
      <w:r w:rsidRPr="00A8090D">
        <w:rPr>
          <w:rFonts w:ascii="Times New Roman" w:hAnsi="Times New Roman" w:cs="Times New Roman"/>
        </w:rPr>
        <w:t xml:space="preserve"> 43 (October): 210–30. https://doi.org/10.1016/j.annals.2013.08.001.</w:t>
      </w:r>
    </w:p>
    <w:p w14:paraId="098A0544"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Gray, Alistair. 2017. “Uber’s Rise Triggers Financial Crisis at Taxi Lenders.” Financial Times. 2017. https://www.ft.com/content/9771a92e-e730-11e7-8b99-0191e45377ec.</w:t>
      </w:r>
    </w:p>
    <w:p w14:paraId="0EF8BD20"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Hall, Jonathan, and Alan B. Krueger. 2016. “An Analysis of the Labor Market for Uber’s Driver-Partners in the United States.” </w:t>
      </w:r>
      <w:r w:rsidRPr="00A8090D">
        <w:rPr>
          <w:rFonts w:ascii="Times New Roman" w:hAnsi="Times New Roman" w:cs="Times New Roman"/>
          <w:i/>
          <w:iCs/>
        </w:rPr>
        <w:t>NBER Working Paper</w:t>
      </w:r>
      <w:r w:rsidRPr="00A8090D">
        <w:rPr>
          <w:rFonts w:ascii="Times New Roman" w:hAnsi="Times New Roman" w:cs="Times New Roman"/>
        </w:rPr>
        <w:t>, no. 22843. http://www.nber.org/papers/w22843.</w:t>
      </w:r>
    </w:p>
    <w:p w14:paraId="777C40AA"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Hannak, Aniko, Claudia Wagner, David Garcia, Alan Mislove, Markus Strohmaier, and Christo Wilson. 2017. “Bias in Online Freelance Marketplaces : Evidence from TaskRabbit.” </w:t>
      </w:r>
      <w:r w:rsidRPr="00A8090D">
        <w:rPr>
          <w:rFonts w:ascii="Times New Roman" w:hAnsi="Times New Roman" w:cs="Times New Roman"/>
          <w:i/>
          <w:iCs/>
        </w:rPr>
        <w:t>Cscw ’17</w:t>
      </w:r>
      <w:r w:rsidRPr="00A8090D">
        <w:rPr>
          <w:rFonts w:ascii="Times New Roman" w:hAnsi="Times New Roman" w:cs="Times New Roman"/>
        </w:rPr>
        <w:t>, 1914–33. https://doi.org/10.1145/2998181.2998327.</w:t>
      </w:r>
    </w:p>
    <w:p w14:paraId="74C9B8B9"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Harris, Seth D, and Alan B Krueger. 2016. “Is Your Uber Driver an Employee or an Independent Contractor.” </w:t>
      </w:r>
      <w:r w:rsidRPr="00A8090D">
        <w:rPr>
          <w:rFonts w:ascii="Times New Roman" w:hAnsi="Times New Roman" w:cs="Times New Roman"/>
          <w:i/>
          <w:iCs/>
        </w:rPr>
        <w:t>Perspectives on Work</w:t>
      </w:r>
      <w:r w:rsidRPr="00A8090D">
        <w:rPr>
          <w:rFonts w:ascii="Times New Roman" w:hAnsi="Times New Roman" w:cs="Times New Roman"/>
        </w:rPr>
        <w:t xml:space="preserve"> 20: 30–33, 80.</w:t>
      </w:r>
    </w:p>
    <w:p w14:paraId="79C07648"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Hill, Steven. 2015. </w:t>
      </w:r>
      <w:r w:rsidRPr="00A8090D">
        <w:rPr>
          <w:rFonts w:ascii="Times New Roman" w:hAnsi="Times New Roman" w:cs="Times New Roman"/>
          <w:i/>
          <w:iCs/>
        </w:rPr>
        <w:t>Raw Deal: How the “Uber Economy” and Runaway Capitalism Are Screwing American Workers</w:t>
      </w:r>
      <w:r w:rsidRPr="00A8090D">
        <w:rPr>
          <w:rFonts w:ascii="Times New Roman" w:hAnsi="Times New Roman" w:cs="Times New Roman"/>
        </w:rPr>
        <w:t>. New York, NY: St. Martin’s Press.</w:t>
      </w:r>
    </w:p>
    <w:p w14:paraId="6786A9B5"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Holt, Douglas B. 1998. “Does Cultural Capital Structure American Consumption?” </w:t>
      </w:r>
      <w:r w:rsidRPr="00A8090D">
        <w:rPr>
          <w:rFonts w:ascii="Times New Roman" w:hAnsi="Times New Roman" w:cs="Times New Roman"/>
          <w:i/>
          <w:iCs/>
        </w:rPr>
        <w:t>Journal of Consumer Research</w:t>
      </w:r>
      <w:r w:rsidRPr="00A8090D">
        <w:rPr>
          <w:rFonts w:ascii="Times New Roman" w:hAnsi="Times New Roman" w:cs="Times New Roman"/>
        </w:rPr>
        <w:t xml:space="preserve"> 25 (1): 1–25. https://doi.org/10.1086/209523.</w:t>
      </w:r>
    </w:p>
    <w:p w14:paraId="342960D8"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Horton, John J., and Richard J. Zeckhauser. 2016. “Owning, Using and Renting: Some Simple Economics of the‘ Sharing Economy.’” </w:t>
      </w:r>
      <w:r w:rsidRPr="00A8090D">
        <w:rPr>
          <w:rFonts w:ascii="Times New Roman" w:hAnsi="Times New Roman" w:cs="Times New Roman"/>
          <w:i/>
          <w:iCs/>
        </w:rPr>
        <w:t>NBER Working Paper</w:t>
      </w:r>
      <w:r w:rsidRPr="00A8090D">
        <w:rPr>
          <w:rFonts w:ascii="Times New Roman" w:hAnsi="Times New Roman" w:cs="Times New Roman"/>
        </w:rPr>
        <w:t xml:space="preserve"> 22029. http://www.nber.org/papers/w22029.</w:t>
      </w:r>
    </w:p>
    <w:p w14:paraId="3274FB03"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Hu, Winnie. 2017. “Taxi Medallions, Once a Safe Investment, Now Drag Owners Into Debt.” </w:t>
      </w:r>
      <w:r w:rsidRPr="00A8090D">
        <w:rPr>
          <w:rFonts w:ascii="Times New Roman" w:hAnsi="Times New Roman" w:cs="Times New Roman"/>
          <w:i/>
          <w:iCs/>
        </w:rPr>
        <w:t>The New York Times</w:t>
      </w:r>
      <w:r w:rsidRPr="00A8090D">
        <w:rPr>
          <w:rFonts w:ascii="Times New Roman" w:hAnsi="Times New Roman" w:cs="Times New Roman"/>
        </w:rPr>
        <w:t>, September 10, 2017. https://www.nytimes.com/2017/09/10/nyregion/new-york-taxi-medallions-uber.html.</w:t>
      </w:r>
    </w:p>
    <w:p w14:paraId="4CCE72F0"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Ikkala, Tapio, and Airi Lampinen. 2015. “Monetizing Network Hospitality: Hospitality and Sociability in the Context of Airbnb.” In </w:t>
      </w:r>
      <w:r w:rsidRPr="00A8090D">
        <w:rPr>
          <w:rFonts w:ascii="Times New Roman" w:hAnsi="Times New Roman" w:cs="Times New Roman"/>
          <w:i/>
          <w:iCs/>
        </w:rPr>
        <w:t>CSCW’15 Proceedings of the ACM 2015 Conference on Computer Supported Cooperative Work</w:t>
      </w:r>
      <w:r w:rsidRPr="00A8090D">
        <w:rPr>
          <w:rFonts w:ascii="Times New Roman" w:hAnsi="Times New Roman" w:cs="Times New Roman"/>
        </w:rPr>
        <w:t>, 1033–44. New York, NY: ACM. https://doi.org/10.1145/2675133.2675274.</w:t>
      </w:r>
    </w:p>
    <w:p w14:paraId="271C3AA7"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Inside Airbnb. 2017. “The Face of Airbnb, New York City: Airbnb as a Racial Gentrification Tool.” New York. 2017. http://brooklyndeep.org/wp-content/uploads/2017/03/the-face-of-airbnb-nyc.pdf.</w:t>
      </w:r>
    </w:p>
    <w:p w14:paraId="0102EDDE"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Isaac, Mike. 2015. “Airbnb Releases Trove of New York City Home-Sharing Data.” </w:t>
      </w:r>
      <w:r w:rsidRPr="00A8090D">
        <w:rPr>
          <w:rFonts w:ascii="Times New Roman" w:hAnsi="Times New Roman" w:cs="Times New Roman"/>
          <w:i/>
          <w:iCs/>
        </w:rPr>
        <w:t>The New York Times</w:t>
      </w:r>
      <w:r w:rsidRPr="00A8090D">
        <w:rPr>
          <w:rFonts w:ascii="Times New Roman" w:hAnsi="Times New Roman" w:cs="Times New Roman"/>
        </w:rPr>
        <w:t>, December 1, 2015. http://www.nytimes.com/2015/12/02/technology/airbnb-releases-trove-of-new-york-city-home-sharing-data.html.</w:t>
      </w:r>
    </w:p>
    <w:p w14:paraId="686BFEEA"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lastRenderedPageBreak/>
        <w:t xml:space="preserve">———. 2016. “Judge Overturns Uber’s Settlement With Drivers.” </w:t>
      </w:r>
      <w:r w:rsidRPr="00A8090D">
        <w:rPr>
          <w:rFonts w:ascii="Times New Roman" w:hAnsi="Times New Roman" w:cs="Times New Roman"/>
          <w:i/>
          <w:iCs/>
        </w:rPr>
        <w:t>The New York Times</w:t>
      </w:r>
      <w:r w:rsidRPr="00A8090D">
        <w:rPr>
          <w:rFonts w:ascii="Times New Roman" w:hAnsi="Times New Roman" w:cs="Times New Roman"/>
        </w:rPr>
        <w:t>, August 18, 2016. https://www.nytimes.com/2016/08/19/technology/uber-settlement-california-drivers.html.</w:t>
      </w:r>
    </w:p>
    <w:p w14:paraId="121F49BA"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 2017. “How Uber Deceives the Authorities Worldwide.” </w:t>
      </w:r>
      <w:r w:rsidRPr="00A8090D">
        <w:rPr>
          <w:rFonts w:ascii="Times New Roman" w:hAnsi="Times New Roman" w:cs="Times New Roman"/>
          <w:i/>
          <w:iCs/>
        </w:rPr>
        <w:t>The New York Times</w:t>
      </w:r>
      <w:r w:rsidRPr="00A8090D">
        <w:rPr>
          <w:rFonts w:ascii="Times New Roman" w:hAnsi="Times New Roman" w:cs="Times New Roman"/>
        </w:rPr>
        <w:t>, March 3, 2017. https://www.nytimes.com/2017/03/03/technology/uber-greyball-program-evade-authorities.html.</w:t>
      </w:r>
    </w:p>
    <w:p w14:paraId="555C2708"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Jenkins, Aric. 2018. “This City In Texas Is Replacing All of Its Public Buses With $ 3 Via Rides.” </w:t>
      </w:r>
      <w:r w:rsidRPr="00A8090D">
        <w:rPr>
          <w:rFonts w:ascii="Times New Roman" w:hAnsi="Times New Roman" w:cs="Times New Roman"/>
          <w:i/>
          <w:iCs/>
        </w:rPr>
        <w:t>Travel and Leisure</w:t>
      </w:r>
      <w:r w:rsidRPr="00A8090D">
        <w:rPr>
          <w:rFonts w:ascii="Times New Roman" w:hAnsi="Times New Roman" w:cs="Times New Roman"/>
        </w:rPr>
        <w:t>, March 13, 2018. http://www.travelandleisure.com/travel-news/arlington-texas-via-ride-share-buses.</w:t>
      </w:r>
    </w:p>
    <w:p w14:paraId="4B523C2A"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John, Nicholas A. 2016. </w:t>
      </w:r>
      <w:r w:rsidRPr="00A8090D">
        <w:rPr>
          <w:rFonts w:ascii="Times New Roman" w:hAnsi="Times New Roman" w:cs="Times New Roman"/>
          <w:i/>
          <w:iCs/>
        </w:rPr>
        <w:t>The Age of Sharing</w:t>
      </w:r>
      <w:r w:rsidRPr="00A8090D">
        <w:rPr>
          <w:rFonts w:ascii="Times New Roman" w:hAnsi="Times New Roman" w:cs="Times New Roman"/>
        </w:rPr>
        <w:t>. Cambridge: Polity.</w:t>
      </w:r>
    </w:p>
    <w:p w14:paraId="2CDB046E"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Johnson, Gene. 2017. “Judge Refuses to Block Seattle Uber, Lyft Driver Union Law.” </w:t>
      </w:r>
      <w:r w:rsidRPr="00A8090D">
        <w:rPr>
          <w:rFonts w:ascii="Times New Roman" w:hAnsi="Times New Roman" w:cs="Times New Roman"/>
          <w:i/>
          <w:iCs/>
        </w:rPr>
        <w:t>US News</w:t>
      </w:r>
      <w:r w:rsidRPr="00A8090D">
        <w:rPr>
          <w:rFonts w:ascii="Times New Roman" w:hAnsi="Times New Roman" w:cs="Times New Roman"/>
        </w:rPr>
        <w:t>, August 25, 2017. https://www.usnews.com/news/best-states/washington/articles/2017-08-25/judge-clears-way-for-seattle-rideshare-drivers-to-unionize.</w:t>
      </w:r>
    </w:p>
    <w:p w14:paraId="6945BC63"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Koopman, Christopher, Matthew D. Mitchell, and Adam D. Thierer. 2015. “The Sharing Economy and Consumer Protection Regulation: The Case for Policy Change.” </w:t>
      </w:r>
      <w:r w:rsidRPr="00A8090D">
        <w:rPr>
          <w:rFonts w:ascii="Times New Roman" w:hAnsi="Times New Roman" w:cs="Times New Roman"/>
          <w:i/>
          <w:iCs/>
        </w:rPr>
        <w:t>The Journal of Business, Entrepreneurship &amp; the Law</w:t>
      </w:r>
      <w:r w:rsidRPr="00A8090D">
        <w:rPr>
          <w:rFonts w:ascii="Times New Roman" w:hAnsi="Times New Roman" w:cs="Times New Roman"/>
        </w:rPr>
        <w:t xml:space="preserve"> 8 (2): 529–45. https://doi.org/10.2139/ssrn.2535345.</w:t>
      </w:r>
    </w:p>
    <w:p w14:paraId="3359064C"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Ladegaard, Isak. 2018. “Hosting the Comfortably Exotic: Cosmopolitan Aspirations in the Sharing Economy.” </w:t>
      </w:r>
      <w:r w:rsidRPr="00A8090D">
        <w:rPr>
          <w:rFonts w:ascii="Times New Roman" w:hAnsi="Times New Roman" w:cs="Times New Roman"/>
          <w:i/>
          <w:iCs/>
        </w:rPr>
        <w:t>The Sociological Review</w:t>
      </w:r>
      <w:r w:rsidRPr="00A8090D">
        <w:rPr>
          <w:rFonts w:ascii="Times New Roman" w:hAnsi="Times New Roman" w:cs="Times New Roman"/>
        </w:rPr>
        <w:t xml:space="preserve"> 66 (2): 381–400.</w:t>
      </w:r>
    </w:p>
    <w:p w14:paraId="79534D66"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Lamont, Michèle. 1992. </w:t>
      </w:r>
      <w:r w:rsidRPr="00A8090D">
        <w:rPr>
          <w:rFonts w:ascii="Times New Roman" w:hAnsi="Times New Roman" w:cs="Times New Roman"/>
          <w:i/>
          <w:iCs/>
        </w:rPr>
        <w:t>Money, Morals, and Manners: The Culture of the French and American Upper-Middle Class</w:t>
      </w:r>
      <w:r w:rsidRPr="00A8090D">
        <w:rPr>
          <w:rFonts w:ascii="Times New Roman" w:hAnsi="Times New Roman" w:cs="Times New Roman"/>
        </w:rPr>
        <w:t>. Morality and Society. Chicago: University of Chicago Press.</w:t>
      </w:r>
    </w:p>
    <w:p w14:paraId="0BCD4050"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Laouenan, Morgane, and Roland Rathelot. 2016. “Ethnic Discrimination in an Online Marketplace of Vacation Rentals.” </w:t>
      </w:r>
      <w:r w:rsidRPr="00A8090D">
        <w:rPr>
          <w:rFonts w:ascii="Times New Roman" w:hAnsi="Times New Roman" w:cs="Times New Roman"/>
          <w:i/>
          <w:iCs/>
        </w:rPr>
        <w:t>Working Paper</w:t>
      </w:r>
      <w:r w:rsidRPr="00A8090D">
        <w:rPr>
          <w:rFonts w:ascii="Times New Roman" w:hAnsi="Times New Roman" w:cs="Times New Roman"/>
        </w:rPr>
        <w:t>. http://rolandrathelot.com/wp-content/uploads/Laouenan.Rathelot.Airbnb.pdf.</w:t>
      </w:r>
    </w:p>
    <w:p w14:paraId="5C28F316"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Lee, Dayne. 2016. “How Airbnb Short-Term Rentals Exacerbate Los Angeles’s Affordable Housing Crisis: Analysis and Policy Recommendations.” </w:t>
      </w:r>
      <w:r w:rsidRPr="00A8090D">
        <w:rPr>
          <w:rFonts w:ascii="Times New Roman" w:hAnsi="Times New Roman" w:cs="Times New Roman"/>
          <w:i/>
          <w:iCs/>
        </w:rPr>
        <w:t>Harvard Law &amp; Policy Review</w:t>
      </w:r>
      <w:r w:rsidRPr="00A8090D">
        <w:rPr>
          <w:rFonts w:ascii="Times New Roman" w:hAnsi="Times New Roman" w:cs="Times New Roman"/>
        </w:rPr>
        <w:t xml:space="preserve"> 10: 229–55.</w:t>
      </w:r>
    </w:p>
    <w:p w14:paraId="2A026B69"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Lessig, Lawrence. 2008. </w:t>
      </w:r>
      <w:r w:rsidRPr="00A8090D">
        <w:rPr>
          <w:rFonts w:ascii="Times New Roman" w:hAnsi="Times New Roman" w:cs="Times New Roman"/>
          <w:i/>
          <w:iCs/>
        </w:rPr>
        <w:t>Remix: Making Art and Commerce Thrive in the Hybrid Economy</w:t>
      </w:r>
      <w:r w:rsidRPr="00A8090D">
        <w:rPr>
          <w:rFonts w:ascii="Times New Roman" w:hAnsi="Times New Roman" w:cs="Times New Roman"/>
        </w:rPr>
        <w:t>. Penguin.</w:t>
      </w:r>
    </w:p>
    <w:p w14:paraId="39DF5B82"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Lobel, Orly. 2017. “The Gig Economy &amp; the Future of Employment and Labor Law.” </w:t>
      </w:r>
      <w:r w:rsidRPr="00A8090D">
        <w:rPr>
          <w:rFonts w:ascii="Times New Roman" w:hAnsi="Times New Roman" w:cs="Times New Roman"/>
          <w:i/>
          <w:iCs/>
        </w:rPr>
        <w:t>U.S.F. L. Rev.</w:t>
      </w:r>
      <w:r w:rsidRPr="00A8090D">
        <w:rPr>
          <w:rFonts w:ascii="Times New Roman" w:hAnsi="Times New Roman" w:cs="Times New Roman"/>
        </w:rPr>
        <w:t xml:space="preserve"> 51: 51–74. https://doi.org/10.3366/ajicl.2011.0005.</w:t>
      </w:r>
    </w:p>
    <w:p w14:paraId="48C66530"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McPhate, Mike. 2016. “Uber and Lyft End Rides in Austin to Protest Fingerprint Background Checks.” </w:t>
      </w:r>
      <w:r w:rsidRPr="00A8090D">
        <w:rPr>
          <w:rFonts w:ascii="Times New Roman" w:hAnsi="Times New Roman" w:cs="Times New Roman"/>
          <w:i/>
          <w:iCs/>
        </w:rPr>
        <w:t>The New York Times</w:t>
      </w:r>
      <w:r w:rsidRPr="00A8090D">
        <w:rPr>
          <w:rFonts w:ascii="Times New Roman" w:hAnsi="Times New Roman" w:cs="Times New Roman"/>
        </w:rPr>
        <w:t>, May 9, 2016. http://www.nytimes.com/2016/05/10/technology/uber-and-lyft-stop-rides-in-austin-to-protest-fingerprint-background-checks.html?_r=0.</w:t>
      </w:r>
    </w:p>
    <w:p w14:paraId="7E24CFE7"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Morozov, Evgeny. 2013. “The ‘sharing Economy’ Undermines Workers’ Rights.” </w:t>
      </w:r>
      <w:r w:rsidRPr="00A8090D">
        <w:rPr>
          <w:rFonts w:ascii="Times New Roman" w:hAnsi="Times New Roman" w:cs="Times New Roman"/>
          <w:i/>
          <w:iCs/>
        </w:rPr>
        <w:t>Financial Times</w:t>
      </w:r>
      <w:r w:rsidRPr="00A8090D">
        <w:rPr>
          <w:rFonts w:ascii="Times New Roman" w:hAnsi="Times New Roman" w:cs="Times New Roman"/>
        </w:rPr>
        <w:t>, October 14, 2013. http://www.ft.com/cms/s/0/92c3021c-34c2-11e3-8148-00144feab7de.html#axzz42eaIhVqf.</w:t>
      </w:r>
    </w:p>
    <w:p w14:paraId="6548DF94"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Murphy, Laura W. 2016. “Airbnb’s Work to Fight Discrimination and Build Inclusion.” </w:t>
      </w:r>
      <w:r w:rsidRPr="00A8090D">
        <w:rPr>
          <w:rFonts w:ascii="Times New Roman" w:hAnsi="Times New Roman" w:cs="Times New Roman"/>
          <w:i/>
          <w:iCs/>
        </w:rPr>
        <w:t>Airbnb</w:t>
      </w:r>
      <w:r w:rsidRPr="00A8090D">
        <w:rPr>
          <w:rFonts w:ascii="Times New Roman" w:hAnsi="Times New Roman" w:cs="Times New Roman"/>
        </w:rPr>
        <w:t>. https://blog.atairbnb.com/wp-content/uploads/2016/09/REPORT_Airbnbs-Work-to-Fight-Discrimination-and-Build-Inclusion_09292016.pdf.</w:t>
      </w:r>
    </w:p>
    <w:p w14:paraId="37B62AF9"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Newton, Casey. 2013. “Temping Fate: Can TaskRabbit Go from Side Gigs to Real Jobs?” </w:t>
      </w:r>
      <w:r w:rsidRPr="00A8090D">
        <w:rPr>
          <w:rFonts w:ascii="Times New Roman" w:hAnsi="Times New Roman" w:cs="Times New Roman"/>
          <w:i/>
          <w:iCs/>
        </w:rPr>
        <w:t>The Verge</w:t>
      </w:r>
      <w:r w:rsidRPr="00A8090D">
        <w:rPr>
          <w:rFonts w:ascii="Times New Roman" w:hAnsi="Times New Roman" w:cs="Times New Roman"/>
        </w:rPr>
        <w:t>, May 23, 2013. http://www.theverge.com/2013/5/23/4352116/taskrabbit-temp-agency-gig-economy.</w:t>
      </w:r>
    </w:p>
    <w:p w14:paraId="629B761C"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lastRenderedPageBreak/>
        <w:t xml:space="preserve">O’Sullivan, Jim. 2017. “AirBNB Taxes , Regulation in New House Bill.” </w:t>
      </w:r>
      <w:r w:rsidRPr="00A8090D">
        <w:rPr>
          <w:rFonts w:ascii="Times New Roman" w:hAnsi="Times New Roman" w:cs="Times New Roman"/>
          <w:i/>
          <w:iCs/>
        </w:rPr>
        <w:t>The Boston Globe</w:t>
      </w:r>
      <w:r w:rsidRPr="00A8090D">
        <w:rPr>
          <w:rFonts w:ascii="Times New Roman" w:hAnsi="Times New Roman" w:cs="Times New Roman"/>
        </w:rPr>
        <w:t>, January 30, 2017. https://www.bostonglobe.com/metro/2017/01/30/airbnb-taxes-regulation-new-house-bill/TefXRQ0bDLGouKF3kJmSlI/story.html.</w:t>
      </w:r>
    </w:p>
    <w:p w14:paraId="010F0058"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Pager, Devah. 2008. </w:t>
      </w:r>
      <w:r w:rsidRPr="00A8090D">
        <w:rPr>
          <w:rFonts w:ascii="Times New Roman" w:hAnsi="Times New Roman" w:cs="Times New Roman"/>
          <w:i/>
          <w:iCs/>
        </w:rPr>
        <w:t>Marked: Race, Crime, and Finding Work in an Era of Mass Incarceration</w:t>
      </w:r>
      <w:r w:rsidRPr="00A8090D">
        <w:rPr>
          <w:rFonts w:ascii="Times New Roman" w:hAnsi="Times New Roman" w:cs="Times New Roman"/>
        </w:rPr>
        <w:t>. Chicago, IL: University of Chicago Press.</w:t>
      </w:r>
    </w:p>
    <w:p w14:paraId="378CE039"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Parigi, Paolo, and Bogdan State. 2014. “Disenchanting the World: The Impact of Technology on Relationships.” </w:t>
      </w:r>
      <w:r w:rsidRPr="00A8090D">
        <w:rPr>
          <w:rFonts w:ascii="Times New Roman" w:hAnsi="Times New Roman" w:cs="Times New Roman"/>
          <w:i/>
          <w:iCs/>
        </w:rPr>
        <w:t>Social Informatics</w:t>
      </w:r>
      <w:r w:rsidRPr="00A8090D">
        <w:rPr>
          <w:rFonts w:ascii="Times New Roman" w:hAnsi="Times New Roman" w:cs="Times New Roman"/>
        </w:rPr>
        <w:t xml:space="preserve"> 8851: 166–82.</w:t>
      </w:r>
    </w:p>
    <w:p w14:paraId="3282C3A6"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Pew Research Center. 2011. “Little Change in Public’s Response to ’Capitalism,’ ’Socialism’.” http://www.people-press.org/2011/12/28/little-change-in-publics-response-to-capitalism-socialism/.</w:t>
      </w:r>
    </w:p>
    <w:p w14:paraId="5D988D8C"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2016a. “Gig Work, Online Selling and Home Sharing.” http://www.pewinternet.org/2016/11/17/gig-work-online-selling-and-home-sharing/.</w:t>
      </w:r>
    </w:p>
    <w:p w14:paraId="407B1052"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2016b. “Shared, Collaborative and On Demand: The New Digital Economy.” http://www.pewinternet.org/2016/05/19/the-new-digital-economy/.</w:t>
      </w:r>
    </w:p>
    <w:p w14:paraId="4C2DF92C"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Prassl, Jeremias, and Martin Risak. 2016. “Uber, Taskrabbit, and Co.: Platforms as Employers-Rethinking the Legal Analysis of Crowdwork.” </w:t>
      </w:r>
      <w:r w:rsidRPr="00A8090D">
        <w:rPr>
          <w:rFonts w:ascii="Times New Roman" w:hAnsi="Times New Roman" w:cs="Times New Roman"/>
          <w:i/>
          <w:iCs/>
        </w:rPr>
        <w:t>Comp. Lab. L. &amp; Pol’y J.</w:t>
      </w:r>
      <w:r w:rsidRPr="00A8090D">
        <w:rPr>
          <w:rFonts w:ascii="Times New Roman" w:hAnsi="Times New Roman" w:cs="Times New Roman"/>
        </w:rPr>
        <w:t xml:space="preserve"> 37: 619.</w:t>
      </w:r>
    </w:p>
    <w:p w14:paraId="1ABCEF98"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Rauch, Daniel E., and David Schleicher. 2015. “Like Uber, but for Local Government Law: The Future of Local Regulation of the Sharing Economy.” </w:t>
      </w:r>
      <w:r w:rsidRPr="00A8090D">
        <w:rPr>
          <w:rFonts w:ascii="Times New Roman" w:hAnsi="Times New Roman" w:cs="Times New Roman"/>
          <w:i/>
          <w:iCs/>
        </w:rPr>
        <w:t>Ohio St. LJ</w:t>
      </w:r>
      <w:r w:rsidRPr="00A8090D">
        <w:rPr>
          <w:rFonts w:ascii="Times New Roman" w:hAnsi="Times New Roman" w:cs="Times New Roman"/>
        </w:rPr>
        <w:t xml:space="preserve"> 76: 901.</w:t>
      </w:r>
    </w:p>
    <w:p w14:paraId="5D404F31"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Ravenelle, Alexandrea J. 2016. “A Return to Gemeinschaft: Digital Impression Management and the Sharing Economy.” In </w:t>
      </w:r>
      <w:r w:rsidRPr="00A8090D">
        <w:rPr>
          <w:rFonts w:ascii="Times New Roman" w:hAnsi="Times New Roman" w:cs="Times New Roman"/>
          <w:i/>
          <w:iCs/>
        </w:rPr>
        <w:t>Digital Sociologies</w:t>
      </w:r>
      <w:r w:rsidRPr="00A8090D">
        <w:rPr>
          <w:rFonts w:ascii="Times New Roman" w:hAnsi="Times New Roman" w:cs="Times New Roman"/>
        </w:rPr>
        <w:t>, edited by Jessie Daniels, Karen Gregory, and Tressie McMillan Cottom. Bristol, UK: Policy Press.</w:t>
      </w:r>
    </w:p>
    <w:p w14:paraId="072AF4C1"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Ravenelle, Alexandrea J. 2017. “Sharing Economy Workers: Selling, Not Sharing.” </w:t>
      </w:r>
      <w:r w:rsidRPr="00A8090D">
        <w:rPr>
          <w:rFonts w:ascii="Times New Roman" w:hAnsi="Times New Roman" w:cs="Times New Roman"/>
          <w:i/>
          <w:iCs/>
        </w:rPr>
        <w:t>Cambridge Journal of Regions, Economy and Society</w:t>
      </w:r>
      <w:r w:rsidRPr="00A8090D">
        <w:rPr>
          <w:rFonts w:ascii="Times New Roman" w:hAnsi="Times New Roman" w:cs="Times New Roman"/>
        </w:rPr>
        <w:t xml:space="preserve"> rsw043.</w:t>
      </w:r>
    </w:p>
    <w:p w14:paraId="15FC3D73"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Reich, Robert B. 2015. “The Share-the-Scraps Economy.” </w:t>
      </w:r>
      <w:r w:rsidRPr="00A8090D">
        <w:rPr>
          <w:rFonts w:ascii="Times New Roman" w:hAnsi="Times New Roman" w:cs="Times New Roman"/>
          <w:i/>
          <w:iCs/>
        </w:rPr>
        <w:t>Robert Reich</w:t>
      </w:r>
      <w:r w:rsidRPr="00A8090D">
        <w:rPr>
          <w:rFonts w:ascii="Times New Roman" w:hAnsi="Times New Roman" w:cs="Times New Roman"/>
        </w:rPr>
        <w:t>, February 2, 2015. http://robertreich.org/post/109894095095.</w:t>
      </w:r>
    </w:p>
    <w:p w14:paraId="08CE1423"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Richardson, Lizzie. 2015. “Performing the Sharing Economy.” </w:t>
      </w:r>
      <w:r w:rsidRPr="00A8090D">
        <w:rPr>
          <w:rFonts w:ascii="Times New Roman" w:hAnsi="Times New Roman" w:cs="Times New Roman"/>
          <w:i/>
          <w:iCs/>
        </w:rPr>
        <w:t>Geoforum</w:t>
      </w:r>
      <w:r w:rsidRPr="00A8090D">
        <w:rPr>
          <w:rFonts w:ascii="Times New Roman" w:hAnsi="Times New Roman" w:cs="Times New Roman"/>
        </w:rPr>
        <w:t xml:space="preserve"> 67 (December): 121–29. https://doi.org/10.1016/j.geoforum.2015.11.004.</w:t>
      </w:r>
    </w:p>
    <w:p w14:paraId="64E72E65"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Romney, Lee, Tracey Lien, and Matt Hamilton. 2015. “Airbnb Wins the Vote in San Francisco, but City’s Housing Debate Rages on.” </w:t>
      </w:r>
      <w:r w:rsidRPr="00A8090D">
        <w:rPr>
          <w:rFonts w:ascii="Times New Roman" w:hAnsi="Times New Roman" w:cs="Times New Roman"/>
          <w:i/>
          <w:iCs/>
        </w:rPr>
        <w:t>Los Angeles Times</w:t>
      </w:r>
      <w:r w:rsidRPr="00A8090D">
        <w:rPr>
          <w:rFonts w:ascii="Times New Roman" w:hAnsi="Times New Roman" w:cs="Times New Roman"/>
        </w:rPr>
        <w:t>, November 4, 2015. http://www.latimes.com/local/california/la-me-ln-airbnb-san-francisco-vote-housing-debate2-20151104-htmlstory.html.</w:t>
      </w:r>
    </w:p>
    <w:p w14:paraId="13EBD4ED"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Ross, Henry. 2015. “Ridesharing’s House of Cards: O’Connor v. Uber Technologies Inc. and the Viability of Uber’s Labor Model in Washington.” </w:t>
      </w:r>
      <w:r w:rsidRPr="00A8090D">
        <w:rPr>
          <w:rFonts w:ascii="Times New Roman" w:hAnsi="Times New Roman" w:cs="Times New Roman"/>
          <w:i/>
          <w:iCs/>
        </w:rPr>
        <w:t>Washington Law Review</w:t>
      </w:r>
      <w:r w:rsidRPr="00A8090D">
        <w:rPr>
          <w:rFonts w:ascii="Times New Roman" w:hAnsi="Times New Roman" w:cs="Times New Roman"/>
        </w:rPr>
        <w:t xml:space="preserve"> 90: 1431–69.</w:t>
      </w:r>
    </w:p>
    <w:p w14:paraId="595441B7"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Scheiber, Noam. 2017. “How Uber Uses Psychological Tricks to Push Its Drivers’ Buttons.” </w:t>
      </w:r>
      <w:r w:rsidRPr="00A8090D">
        <w:rPr>
          <w:rFonts w:ascii="Times New Roman" w:hAnsi="Times New Roman" w:cs="Times New Roman"/>
          <w:i/>
          <w:iCs/>
        </w:rPr>
        <w:t>The New York Times</w:t>
      </w:r>
      <w:r w:rsidRPr="00A8090D">
        <w:rPr>
          <w:rFonts w:ascii="Times New Roman" w:hAnsi="Times New Roman" w:cs="Times New Roman"/>
        </w:rPr>
        <w:t>, April 2, 2017. https://www.nytimes.com/interactive/2017/04/02/technology/uber-drivers-psychological-tricks.html.</w:t>
      </w:r>
    </w:p>
    <w:p w14:paraId="1069FD79"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Scholz, Trebor. 2017. </w:t>
      </w:r>
      <w:r w:rsidRPr="00A8090D">
        <w:rPr>
          <w:rFonts w:ascii="Times New Roman" w:hAnsi="Times New Roman" w:cs="Times New Roman"/>
          <w:i/>
          <w:iCs/>
        </w:rPr>
        <w:t>Uberworked and Underpaid : How Workers Are Disrupting the Digital Economy</w:t>
      </w:r>
      <w:r w:rsidRPr="00A8090D">
        <w:rPr>
          <w:rFonts w:ascii="Times New Roman" w:hAnsi="Times New Roman" w:cs="Times New Roman"/>
        </w:rPr>
        <w:t>. Malden, MA: Polity Press.</w:t>
      </w:r>
    </w:p>
    <w:p w14:paraId="4D2DC553"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Schor, Juliet B. 2014. “Debating the Sharing Economy.” Great Transition Initiative. Tellus Institute. http://www.greattransition.org/publication/debating-the-sharing-economy.</w:t>
      </w:r>
    </w:p>
    <w:p w14:paraId="6FF7EE18"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 2015. “Homo Varians: Diverse Motives and Economic Behavior in the Sharing Economy.” </w:t>
      </w:r>
      <w:r w:rsidRPr="00A8090D">
        <w:rPr>
          <w:rFonts w:ascii="Times New Roman" w:hAnsi="Times New Roman" w:cs="Times New Roman"/>
          <w:i/>
          <w:iCs/>
        </w:rPr>
        <w:t>Unpublished Paper, Boston College</w:t>
      </w:r>
      <w:r w:rsidRPr="00A8090D">
        <w:rPr>
          <w:rFonts w:ascii="Times New Roman" w:hAnsi="Times New Roman" w:cs="Times New Roman"/>
        </w:rPr>
        <w:t>.</w:t>
      </w:r>
    </w:p>
    <w:p w14:paraId="157612F8"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 2017. “Does the Sharing Economy Increase Inequality within the Eighty Percent?: Findings from a Qualitative Study of Platform Providers.” </w:t>
      </w:r>
      <w:r w:rsidRPr="00A8090D">
        <w:rPr>
          <w:rFonts w:ascii="Times New Roman" w:hAnsi="Times New Roman" w:cs="Times New Roman"/>
          <w:i/>
          <w:iCs/>
        </w:rPr>
        <w:t>Cambridge Journal of Regions, Economy and Society</w:t>
      </w:r>
      <w:r w:rsidRPr="00A8090D">
        <w:rPr>
          <w:rFonts w:ascii="Times New Roman" w:hAnsi="Times New Roman" w:cs="Times New Roman"/>
        </w:rPr>
        <w:t xml:space="preserve"> 10 (263–279).</w:t>
      </w:r>
    </w:p>
    <w:p w14:paraId="6DC27E7F"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lastRenderedPageBreak/>
        <w:t xml:space="preserve">Schor, Juliet B, Will Attwood-Charles, Mehmet Cansoy, Isak Ladegaard, and Robert Wengronowitz. 2017. “Dependence and Precarity in the Sharing Economy.” </w:t>
      </w:r>
      <w:r w:rsidRPr="00A8090D">
        <w:rPr>
          <w:rFonts w:ascii="Times New Roman" w:hAnsi="Times New Roman" w:cs="Times New Roman"/>
          <w:i/>
          <w:iCs/>
        </w:rPr>
        <w:t>Unpublished Paper, Boston College</w:t>
      </w:r>
      <w:r w:rsidRPr="00A8090D">
        <w:rPr>
          <w:rFonts w:ascii="Times New Roman" w:hAnsi="Times New Roman" w:cs="Times New Roman"/>
        </w:rPr>
        <w:t>.</w:t>
      </w:r>
    </w:p>
    <w:p w14:paraId="597BB623"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Sernovitz, Gary. 2017. “Sernovitz - 2017 - Are New York Taxis Such a Bad Investment The New Yorker.pdf.” </w:t>
      </w:r>
      <w:r w:rsidRPr="00A8090D">
        <w:rPr>
          <w:rFonts w:ascii="Times New Roman" w:hAnsi="Times New Roman" w:cs="Times New Roman"/>
          <w:i/>
          <w:iCs/>
        </w:rPr>
        <w:t>The New Yorker</w:t>
      </w:r>
      <w:r w:rsidRPr="00A8090D">
        <w:rPr>
          <w:rFonts w:ascii="Times New Roman" w:hAnsi="Times New Roman" w:cs="Times New Roman"/>
        </w:rPr>
        <w:t>, July 17, 2017. https://www.newyorker.com/business/currency/are-new-york-taxis-such-a-bad-investment.</w:t>
      </w:r>
    </w:p>
    <w:p w14:paraId="7A073B0C"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Shen, Lucinda. 2017. “Airbnb Offers Free Homes to Hurricane Irma Evacuees.” </w:t>
      </w:r>
      <w:r w:rsidRPr="00A8090D">
        <w:rPr>
          <w:rFonts w:ascii="Times New Roman" w:hAnsi="Times New Roman" w:cs="Times New Roman"/>
          <w:i/>
          <w:iCs/>
        </w:rPr>
        <w:t>Fortune</w:t>
      </w:r>
      <w:r w:rsidRPr="00A8090D">
        <w:rPr>
          <w:rFonts w:ascii="Times New Roman" w:hAnsi="Times New Roman" w:cs="Times New Roman"/>
        </w:rPr>
        <w:t>, 2017. http://fortune.com/2017/09/09/hurricane-irma-airbnb-shelter/.</w:t>
      </w:r>
    </w:p>
    <w:p w14:paraId="02712F81"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Slee, Tom. 2015. </w:t>
      </w:r>
      <w:r w:rsidRPr="00A8090D">
        <w:rPr>
          <w:rFonts w:ascii="Times New Roman" w:hAnsi="Times New Roman" w:cs="Times New Roman"/>
          <w:i/>
          <w:iCs/>
        </w:rPr>
        <w:t>What’s yours is mine: Against the sharing economy</w:t>
      </w:r>
      <w:r w:rsidRPr="00A8090D">
        <w:rPr>
          <w:rFonts w:ascii="Times New Roman" w:hAnsi="Times New Roman" w:cs="Times New Roman"/>
        </w:rPr>
        <w:t>. New York: OR Books.</w:t>
      </w:r>
    </w:p>
    <w:p w14:paraId="4B3809F5"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Sperling, Gene. 2015. “How Airbnb Combats Middle Class Income Stagnation.” 2015. http://publicpolicy.airbnb.com/new-report-impact-airbnb-middle-class-income-stagnation/.</w:t>
      </w:r>
    </w:p>
    <w:p w14:paraId="3FE2C849"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Stulberg, Ariel. 2016. “Airbnb Probably Isn’t Driving Rents Up Much, At Least Not Yet.” FiveThityEight. 2016. http://fivethirtyeight.com/features/airbnb-probably-isnt-driving-rents-up-much-at-least-not-yet/.</w:t>
      </w:r>
    </w:p>
    <w:p w14:paraId="7A2A5F8C"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Sundararajan, Arun. 2016. </w:t>
      </w:r>
      <w:r w:rsidRPr="00A8090D">
        <w:rPr>
          <w:rFonts w:ascii="Times New Roman" w:hAnsi="Times New Roman" w:cs="Times New Roman"/>
          <w:i/>
          <w:iCs/>
        </w:rPr>
        <w:t>The Sharing Economy: The End of Employment and the Rise of Crowd-Based Capitalism</w:t>
      </w:r>
      <w:r w:rsidRPr="00A8090D">
        <w:rPr>
          <w:rFonts w:ascii="Times New Roman" w:hAnsi="Times New Roman" w:cs="Times New Roman"/>
        </w:rPr>
        <w:t>. Cambridge, MA: MIT Press.</w:t>
      </w:r>
    </w:p>
    <w:p w14:paraId="46A0858E"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Thebault-Spieker, Jacob, Loren G Terveen, and Brent Hecht. 2015. “Avoiding the South Side and the Suburbs: The Geography of Mobile Crowdsourcing Markets.” In </w:t>
      </w:r>
      <w:r w:rsidRPr="00A8090D">
        <w:rPr>
          <w:rFonts w:ascii="Times New Roman" w:hAnsi="Times New Roman" w:cs="Times New Roman"/>
          <w:i/>
          <w:iCs/>
        </w:rPr>
        <w:t>Proceedings of the 18th ACM Conference on Computer Supported Cooperative Work &amp; Social Computing</w:t>
      </w:r>
      <w:r w:rsidRPr="00A8090D">
        <w:rPr>
          <w:rFonts w:ascii="Times New Roman" w:hAnsi="Times New Roman" w:cs="Times New Roman"/>
        </w:rPr>
        <w:t>, 265–75. https://doi.org/10.1145/2675133.2675278.</w:t>
      </w:r>
    </w:p>
    <w:p w14:paraId="173070A1"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Vertuno, Jim. 2017. “With New Law , Lyft , Uber Set to Return to Texas Capital City.” Associated Press. 2017. https://www.apnews.com/d7f96c39d4884c02bdb19d7fc568458e.</w:t>
      </w:r>
    </w:p>
    <w:p w14:paraId="385D9460"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Wachsmuth, David, and Alexander Weisler. 2018. “Airbnb and the Rent Gap: Gentrification Through the Sharing Economy.” </w:t>
      </w:r>
      <w:r w:rsidRPr="00A8090D">
        <w:rPr>
          <w:rFonts w:ascii="Times New Roman" w:hAnsi="Times New Roman" w:cs="Times New Roman"/>
          <w:i/>
          <w:iCs/>
        </w:rPr>
        <w:t>Environment and Planning A</w:t>
      </w:r>
      <w:r w:rsidRPr="00A8090D">
        <w:rPr>
          <w:rFonts w:ascii="Times New Roman" w:hAnsi="Times New Roman" w:cs="Times New Roman"/>
        </w:rPr>
        <w:t xml:space="preserve"> forthcoming.</w:t>
      </w:r>
    </w:p>
    <w:p w14:paraId="7911F014"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Walters, Joanna. 2017. “Something in the Airbnb Hosts Anxious as New York Begins Crackdown.” </w:t>
      </w:r>
      <w:r w:rsidRPr="00A8090D">
        <w:rPr>
          <w:rFonts w:ascii="Times New Roman" w:hAnsi="Times New Roman" w:cs="Times New Roman"/>
          <w:i/>
          <w:iCs/>
        </w:rPr>
        <w:t>The Guardian</w:t>
      </w:r>
      <w:r w:rsidRPr="00A8090D">
        <w:rPr>
          <w:rFonts w:ascii="Times New Roman" w:hAnsi="Times New Roman" w:cs="Times New Roman"/>
        </w:rPr>
        <w:t>, February 12, 2017. https://www.theguardian.com/technology/2017/feb/12/airbnb-hosts-new-york-fines-government-illegal.</w:t>
      </w:r>
    </w:p>
    <w:p w14:paraId="40341ADD"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Zelizer, Viviana A. Rotman. 1997. </w:t>
      </w:r>
      <w:r w:rsidRPr="00A8090D">
        <w:rPr>
          <w:rFonts w:ascii="Times New Roman" w:hAnsi="Times New Roman" w:cs="Times New Roman"/>
          <w:i/>
          <w:iCs/>
        </w:rPr>
        <w:t>The Social Meaning of Money</w:t>
      </w:r>
      <w:r w:rsidRPr="00A8090D">
        <w:rPr>
          <w:rFonts w:ascii="Times New Roman" w:hAnsi="Times New Roman" w:cs="Times New Roman"/>
        </w:rPr>
        <w:t>. Princeton, N.J: Princeton University Press.</w:t>
      </w:r>
    </w:p>
    <w:p w14:paraId="29F763D5"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 2005. </w:t>
      </w:r>
      <w:r w:rsidRPr="00A8090D">
        <w:rPr>
          <w:rFonts w:ascii="Times New Roman" w:hAnsi="Times New Roman" w:cs="Times New Roman"/>
          <w:i/>
          <w:iCs/>
        </w:rPr>
        <w:t>The Purchase of Intimacy</w:t>
      </w:r>
      <w:r w:rsidRPr="00A8090D">
        <w:rPr>
          <w:rFonts w:ascii="Times New Roman" w:hAnsi="Times New Roman" w:cs="Times New Roman"/>
        </w:rPr>
        <w:t>. Princeton, N.J.: Princeton Univ. Press.</w:t>
      </w:r>
    </w:p>
    <w:p w14:paraId="12BDAA2A" w14:textId="77777777" w:rsidR="00E17E3C" w:rsidRPr="00A8090D" w:rsidRDefault="00E17E3C" w:rsidP="00A8090D">
      <w:pPr>
        <w:pStyle w:val="Bibliography"/>
        <w:rPr>
          <w:rFonts w:ascii="Times New Roman" w:hAnsi="Times New Roman" w:cs="Times New Roman"/>
        </w:rPr>
      </w:pPr>
      <w:r w:rsidRPr="00A8090D">
        <w:rPr>
          <w:rFonts w:ascii="Times New Roman" w:hAnsi="Times New Roman" w:cs="Times New Roman"/>
        </w:rPr>
        <w:t xml:space="preserve">Zervas, Georgios, Davide Proserpio, and John W Byers. 2015. “The Impact of the Sharing Economy on the Hotel Industry.” </w:t>
      </w:r>
      <w:r w:rsidRPr="00A8090D">
        <w:rPr>
          <w:rFonts w:ascii="Times New Roman" w:hAnsi="Times New Roman" w:cs="Times New Roman"/>
          <w:i/>
          <w:iCs/>
        </w:rPr>
        <w:t>Proceedings of the Sixteenth ACM Conference on Economics and Computation - EC ’15</w:t>
      </w:r>
      <w:r w:rsidRPr="00A8090D">
        <w:rPr>
          <w:rFonts w:ascii="Times New Roman" w:hAnsi="Times New Roman" w:cs="Times New Roman"/>
        </w:rPr>
        <w:t>, 637–637. https://doi.org/10.1145/2764468.2764524.</w:t>
      </w:r>
    </w:p>
    <w:p w14:paraId="0DE90534" w14:textId="661AD477" w:rsidR="0069343C" w:rsidRPr="00A8090D" w:rsidRDefault="0069343C" w:rsidP="002E5447">
      <w:pPr>
        <w:jc w:val="both"/>
        <w:rPr>
          <w:rFonts w:ascii="Times New Roman" w:hAnsi="Times New Roman" w:cs="Times New Roman"/>
        </w:rPr>
      </w:pPr>
      <w:r w:rsidRPr="00A8090D">
        <w:rPr>
          <w:rFonts w:ascii="Times New Roman" w:hAnsi="Times New Roman" w:cs="Times New Roman"/>
        </w:rPr>
        <w:fldChar w:fldCharType="end"/>
      </w:r>
    </w:p>
    <w:p w14:paraId="4E394F65" w14:textId="3FA64BD5" w:rsidR="002E5447" w:rsidRPr="002909F2" w:rsidRDefault="002E5447" w:rsidP="002E5447">
      <w:pPr>
        <w:rPr>
          <w:rFonts w:ascii="Times New Roman" w:hAnsi="Times New Roman" w:cs="Times New Roman"/>
        </w:rPr>
      </w:pPr>
    </w:p>
    <w:p w14:paraId="07A7A2F2" w14:textId="77777777" w:rsidR="002E5447" w:rsidRPr="002909F2" w:rsidRDefault="002E5447" w:rsidP="002E5447">
      <w:pPr>
        <w:jc w:val="both"/>
        <w:rPr>
          <w:rFonts w:ascii="Times New Roman" w:hAnsi="Times New Roman" w:cs="Times New Roman"/>
        </w:rPr>
      </w:pPr>
    </w:p>
    <w:p w14:paraId="2C449118" w14:textId="77777777" w:rsidR="00837593" w:rsidRPr="002909F2" w:rsidRDefault="00837593" w:rsidP="002E5447">
      <w:pPr>
        <w:jc w:val="both"/>
        <w:rPr>
          <w:rFonts w:ascii="Times New Roman" w:hAnsi="Times New Roman" w:cs="Times New Roman"/>
          <w:iCs/>
          <w:color w:val="000000"/>
        </w:rPr>
      </w:pPr>
    </w:p>
    <w:p w14:paraId="7379C9F3" w14:textId="77777777" w:rsidR="00055733" w:rsidRPr="002909F2" w:rsidRDefault="00055733" w:rsidP="002E5447">
      <w:pPr>
        <w:rPr>
          <w:rFonts w:ascii="Times New Roman" w:hAnsi="Times New Roman" w:cs="Times New Roman"/>
        </w:rPr>
      </w:pPr>
    </w:p>
    <w:sectPr w:rsidR="00055733" w:rsidRPr="002909F2" w:rsidSect="002C0EFA">
      <w:footerReference w:type="even" r:id="rId9"/>
      <w:footerReference w:type="default" r:id="rId1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DC0FA4" w14:textId="77777777" w:rsidR="00D72A70" w:rsidRDefault="00D72A70" w:rsidP="00AE3899">
      <w:r>
        <w:separator/>
      </w:r>
    </w:p>
  </w:endnote>
  <w:endnote w:type="continuationSeparator" w:id="0">
    <w:p w14:paraId="05BA8133" w14:textId="77777777" w:rsidR="00D72A70" w:rsidRDefault="00D72A70" w:rsidP="00AE3899">
      <w:r>
        <w:continuationSeparator/>
      </w:r>
    </w:p>
  </w:endnote>
  <w:endnote w:id="1">
    <w:p w14:paraId="703A4320" w14:textId="62B11923" w:rsidR="00406CE4" w:rsidRPr="002909F2" w:rsidRDefault="00406CE4" w:rsidP="002909F2">
      <w:pPr>
        <w:pStyle w:val="EndnoteText"/>
        <w:jc w:val="both"/>
        <w:rPr>
          <w:rFonts w:ascii="Times New Roman" w:hAnsi="Times New Roman" w:cs="Times New Roman"/>
        </w:rPr>
      </w:pPr>
      <w:r>
        <w:rPr>
          <w:rStyle w:val="EndnoteReference"/>
        </w:rPr>
        <w:endnoteRef/>
      </w:r>
      <w:r>
        <w:t xml:space="preserve"> </w:t>
      </w:r>
      <w:r w:rsidRPr="002909F2">
        <w:rPr>
          <w:rFonts w:ascii="Times New Roman" w:hAnsi="Times New Roman" w:cs="Times New Roman"/>
        </w:rPr>
        <w:t>We use the terms platform and app interchangeably. Companies that started with platforms, like Airbnb and TaskRabbit now also have apps. Others, like Uber were always app based.</w:t>
      </w:r>
    </w:p>
  </w:endnote>
  <w:endnote w:id="2">
    <w:p w14:paraId="65796F4B" w14:textId="77777777" w:rsidR="00406CE4" w:rsidRPr="002909F2" w:rsidRDefault="00406CE4" w:rsidP="002909F2">
      <w:pPr>
        <w:pStyle w:val="EndnoteText"/>
        <w:jc w:val="both"/>
        <w:rPr>
          <w:rFonts w:ascii="Times New Roman" w:hAnsi="Times New Roman" w:cs="Times New Roman"/>
        </w:rPr>
      </w:pPr>
      <w:r w:rsidRPr="002909F2">
        <w:rPr>
          <w:rStyle w:val="EndnoteReference"/>
          <w:rFonts w:ascii="Times New Roman" w:hAnsi="Times New Roman" w:cs="Times New Roman"/>
        </w:rPr>
        <w:endnoteRef/>
      </w:r>
      <w:r w:rsidRPr="002909F2">
        <w:rPr>
          <w:rFonts w:ascii="Times New Roman" w:hAnsi="Times New Roman" w:cs="Times New Roman"/>
        </w:rPr>
        <w:t xml:space="preserve"> Our project is called the “Connected Consumption and Connected Economy” project. Papers may be found on our website: https://www.bc.edu/bc-web/schools/mcas/departments/sociology/connected.html.</w:t>
      </w:r>
    </w:p>
  </w:endnote>
  <w:endnote w:id="3">
    <w:p w14:paraId="46FC8322" w14:textId="2F21A036" w:rsidR="00406CE4" w:rsidRPr="002909F2" w:rsidRDefault="00406CE4" w:rsidP="002909F2">
      <w:pPr>
        <w:pStyle w:val="EndnoteText"/>
        <w:jc w:val="both"/>
        <w:rPr>
          <w:rFonts w:ascii="Times New Roman" w:hAnsi="Times New Roman" w:cs="Times New Roman"/>
        </w:rPr>
      </w:pPr>
      <w:r w:rsidRPr="002909F2">
        <w:rPr>
          <w:rStyle w:val="EndnoteReference"/>
          <w:rFonts w:ascii="Times New Roman" w:hAnsi="Times New Roman" w:cs="Times New Roman"/>
        </w:rPr>
        <w:endnoteRef/>
      </w:r>
      <w:r w:rsidRPr="002909F2">
        <w:rPr>
          <w:rFonts w:ascii="Times New Roman" w:hAnsi="Times New Roman" w:cs="Times New Roman"/>
        </w:rPr>
        <w:t xml:space="preserve">This may be partly because Uber has always rejected the language of sharing and has never participated in the sharing community (unlike Lyft, for example). In addition, wages can be quite low and desperation high for full time earners on these platforms </w:t>
      </w:r>
      <w:r w:rsidRPr="002909F2">
        <w:rPr>
          <w:rFonts w:ascii="Times New Roman" w:hAnsi="Times New Roman" w:cs="Times New Roman"/>
        </w:rPr>
        <w:fldChar w:fldCharType="begin"/>
      </w:r>
      <w:r>
        <w:rPr>
          <w:rFonts w:ascii="Times New Roman" w:hAnsi="Times New Roman" w:cs="Times New Roman"/>
        </w:rPr>
        <w:instrText xml:space="preserve"> ADDIN ZOTERO_ITEM CSL_CITATION {"citationID":"X0Nze19O","properties":{"formattedCitation":"(Schor et al. 2017)","plainCitation":"(Schor et al. 2017)"},"citationItems":[{"id":"sBaF3X36/zXcT7KeC","uris":["http://www.mendeley.com/documents/?uuid=6526cfda-c82d-4f9b-9cc9-d61f8710a436"],"uri":["http://www.mendeley.com/documents/?uuid=6526cfda-c82d-4f9b-9cc9-d61f8710a436"],"itemData":{"author":[{"dropping-particle":"","family":"Schor","given":"Juliet B","non-dropping-particle":"","parse-names":false,"suffix":""},{"dropping-particle":"","family":"Attwood-Charles","given":"Will","non-dropping-particle":"","parse-names":false,"suffix":""},{"dropping-particle":"","family":"Cansoy","given":"Mehmet","non-dropping-particle":"","parse-names":false,"suffix":""},{"dropping-particle":"","family":"Ladegaard","given":"Isak","non-dropping-particle":"","parse-names":false,"suffix":""},{"dropping-particle":"","family":"Wengronowitz","given":"Robert","non-dropping-particle":"","parse-names":false,"suffix":""}],"container-title":"Unpublished paper, Boston College","id":"sBaF3X36/zXcT7KeC","issued":{"year":2017},"title":"Dependence and Precarity in the Sharing Economy","type":"article-journal","container-title-short":"Unpubl. Pap. Boston Coll."}}],"schema":"https://github.com/citation-style-language/schema/raw/master/csl-citation.json"} </w:instrText>
      </w:r>
      <w:r w:rsidRPr="002909F2">
        <w:rPr>
          <w:rFonts w:ascii="Times New Roman" w:hAnsi="Times New Roman" w:cs="Times New Roman"/>
        </w:rPr>
        <w:fldChar w:fldCharType="separate"/>
      </w:r>
      <w:r w:rsidRPr="00224247">
        <w:rPr>
          <w:rFonts w:ascii="Times New Roman" w:hAnsi="Times New Roman" w:cs="Times New Roman"/>
        </w:rPr>
        <w:t>(Schor et al. 2017)</w:t>
      </w:r>
      <w:r w:rsidRPr="002909F2">
        <w:rPr>
          <w:rFonts w:ascii="Times New Roman" w:hAnsi="Times New Roman" w:cs="Times New Roman"/>
        </w:rPr>
        <w:fldChar w:fldCharType="end"/>
      </w:r>
      <w:r w:rsidRPr="002909F2">
        <w:rPr>
          <w:rFonts w:ascii="Times New Roman" w:hAnsi="Times New Roman" w:cs="Times New Roman"/>
        </w:rPr>
        <w:t>.</w:t>
      </w:r>
    </w:p>
  </w:endnote>
  <w:endnote w:id="4">
    <w:p w14:paraId="7C283DDB" w14:textId="28E82649" w:rsidR="00406CE4" w:rsidRPr="002909F2" w:rsidRDefault="00406CE4" w:rsidP="002909F2">
      <w:pPr>
        <w:pStyle w:val="EndnoteText"/>
        <w:jc w:val="both"/>
        <w:rPr>
          <w:rFonts w:ascii="Times New Roman" w:hAnsi="Times New Roman" w:cs="Times New Roman"/>
        </w:rPr>
      </w:pPr>
      <w:r w:rsidRPr="002909F2">
        <w:rPr>
          <w:rStyle w:val="EndnoteReference"/>
          <w:rFonts w:ascii="Times New Roman" w:hAnsi="Times New Roman" w:cs="Times New Roman"/>
        </w:rPr>
        <w:endnoteRef/>
      </w:r>
      <w:r w:rsidRPr="002909F2">
        <w:rPr>
          <w:rFonts w:ascii="Times New Roman" w:hAnsi="Times New Roman" w:cs="Times New Roman"/>
        </w:rPr>
        <w:t xml:space="preserve"> Their data includes Airbnb markets in Europe, Canada and US. Ethnic minority hosts are defined as Black and/or Muslim identified based on their pictures and names, for the purposes of their study.</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algun Gothic">
    <w:panose1 w:val="020B0503020000020004"/>
    <w:charset w:val="81"/>
    <w:family w:val="auto"/>
    <w:pitch w:val="variable"/>
    <w:sig w:usb0="9000002F" w:usb1="29D77CFB" w:usb2="00000012" w:usb3="00000000" w:csb0="00080001"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4B2AD4" w14:textId="77777777" w:rsidR="00406CE4" w:rsidRDefault="00406CE4" w:rsidP="00075F5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4B06A7" w14:textId="77777777" w:rsidR="00406CE4" w:rsidRDefault="00406CE4" w:rsidP="00AE389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CE80C8" w14:textId="76FC4853" w:rsidR="00406CE4" w:rsidRDefault="00406CE4" w:rsidP="00075F5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8736B">
      <w:rPr>
        <w:rStyle w:val="PageNumber"/>
        <w:noProof/>
      </w:rPr>
      <w:t>13</w:t>
    </w:r>
    <w:r>
      <w:rPr>
        <w:rStyle w:val="PageNumber"/>
      </w:rPr>
      <w:fldChar w:fldCharType="end"/>
    </w:r>
  </w:p>
  <w:p w14:paraId="536F459D" w14:textId="77777777" w:rsidR="00406CE4" w:rsidRDefault="00406CE4" w:rsidP="00AE389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ABC551" w14:textId="77777777" w:rsidR="00D72A70" w:rsidRDefault="00D72A70" w:rsidP="00AE3899">
      <w:r>
        <w:separator/>
      </w:r>
    </w:p>
  </w:footnote>
  <w:footnote w:type="continuationSeparator" w:id="0">
    <w:p w14:paraId="0318D79A" w14:textId="77777777" w:rsidR="00D72A70" w:rsidRDefault="00D72A70" w:rsidP="00AE389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D713D2"/>
    <w:multiLevelType w:val="hybridMultilevel"/>
    <w:tmpl w:val="4BF42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5733"/>
    <w:rsid w:val="0000052E"/>
    <w:rsid w:val="000028FC"/>
    <w:rsid w:val="00002C80"/>
    <w:rsid w:val="0000776F"/>
    <w:rsid w:val="000169B3"/>
    <w:rsid w:val="000230AE"/>
    <w:rsid w:val="000257D0"/>
    <w:rsid w:val="00026801"/>
    <w:rsid w:val="0003599B"/>
    <w:rsid w:val="00036374"/>
    <w:rsid w:val="00044716"/>
    <w:rsid w:val="00044C7E"/>
    <w:rsid w:val="00046223"/>
    <w:rsid w:val="00051048"/>
    <w:rsid w:val="00052046"/>
    <w:rsid w:val="00055105"/>
    <w:rsid w:val="00055733"/>
    <w:rsid w:val="00056E63"/>
    <w:rsid w:val="00062E84"/>
    <w:rsid w:val="000663E9"/>
    <w:rsid w:val="00070A07"/>
    <w:rsid w:val="00072D4A"/>
    <w:rsid w:val="00073ECC"/>
    <w:rsid w:val="00075F53"/>
    <w:rsid w:val="00077882"/>
    <w:rsid w:val="00081184"/>
    <w:rsid w:val="000834F7"/>
    <w:rsid w:val="0009628A"/>
    <w:rsid w:val="000A3310"/>
    <w:rsid w:val="000A392B"/>
    <w:rsid w:val="000A3D0E"/>
    <w:rsid w:val="000B0A7A"/>
    <w:rsid w:val="000B1019"/>
    <w:rsid w:val="000B36EA"/>
    <w:rsid w:val="000B7416"/>
    <w:rsid w:val="000C3A67"/>
    <w:rsid w:val="000C5358"/>
    <w:rsid w:val="000C6DDB"/>
    <w:rsid w:val="000D1557"/>
    <w:rsid w:val="000D1BC6"/>
    <w:rsid w:val="000D500E"/>
    <w:rsid w:val="000D5FBE"/>
    <w:rsid w:val="000D6EC3"/>
    <w:rsid w:val="000D7EF5"/>
    <w:rsid w:val="000E006A"/>
    <w:rsid w:val="000E3E22"/>
    <w:rsid w:val="000F2A52"/>
    <w:rsid w:val="0010213B"/>
    <w:rsid w:val="0011758A"/>
    <w:rsid w:val="00126B67"/>
    <w:rsid w:val="00133C11"/>
    <w:rsid w:val="001409BF"/>
    <w:rsid w:val="00156C55"/>
    <w:rsid w:val="001575F5"/>
    <w:rsid w:val="00161FE8"/>
    <w:rsid w:val="001663E9"/>
    <w:rsid w:val="00172ACD"/>
    <w:rsid w:val="00182803"/>
    <w:rsid w:val="00183CB1"/>
    <w:rsid w:val="0018426A"/>
    <w:rsid w:val="00186CFE"/>
    <w:rsid w:val="00187F1B"/>
    <w:rsid w:val="00190606"/>
    <w:rsid w:val="00190D6B"/>
    <w:rsid w:val="001A33F8"/>
    <w:rsid w:val="001A646A"/>
    <w:rsid w:val="001B322B"/>
    <w:rsid w:val="001B52F4"/>
    <w:rsid w:val="001B69A0"/>
    <w:rsid w:val="001B6C2A"/>
    <w:rsid w:val="001C1D97"/>
    <w:rsid w:val="001C59A7"/>
    <w:rsid w:val="001C6377"/>
    <w:rsid w:val="001C745E"/>
    <w:rsid w:val="001C7BB1"/>
    <w:rsid w:val="001D126F"/>
    <w:rsid w:val="001D2FBA"/>
    <w:rsid w:val="001D3CF6"/>
    <w:rsid w:val="001D5636"/>
    <w:rsid w:val="001E5527"/>
    <w:rsid w:val="001E59FD"/>
    <w:rsid w:val="00204BD4"/>
    <w:rsid w:val="0020602C"/>
    <w:rsid w:val="002071B3"/>
    <w:rsid w:val="00210819"/>
    <w:rsid w:val="00211A14"/>
    <w:rsid w:val="00215B00"/>
    <w:rsid w:val="00216A9B"/>
    <w:rsid w:val="00223D81"/>
    <w:rsid w:val="00224247"/>
    <w:rsid w:val="0024194B"/>
    <w:rsid w:val="002420CA"/>
    <w:rsid w:val="00242DC0"/>
    <w:rsid w:val="00256948"/>
    <w:rsid w:val="00262CD0"/>
    <w:rsid w:val="002637ED"/>
    <w:rsid w:val="00264311"/>
    <w:rsid w:val="002658C3"/>
    <w:rsid w:val="0026639D"/>
    <w:rsid w:val="00272C6A"/>
    <w:rsid w:val="0027375F"/>
    <w:rsid w:val="00274239"/>
    <w:rsid w:val="00275E68"/>
    <w:rsid w:val="0027707C"/>
    <w:rsid w:val="00286DBE"/>
    <w:rsid w:val="00287FD1"/>
    <w:rsid w:val="002909F2"/>
    <w:rsid w:val="00295C0F"/>
    <w:rsid w:val="002C0EFA"/>
    <w:rsid w:val="002C5715"/>
    <w:rsid w:val="002C7E8C"/>
    <w:rsid w:val="002E06D4"/>
    <w:rsid w:val="002E384E"/>
    <w:rsid w:val="002E5447"/>
    <w:rsid w:val="002E717B"/>
    <w:rsid w:val="002F301A"/>
    <w:rsid w:val="002F63CD"/>
    <w:rsid w:val="0030238F"/>
    <w:rsid w:val="00305EC1"/>
    <w:rsid w:val="00307243"/>
    <w:rsid w:val="00307924"/>
    <w:rsid w:val="00312B6F"/>
    <w:rsid w:val="00312BA4"/>
    <w:rsid w:val="00313055"/>
    <w:rsid w:val="00321C78"/>
    <w:rsid w:val="0032523D"/>
    <w:rsid w:val="00325E78"/>
    <w:rsid w:val="00327A23"/>
    <w:rsid w:val="00337B91"/>
    <w:rsid w:val="003411B6"/>
    <w:rsid w:val="00351B7F"/>
    <w:rsid w:val="0035463E"/>
    <w:rsid w:val="0035477B"/>
    <w:rsid w:val="00360022"/>
    <w:rsid w:val="00363972"/>
    <w:rsid w:val="00365C0B"/>
    <w:rsid w:val="00373391"/>
    <w:rsid w:val="0037442C"/>
    <w:rsid w:val="0037597A"/>
    <w:rsid w:val="00377456"/>
    <w:rsid w:val="00377F8D"/>
    <w:rsid w:val="003918A0"/>
    <w:rsid w:val="00396126"/>
    <w:rsid w:val="003A2C42"/>
    <w:rsid w:val="003A3709"/>
    <w:rsid w:val="003A3990"/>
    <w:rsid w:val="003A473E"/>
    <w:rsid w:val="003A5E37"/>
    <w:rsid w:val="003B00CE"/>
    <w:rsid w:val="003B342B"/>
    <w:rsid w:val="003B3FA2"/>
    <w:rsid w:val="003C7F0B"/>
    <w:rsid w:val="003D0118"/>
    <w:rsid w:val="003D51A6"/>
    <w:rsid w:val="003E071A"/>
    <w:rsid w:val="003E1497"/>
    <w:rsid w:val="003E6142"/>
    <w:rsid w:val="003E65B8"/>
    <w:rsid w:val="003E7FC3"/>
    <w:rsid w:val="003F0BEF"/>
    <w:rsid w:val="00401078"/>
    <w:rsid w:val="0040298F"/>
    <w:rsid w:val="00406CE4"/>
    <w:rsid w:val="00407463"/>
    <w:rsid w:val="00413E09"/>
    <w:rsid w:val="0041488C"/>
    <w:rsid w:val="0042266C"/>
    <w:rsid w:val="00424752"/>
    <w:rsid w:val="00432F92"/>
    <w:rsid w:val="004459F8"/>
    <w:rsid w:val="004474AF"/>
    <w:rsid w:val="004721BA"/>
    <w:rsid w:val="004741B9"/>
    <w:rsid w:val="00476A9B"/>
    <w:rsid w:val="004800A7"/>
    <w:rsid w:val="0048294D"/>
    <w:rsid w:val="00492795"/>
    <w:rsid w:val="00497BFA"/>
    <w:rsid w:val="004A0B6D"/>
    <w:rsid w:val="004B2BE2"/>
    <w:rsid w:val="004B6E91"/>
    <w:rsid w:val="004C4478"/>
    <w:rsid w:val="004C608C"/>
    <w:rsid w:val="004D6417"/>
    <w:rsid w:val="004D7275"/>
    <w:rsid w:val="004E26EC"/>
    <w:rsid w:val="004E31DC"/>
    <w:rsid w:val="004E3B8A"/>
    <w:rsid w:val="004F25EB"/>
    <w:rsid w:val="004F583F"/>
    <w:rsid w:val="00504F3D"/>
    <w:rsid w:val="00505BE5"/>
    <w:rsid w:val="005102CE"/>
    <w:rsid w:val="00516753"/>
    <w:rsid w:val="0052486F"/>
    <w:rsid w:val="00524D82"/>
    <w:rsid w:val="00527F14"/>
    <w:rsid w:val="00531B34"/>
    <w:rsid w:val="005349E7"/>
    <w:rsid w:val="00537C86"/>
    <w:rsid w:val="005432F4"/>
    <w:rsid w:val="0054799A"/>
    <w:rsid w:val="00565767"/>
    <w:rsid w:val="0057307B"/>
    <w:rsid w:val="00575593"/>
    <w:rsid w:val="005800EC"/>
    <w:rsid w:val="00582794"/>
    <w:rsid w:val="00583760"/>
    <w:rsid w:val="005A18F5"/>
    <w:rsid w:val="005A47DC"/>
    <w:rsid w:val="005B00BB"/>
    <w:rsid w:val="005B2E23"/>
    <w:rsid w:val="005C00D2"/>
    <w:rsid w:val="005C3218"/>
    <w:rsid w:val="005D04CC"/>
    <w:rsid w:val="005D1437"/>
    <w:rsid w:val="005E216E"/>
    <w:rsid w:val="005E2F7F"/>
    <w:rsid w:val="005F4DEF"/>
    <w:rsid w:val="006060AD"/>
    <w:rsid w:val="00607D1E"/>
    <w:rsid w:val="00610A5F"/>
    <w:rsid w:val="006175DC"/>
    <w:rsid w:val="00617EF6"/>
    <w:rsid w:val="0062040B"/>
    <w:rsid w:val="0062186F"/>
    <w:rsid w:val="0062263A"/>
    <w:rsid w:val="006240F9"/>
    <w:rsid w:val="00625366"/>
    <w:rsid w:val="0063199C"/>
    <w:rsid w:val="00633CF8"/>
    <w:rsid w:val="00646615"/>
    <w:rsid w:val="0065025E"/>
    <w:rsid w:val="00651F24"/>
    <w:rsid w:val="00653187"/>
    <w:rsid w:val="00654858"/>
    <w:rsid w:val="00663722"/>
    <w:rsid w:val="00663962"/>
    <w:rsid w:val="00673136"/>
    <w:rsid w:val="00680F69"/>
    <w:rsid w:val="00680FAF"/>
    <w:rsid w:val="00682DE8"/>
    <w:rsid w:val="00685248"/>
    <w:rsid w:val="006870FF"/>
    <w:rsid w:val="0068710E"/>
    <w:rsid w:val="0069343C"/>
    <w:rsid w:val="00694975"/>
    <w:rsid w:val="00694D8F"/>
    <w:rsid w:val="006A1F29"/>
    <w:rsid w:val="006A7B19"/>
    <w:rsid w:val="006B200F"/>
    <w:rsid w:val="006C2441"/>
    <w:rsid w:val="006C6FC8"/>
    <w:rsid w:val="006D127C"/>
    <w:rsid w:val="006D45C8"/>
    <w:rsid w:val="006D4C02"/>
    <w:rsid w:val="006D7A3E"/>
    <w:rsid w:val="006D7EA7"/>
    <w:rsid w:val="006E0646"/>
    <w:rsid w:val="006F2653"/>
    <w:rsid w:val="006F44C3"/>
    <w:rsid w:val="006F59F2"/>
    <w:rsid w:val="006F6170"/>
    <w:rsid w:val="0070208F"/>
    <w:rsid w:val="00702779"/>
    <w:rsid w:val="00702A14"/>
    <w:rsid w:val="0071501F"/>
    <w:rsid w:val="00722707"/>
    <w:rsid w:val="00726084"/>
    <w:rsid w:val="00736BBC"/>
    <w:rsid w:val="007375E1"/>
    <w:rsid w:val="00737CFE"/>
    <w:rsid w:val="0074011C"/>
    <w:rsid w:val="00741AE0"/>
    <w:rsid w:val="00743C65"/>
    <w:rsid w:val="007451A7"/>
    <w:rsid w:val="00747A59"/>
    <w:rsid w:val="00752AE7"/>
    <w:rsid w:val="007655EE"/>
    <w:rsid w:val="00771F09"/>
    <w:rsid w:val="00772C22"/>
    <w:rsid w:val="007806F2"/>
    <w:rsid w:val="007814CE"/>
    <w:rsid w:val="00786203"/>
    <w:rsid w:val="0078736B"/>
    <w:rsid w:val="00790A9B"/>
    <w:rsid w:val="00792BC4"/>
    <w:rsid w:val="007A1D18"/>
    <w:rsid w:val="007B1090"/>
    <w:rsid w:val="007D5F86"/>
    <w:rsid w:val="007D6B4D"/>
    <w:rsid w:val="007D7C9A"/>
    <w:rsid w:val="007E4757"/>
    <w:rsid w:val="00806A27"/>
    <w:rsid w:val="008100B3"/>
    <w:rsid w:val="0081110E"/>
    <w:rsid w:val="00811508"/>
    <w:rsid w:val="0081561E"/>
    <w:rsid w:val="00816C9A"/>
    <w:rsid w:val="008225EE"/>
    <w:rsid w:val="00837593"/>
    <w:rsid w:val="00844D4A"/>
    <w:rsid w:val="0084523C"/>
    <w:rsid w:val="00845473"/>
    <w:rsid w:val="008477DE"/>
    <w:rsid w:val="00847D97"/>
    <w:rsid w:val="008513E2"/>
    <w:rsid w:val="00860CA4"/>
    <w:rsid w:val="00882D7C"/>
    <w:rsid w:val="00886E5A"/>
    <w:rsid w:val="0088726A"/>
    <w:rsid w:val="00894864"/>
    <w:rsid w:val="008C1963"/>
    <w:rsid w:val="008F2918"/>
    <w:rsid w:val="008F7C62"/>
    <w:rsid w:val="009053E8"/>
    <w:rsid w:val="00916A52"/>
    <w:rsid w:val="00925BA2"/>
    <w:rsid w:val="00943A18"/>
    <w:rsid w:val="00945346"/>
    <w:rsid w:val="009456A0"/>
    <w:rsid w:val="00950A00"/>
    <w:rsid w:val="00960824"/>
    <w:rsid w:val="009642A2"/>
    <w:rsid w:val="009707C7"/>
    <w:rsid w:val="00972320"/>
    <w:rsid w:val="0098019D"/>
    <w:rsid w:val="00981B2F"/>
    <w:rsid w:val="00982587"/>
    <w:rsid w:val="0098412C"/>
    <w:rsid w:val="00984164"/>
    <w:rsid w:val="009868F0"/>
    <w:rsid w:val="00986E63"/>
    <w:rsid w:val="009879D5"/>
    <w:rsid w:val="009959D2"/>
    <w:rsid w:val="009A0620"/>
    <w:rsid w:val="009A0DF8"/>
    <w:rsid w:val="009A1BBB"/>
    <w:rsid w:val="009A3D14"/>
    <w:rsid w:val="009A520E"/>
    <w:rsid w:val="009A5872"/>
    <w:rsid w:val="009A5A44"/>
    <w:rsid w:val="009A6E19"/>
    <w:rsid w:val="009B6F86"/>
    <w:rsid w:val="009C0064"/>
    <w:rsid w:val="009C7656"/>
    <w:rsid w:val="009D0054"/>
    <w:rsid w:val="009F062F"/>
    <w:rsid w:val="009F478C"/>
    <w:rsid w:val="009F6A9B"/>
    <w:rsid w:val="00A01101"/>
    <w:rsid w:val="00A02125"/>
    <w:rsid w:val="00A02A99"/>
    <w:rsid w:val="00A07C75"/>
    <w:rsid w:val="00A10F12"/>
    <w:rsid w:val="00A11D7D"/>
    <w:rsid w:val="00A1615C"/>
    <w:rsid w:val="00A216A8"/>
    <w:rsid w:val="00A2567B"/>
    <w:rsid w:val="00A35CBC"/>
    <w:rsid w:val="00A36098"/>
    <w:rsid w:val="00A42360"/>
    <w:rsid w:val="00A44CF2"/>
    <w:rsid w:val="00A45436"/>
    <w:rsid w:val="00A5136A"/>
    <w:rsid w:val="00A53208"/>
    <w:rsid w:val="00A571B9"/>
    <w:rsid w:val="00A6153B"/>
    <w:rsid w:val="00A70DBD"/>
    <w:rsid w:val="00A8090D"/>
    <w:rsid w:val="00A9558D"/>
    <w:rsid w:val="00A96D22"/>
    <w:rsid w:val="00AA48CD"/>
    <w:rsid w:val="00AB65EF"/>
    <w:rsid w:val="00AD5467"/>
    <w:rsid w:val="00AE3899"/>
    <w:rsid w:val="00AF64FA"/>
    <w:rsid w:val="00B165E5"/>
    <w:rsid w:val="00B26665"/>
    <w:rsid w:val="00B27BF9"/>
    <w:rsid w:val="00B31F71"/>
    <w:rsid w:val="00B36360"/>
    <w:rsid w:val="00B41CE9"/>
    <w:rsid w:val="00B42FED"/>
    <w:rsid w:val="00B452E0"/>
    <w:rsid w:val="00B47EEE"/>
    <w:rsid w:val="00B51C35"/>
    <w:rsid w:val="00B5636F"/>
    <w:rsid w:val="00B5794B"/>
    <w:rsid w:val="00B71651"/>
    <w:rsid w:val="00B82CA4"/>
    <w:rsid w:val="00B84D2E"/>
    <w:rsid w:val="00B85219"/>
    <w:rsid w:val="00B910BB"/>
    <w:rsid w:val="00B92D86"/>
    <w:rsid w:val="00B931DC"/>
    <w:rsid w:val="00B95FF3"/>
    <w:rsid w:val="00B96A55"/>
    <w:rsid w:val="00B96BAF"/>
    <w:rsid w:val="00B97077"/>
    <w:rsid w:val="00BA7A2D"/>
    <w:rsid w:val="00BB041E"/>
    <w:rsid w:val="00BC4915"/>
    <w:rsid w:val="00BC508B"/>
    <w:rsid w:val="00BD01E1"/>
    <w:rsid w:val="00BD38B9"/>
    <w:rsid w:val="00BD7DF9"/>
    <w:rsid w:val="00BE06D9"/>
    <w:rsid w:val="00BF3FD7"/>
    <w:rsid w:val="00BF764D"/>
    <w:rsid w:val="00C06A64"/>
    <w:rsid w:val="00C21711"/>
    <w:rsid w:val="00C32E98"/>
    <w:rsid w:val="00C41FA0"/>
    <w:rsid w:val="00C529C0"/>
    <w:rsid w:val="00C57216"/>
    <w:rsid w:val="00C673C6"/>
    <w:rsid w:val="00C76E8C"/>
    <w:rsid w:val="00C8488F"/>
    <w:rsid w:val="00C906EA"/>
    <w:rsid w:val="00C940BB"/>
    <w:rsid w:val="00CA3B22"/>
    <w:rsid w:val="00CB1CBC"/>
    <w:rsid w:val="00CB2E06"/>
    <w:rsid w:val="00CB6068"/>
    <w:rsid w:val="00CB6EAE"/>
    <w:rsid w:val="00CB7B8B"/>
    <w:rsid w:val="00CC6B53"/>
    <w:rsid w:val="00CC7AF5"/>
    <w:rsid w:val="00CD10B0"/>
    <w:rsid w:val="00CD25CE"/>
    <w:rsid w:val="00CD7842"/>
    <w:rsid w:val="00CF24AC"/>
    <w:rsid w:val="00CF75CC"/>
    <w:rsid w:val="00D04415"/>
    <w:rsid w:val="00D07F86"/>
    <w:rsid w:val="00D1012D"/>
    <w:rsid w:val="00D1310E"/>
    <w:rsid w:val="00D13D4D"/>
    <w:rsid w:val="00D17382"/>
    <w:rsid w:val="00D17548"/>
    <w:rsid w:val="00D17A46"/>
    <w:rsid w:val="00D22A0F"/>
    <w:rsid w:val="00D24484"/>
    <w:rsid w:val="00D3093D"/>
    <w:rsid w:val="00D35987"/>
    <w:rsid w:val="00D4005B"/>
    <w:rsid w:val="00D46333"/>
    <w:rsid w:val="00D46C06"/>
    <w:rsid w:val="00D52FBF"/>
    <w:rsid w:val="00D5592F"/>
    <w:rsid w:val="00D605E7"/>
    <w:rsid w:val="00D7121F"/>
    <w:rsid w:val="00D7175E"/>
    <w:rsid w:val="00D72A70"/>
    <w:rsid w:val="00D74FC8"/>
    <w:rsid w:val="00D82D03"/>
    <w:rsid w:val="00D916D4"/>
    <w:rsid w:val="00D93C0F"/>
    <w:rsid w:val="00D946C3"/>
    <w:rsid w:val="00D97BC9"/>
    <w:rsid w:val="00DA0F35"/>
    <w:rsid w:val="00DA1B93"/>
    <w:rsid w:val="00DA370F"/>
    <w:rsid w:val="00DA43FC"/>
    <w:rsid w:val="00DA7839"/>
    <w:rsid w:val="00DB1087"/>
    <w:rsid w:val="00DC0653"/>
    <w:rsid w:val="00DC1FE7"/>
    <w:rsid w:val="00DE03F6"/>
    <w:rsid w:val="00DF16D9"/>
    <w:rsid w:val="00E04C5D"/>
    <w:rsid w:val="00E058E3"/>
    <w:rsid w:val="00E119CC"/>
    <w:rsid w:val="00E148B7"/>
    <w:rsid w:val="00E15E37"/>
    <w:rsid w:val="00E16EF2"/>
    <w:rsid w:val="00E17D15"/>
    <w:rsid w:val="00E17E3C"/>
    <w:rsid w:val="00E210C8"/>
    <w:rsid w:val="00E26486"/>
    <w:rsid w:val="00E32BA4"/>
    <w:rsid w:val="00E36287"/>
    <w:rsid w:val="00E368CA"/>
    <w:rsid w:val="00E41EB4"/>
    <w:rsid w:val="00E42658"/>
    <w:rsid w:val="00E42FFF"/>
    <w:rsid w:val="00E55437"/>
    <w:rsid w:val="00E647EC"/>
    <w:rsid w:val="00E709EC"/>
    <w:rsid w:val="00E71A9E"/>
    <w:rsid w:val="00E72383"/>
    <w:rsid w:val="00E74491"/>
    <w:rsid w:val="00E74926"/>
    <w:rsid w:val="00E91227"/>
    <w:rsid w:val="00E92BDF"/>
    <w:rsid w:val="00E953EF"/>
    <w:rsid w:val="00E96D93"/>
    <w:rsid w:val="00EB4895"/>
    <w:rsid w:val="00EB788C"/>
    <w:rsid w:val="00EC157D"/>
    <w:rsid w:val="00ED5B71"/>
    <w:rsid w:val="00EF28D6"/>
    <w:rsid w:val="00F020BE"/>
    <w:rsid w:val="00F032FE"/>
    <w:rsid w:val="00F2128D"/>
    <w:rsid w:val="00F24FA0"/>
    <w:rsid w:val="00F31969"/>
    <w:rsid w:val="00F31B69"/>
    <w:rsid w:val="00F44CF0"/>
    <w:rsid w:val="00F455EB"/>
    <w:rsid w:val="00F525B0"/>
    <w:rsid w:val="00F55732"/>
    <w:rsid w:val="00F61F1B"/>
    <w:rsid w:val="00F67C50"/>
    <w:rsid w:val="00F75C37"/>
    <w:rsid w:val="00F767C4"/>
    <w:rsid w:val="00F83233"/>
    <w:rsid w:val="00F84FD5"/>
    <w:rsid w:val="00F948BB"/>
    <w:rsid w:val="00F96106"/>
    <w:rsid w:val="00F97DB3"/>
    <w:rsid w:val="00FA54AB"/>
    <w:rsid w:val="00FA7654"/>
    <w:rsid w:val="00FB1EAD"/>
    <w:rsid w:val="00FB6659"/>
    <w:rsid w:val="00FC15A3"/>
    <w:rsid w:val="00FC6FB0"/>
    <w:rsid w:val="00FD15C3"/>
    <w:rsid w:val="00FD2101"/>
    <w:rsid w:val="00FD4597"/>
    <w:rsid w:val="00FD725B"/>
    <w:rsid w:val="00FE1E79"/>
    <w:rsid w:val="00FE25C5"/>
    <w:rsid w:val="00FE5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3E6A05"/>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3899"/>
    <w:rPr>
      <w:color w:val="0563C1" w:themeColor="hyperlink"/>
      <w:u w:val="single"/>
    </w:rPr>
  </w:style>
  <w:style w:type="paragraph" w:customStyle="1" w:styleId="Default">
    <w:name w:val="Default"/>
    <w:rsid w:val="00AE3899"/>
    <w:pPr>
      <w:widowControl w:val="0"/>
      <w:autoSpaceDE w:val="0"/>
      <w:autoSpaceDN w:val="0"/>
      <w:adjustRightInd w:val="0"/>
    </w:pPr>
    <w:rPr>
      <w:rFonts w:ascii="Calibri" w:hAnsi="Calibri" w:cs="Calibri"/>
      <w:color w:val="000000"/>
    </w:rPr>
  </w:style>
  <w:style w:type="paragraph" w:styleId="Footer">
    <w:name w:val="footer"/>
    <w:basedOn w:val="Normal"/>
    <w:link w:val="FooterChar"/>
    <w:uiPriority w:val="99"/>
    <w:unhideWhenUsed/>
    <w:rsid w:val="00AE3899"/>
    <w:pPr>
      <w:tabs>
        <w:tab w:val="center" w:pos="4680"/>
        <w:tab w:val="right" w:pos="9360"/>
      </w:tabs>
    </w:pPr>
  </w:style>
  <w:style w:type="character" w:customStyle="1" w:styleId="FooterChar">
    <w:name w:val="Footer Char"/>
    <w:basedOn w:val="DefaultParagraphFont"/>
    <w:link w:val="Footer"/>
    <w:uiPriority w:val="99"/>
    <w:rsid w:val="00AE3899"/>
  </w:style>
  <w:style w:type="character" w:styleId="PageNumber">
    <w:name w:val="page number"/>
    <w:basedOn w:val="DefaultParagraphFont"/>
    <w:uiPriority w:val="99"/>
    <w:semiHidden/>
    <w:unhideWhenUsed/>
    <w:rsid w:val="00AE3899"/>
  </w:style>
  <w:style w:type="paragraph" w:styleId="BalloonText">
    <w:name w:val="Balloon Text"/>
    <w:basedOn w:val="Normal"/>
    <w:link w:val="BalloonTextChar"/>
    <w:uiPriority w:val="99"/>
    <w:semiHidden/>
    <w:unhideWhenUsed/>
    <w:rsid w:val="00AE389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3899"/>
    <w:rPr>
      <w:rFonts w:ascii="Times New Roman" w:hAnsi="Times New Roman" w:cs="Times New Roman"/>
      <w:sz w:val="18"/>
      <w:szCs w:val="18"/>
    </w:rPr>
  </w:style>
  <w:style w:type="character" w:customStyle="1" w:styleId="FootnoteTextChar">
    <w:name w:val="Footnote Text Char"/>
    <w:basedOn w:val="DefaultParagraphFont"/>
    <w:link w:val="FootnoteText"/>
    <w:uiPriority w:val="99"/>
    <w:rsid w:val="000257D0"/>
    <w:rPr>
      <w:rFonts w:ascii="Times" w:eastAsia="Times" w:hAnsi="Times" w:cs="Times New Roman"/>
    </w:rPr>
  </w:style>
  <w:style w:type="paragraph" w:styleId="FootnoteText">
    <w:name w:val="footnote text"/>
    <w:basedOn w:val="Normal"/>
    <w:link w:val="FootnoteTextChar"/>
    <w:uiPriority w:val="99"/>
    <w:unhideWhenUsed/>
    <w:rsid w:val="000257D0"/>
    <w:rPr>
      <w:rFonts w:ascii="Times" w:eastAsia="Times" w:hAnsi="Times" w:cs="Times New Roman"/>
    </w:rPr>
  </w:style>
  <w:style w:type="character" w:customStyle="1" w:styleId="CommentTextChar">
    <w:name w:val="Comment Text Char"/>
    <w:basedOn w:val="DefaultParagraphFont"/>
    <w:link w:val="CommentText"/>
    <w:uiPriority w:val="99"/>
    <w:rsid w:val="000257D0"/>
    <w:rPr>
      <w:rFonts w:eastAsiaTheme="minorEastAsia"/>
    </w:rPr>
  </w:style>
  <w:style w:type="paragraph" w:styleId="CommentText">
    <w:name w:val="annotation text"/>
    <w:basedOn w:val="Normal"/>
    <w:link w:val="CommentTextChar"/>
    <w:uiPriority w:val="99"/>
    <w:unhideWhenUsed/>
    <w:rsid w:val="000257D0"/>
    <w:rPr>
      <w:rFonts w:eastAsiaTheme="minorEastAsia"/>
    </w:rPr>
  </w:style>
  <w:style w:type="character" w:customStyle="1" w:styleId="CommentSubjectChar">
    <w:name w:val="Comment Subject Char"/>
    <w:basedOn w:val="CommentTextChar"/>
    <w:link w:val="CommentSubject"/>
    <w:uiPriority w:val="99"/>
    <w:semiHidden/>
    <w:rsid w:val="000257D0"/>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0257D0"/>
    <w:rPr>
      <w:b/>
      <w:bCs/>
      <w:sz w:val="20"/>
      <w:szCs w:val="20"/>
    </w:rPr>
  </w:style>
  <w:style w:type="character" w:customStyle="1" w:styleId="HeaderChar">
    <w:name w:val="Header Char"/>
    <w:basedOn w:val="DefaultParagraphFont"/>
    <w:link w:val="Header"/>
    <w:uiPriority w:val="99"/>
    <w:rsid w:val="000257D0"/>
    <w:rPr>
      <w:rFonts w:eastAsiaTheme="minorEastAsia"/>
    </w:rPr>
  </w:style>
  <w:style w:type="paragraph" w:styleId="Header">
    <w:name w:val="header"/>
    <w:basedOn w:val="Normal"/>
    <w:link w:val="HeaderChar"/>
    <w:uiPriority w:val="99"/>
    <w:unhideWhenUsed/>
    <w:rsid w:val="000257D0"/>
    <w:pPr>
      <w:tabs>
        <w:tab w:val="center" w:pos="4320"/>
        <w:tab w:val="right" w:pos="8640"/>
      </w:tabs>
    </w:pPr>
    <w:rPr>
      <w:rFonts w:eastAsiaTheme="minorEastAsia"/>
    </w:rPr>
  </w:style>
  <w:style w:type="character" w:styleId="FootnoteReference">
    <w:name w:val="footnote reference"/>
    <w:uiPriority w:val="99"/>
    <w:unhideWhenUsed/>
    <w:rsid w:val="000257D0"/>
    <w:rPr>
      <w:vertAlign w:val="superscript"/>
    </w:rPr>
  </w:style>
  <w:style w:type="paragraph" w:styleId="EndnoteText">
    <w:name w:val="endnote text"/>
    <w:basedOn w:val="Normal"/>
    <w:link w:val="EndnoteTextChar"/>
    <w:uiPriority w:val="99"/>
    <w:unhideWhenUsed/>
    <w:rsid w:val="007D5F86"/>
  </w:style>
  <w:style w:type="character" w:customStyle="1" w:styleId="EndnoteTextChar">
    <w:name w:val="Endnote Text Char"/>
    <w:basedOn w:val="DefaultParagraphFont"/>
    <w:link w:val="EndnoteText"/>
    <w:uiPriority w:val="99"/>
    <w:rsid w:val="007D5F86"/>
  </w:style>
  <w:style w:type="character" w:styleId="EndnoteReference">
    <w:name w:val="endnote reference"/>
    <w:basedOn w:val="DefaultParagraphFont"/>
    <w:uiPriority w:val="99"/>
    <w:unhideWhenUsed/>
    <w:rsid w:val="007D5F86"/>
    <w:rPr>
      <w:vertAlign w:val="superscript"/>
    </w:rPr>
  </w:style>
  <w:style w:type="paragraph" w:customStyle="1" w:styleId="Normal1">
    <w:name w:val="Normal1"/>
    <w:rsid w:val="00133C11"/>
    <w:pPr>
      <w:spacing w:line="276" w:lineRule="auto"/>
    </w:pPr>
    <w:rPr>
      <w:rFonts w:ascii="Arial" w:eastAsia="Arial" w:hAnsi="Arial" w:cs="Arial"/>
      <w:color w:val="000000"/>
      <w:sz w:val="22"/>
      <w:szCs w:val="22"/>
    </w:rPr>
  </w:style>
  <w:style w:type="paragraph" w:styleId="ListParagraph">
    <w:name w:val="List Paragraph"/>
    <w:basedOn w:val="Normal"/>
    <w:uiPriority w:val="34"/>
    <w:qFormat/>
    <w:rsid w:val="00582794"/>
    <w:pPr>
      <w:ind w:left="720"/>
      <w:contextualSpacing/>
    </w:pPr>
  </w:style>
  <w:style w:type="character" w:styleId="Emphasis">
    <w:name w:val="Emphasis"/>
    <w:basedOn w:val="DefaultParagraphFont"/>
    <w:uiPriority w:val="20"/>
    <w:qFormat/>
    <w:rsid w:val="00837593"/>
    <w:rPr>
      <w:i/>
      <w:iCs/>
    </w:rPr>
  </w:style>
  <w:style w:type="character" w:styleId="CommentReference">
    <w:name w:val="annotation reference"/>
    <w:basedOn w:val="DefaultParagraphFont"/>
    <w:uiPriority w:val="99"/>
    <w:semiHidden/>
    <w:unhideWhenUsed/>
    <w:rsid w:val="00F032FE"/>
    <w:rPr>
      <w:sz w:val="16"/>
      <w:szCs w:val="16"/>
    </w:rPr>
  </w:style>
  <w:style w:type="paragraph" w:styleId="Bibliography">
    <w:name w:val="Bibliography"/>
    <w:basedOn w:val="Normal"/>
    <w:next w:val="Normal"/>
    <w:uiPriority w:val="37"/>
    <w:unhideWhenUsed/>
    <w:rsid w:val="00886E5A"/>
    <w:pPr>
      <w:ind w:left="720" w:hanging="720"/>
    </w:pPr>
  </w:style>
  <w:style w:type="character" w:styleId="FollowedHyperlink">
    <w:name w:val="FollowedHyperlink"/>
    <w:basedOn w:val="DefaultParagraphFont"/>
    <w:uiPriority w:val="99"/>
    <w:semiHidden/>
    <w:unhideWhenUsed/>
    <w:rsid w:val="00504F3D"/>
    <w:rPr>
      <w:color w:val="954F72" w:themeColor="followedHyperlink"/>
      <w:u w:val="single"/>
    </w:rPr>
  </w:style>
  <w:style w:type="paragraph" w:styleId="Revision">
    <w:name w:val="Revision"/>
    <w:hidden/>
    <w:uiPriority w:val="99"/>
    <w:semiHidden/>
    <w:rsid w:val="009A58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704198">
      <w:bodyDiv w:val="1"/>
      <w:marLeft w:val="0"/>
      <w:marRight w:val="0"/>
      <w:marTop w:val="0"/>
      <w:marBottom w:val="0"/>
      <w:divBdr>
        <w:top w:val="none" w:sz="0" w:space="0" w:color="auto"/>
        <w:left w:val="none" w:sz="0" w:space="0" w:color="auto"/>
        <w:bottom w:val="none" w:sz="0" w:space="0" w:color="auto"/>
        <w:right w:val="none" w:sz="0" w:space="0" w:color="auto"/>
      </w:divBdr>
    </w:div>
    <w:div w:id="1494568827">
      <w:bodyDiv w:val="1"/>
      <w:marLeft w:val="0"/>
      <w:marRight w:val="0"/>
      <w:marTop w:val="0"/>
      <w:marBottom w:val="0"/>
      <w:divBdr>
        <w:top w:val="none" w:sz="0" w:space="0" w:color="auto"/>
        <w:left w:val="none" w:sz="0" w:space="0" w:color="auto"/>
        <w:bottom w:val="none" w:sz="0" w:space="0" w:color="auto"/>
        <w:right w:val="none" w:sz="0" w:space="0" w:color="auto"/>
      </w:divBdr>
    </w:div>
    <w:div w:id="1788936833">
      <w:bodyDiv w:val="1"/>
      <w:marLeft w:val="0"/>
      <w:marRight w:val="0"/>
      <w:marTop w:val="0"/>
      <w:marBottom w:val="0"/>
      <w:divBdr>
        <w:top w:val="none" w:sz="0" w:space="0" w:color="auto"/>
        <w:left w:val="none" w:sz="0" w:space="0" w:color="auto"/>
        <w:bottom w:val="none" w:sz="0" w:space="0" w:color="auto"/>
        <w:right w:val="none" w:sz="0" w:space="0" w:color="auto"/>
      </w:divBdr>
    </w:div>
    <w:div w:id="18567978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engadget.com/2018/01/19/airbnb-san-francisco-listings-cut-in-half/)"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AFF45C-CC86-AC49-A822-AE7255DC6C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30186</Words>
  <Characters>178704</Characters>
  <Application>Microsoft Macintosh Word</Application>
  <DocSecurity>0</DocSecurity>
  <Lines>2707</Lines>
  <Paragraphs>511</Paragraphs>
  <ScaleCrop>false</ScaleCrop>
  <HeadingPairs>
    <vt:vector size="2" baseType="variant">
      <vt:variant>
        <vt:lpstr>Title</vt:lpstr>
      </vt:variant>
      <vt:variant>
        <vt:i4>1</vt:i4>
      </vt:variant>
    </vt:vector>
  </HeadingPairs>
  <TitlesOfParts>
    <vt:vector size="1" baseType="lpstr">
      <vt:lpstr/>
    </vt:vector>
  </TitlesOfParts>
  <Company>Boston College</Company>
  <LinksUpToDate>false</LinksUpToDate>
  <CharactersWithSpaces>2083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18-03-21T21:32:00Z</dcterms:created>
  <dcterms:modified xsi:type="dcterms:W3CDTF">2018-03-21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f1a70e-b822-3dd2-bb96-56c0a49f6a8c</vt:lpwstr>
  </property>
  <property fmtid="{D5CDD505-2E9C-101B-9397-08002B2CF9AE}" pid="24" name="Mendeley Citation Style_1">
    <vt:lpwstr>http://www.zotero.org/styles/american-sociological-association</vt:lpwstr>
  </property>
  <property fmtid="{D5CDD505-2E9C-101B-9397-08002B2CF9AE}" pid="25" name="ZOTERO_PREF_1">
    <vt:lpwstr>&lt;data data-version="3" zotero-version="4.0.29.10"&gt;&lt;session id="JHUR8e9V"/&gt;&lt;style id="http://www.zotero.org/styles/chicago-author-date" locale="en-US" hasBibliography="1" bibliographyStyleHasBeenSet="1"/&gt;&lt;prefs&gt;&lt;pref name="fieldType" value="Field"/&gt;&lt;pref n</vt:lpwstr>
  </property>
  <property fmtid="{D5CDD505-2E9C-101B-9397-08002B2CF9AE}" pid="26" name="ZOTERO_PREF_2">
    <vt:lpwstr>ame="storeReferences" value="true"/&gt;&lt;pref name="automaticJournalAbbreviations" value="true"/&gt;&lt;pref name="noteType" value=""/&gt;&lt;/prefs&gt;&lt;/data&gt;</vt:lpwstr>
  </property>
</Properties>
</file>